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AAE4A" w14:textId="515A2E68" w:rsidR="00377054" w:rsidRPr="00377054" w:rsidRDefault="00377054" w:rsidP="00AF6EAF">
      <w:pPr>
        <w:jc w:val="center"/>
        <w:rPr>
          <w:rFonts w:asciiTheme="majorBidi" w:hAnsiTheme="majorBidi" w:cstheme="majorBidi"/>
          <w:b/>
          <w:bCs/>
        </w:rPr>
      </w:pPr>
      <w:r w:rsidRPr="00377054">
        <w:rPr>
          <w:rFonts w:asciiTheme="majorBidi" w:hAnsiTheme="majorBidi" w:cstheme="majorBidi"/>
          <w:b/>
          <w:bCs/>
        </w:rPr>
        <w:t>Dimension and Wearables – LR</w:t>
      </w:r>
    </w:p>
    <w:tbl>
      <w:tblPr>
        <w:tblStyle w:val="TableGrid"/>
        <w:tblW w:w="0" w:type="auto"/>
        <w:tblLook w:val="04A0" w:firstRow="1" w:lastRow="0" w:firstColumn="1" w:lastColumn="0" w:noHBand="0" w:noVBand="1"/>
      </w:tblPr>
      <w:tblGrid>
        <w:gridCol w:w="10255"/>
        <w:gridCol w:w="2695"/>
      </w:tblGrid>
      <w:tr w:rsidR="00377054" w14:paraId="465287A3" w14:textId="77777777" w:rsidTr="009C5EB2">
        <w:tc>
          <w:tcPr>
            <w:tcW w:w="10255" w:type="dxa"/>
            <w:shd w:val="clear" w:color="auto" w:fill="A6A6A6" w:themeFill="background1" w:themeFillShade="A6"/>
          </w:tcPr>
          <w:p w14:paraId="1A92B990" w14:textId="339B78F1" w:rsidR="00377054" w:rsidRDefault="00AB004F" w:rsidP="00377054">
            <w:pPr>
              <w:jc w:val="center"/>
              <w:rPr>
                <w:rFonts w:asciiTheme="majorBidi" w:hAnsiTheme="majorBidi" w:cstheme="majorBidi"/>
              </w:rPr>
            </w:pPr>
            <w:r>
              <w:rPr>
                <w:rFonts w:asciiTheme="majorBidi" w:hAnsiTheme="majorBidi" w:cstheme="majorBidi"/>
                <w:b/>
                <w:bCs/>
              </w:rPr>
              <w:t>Quality Dimension</w:t>
            </w:r>
            <w:r w:rsidR="00377054">
              <w:rPr>
                <w:rFonts w:asciiTheme="majorBidi" w:hAnsiTheme="majorBidi" w:cstheme="majorBidi"/>
                <w:b/>
                <w:bCs/>
              </w:rPr>
              <w:t xml:space="preserve"> of Wearables</w:t>
            </w:r>
          </w:p>
        </w:tc>
        <w:tc>
          <w:tcPr>
            <w:tcW w:w="2695" w:type="dxa"/>
            <w:shd w:val="clear" w:color="auto" w:fill="A6A6A6" w:themeFill="background1" w:themeFillShade="A6"/>
          </w:tcPr>
          <w:p w14:paraId="09E58CAD" w14:textId="14584CFD" w:rsidR="00377054" w:rsidRPr="00377054" w:rsidRDefault="00377054" w:rsidP="00377054">
            <w:pPr>
              <w:jc w:val="center"/>
              <w:rPr>
                <w:rFonts w:asciiTheme="majorBidi" w:hAnsiTheme="majorBidi" w:cstheme="majorBidi"/>
                <w:b/>
                <w:bCs/>
              </w:rPr>
            </w:pPr>
            <w:r w:rsidRPr="00377054">
              <w:rPr>
                <w:rFonts w:asciiTheme="majorBidi" w:hAnsiTheme="majorBidi" w:cstheme="majorBidi"/>
                <w:b/>
                <w:bCs/>
              </w:rPr>
              <w:t>Article</w:t>
            </w:r>
          </w:p>
        </w:tc>
      </w:tr>
      <w:tr w:rsidR="00377054" w14:paraId="7556CFD6" w14:textId="77777777" w:rsidTr="009C5EB2">
        <w:tc>
          <w:tcPr>
            <w:tcW w:w="10255" w:type="dxa"/>
            <w:shd w:val="clear" w:color="auto" w:fill="FBE4D5" w:themeFill="accent2" w:themeFillTint="33"/>
          </w:tcPr>
          <w:p w14:paraId="190CE29D" w14:textId="77777777" w:rsidR="00CA307D" w:rsidRPr="00CA307D" w:rsidRDefault="00CA307D" w:rsidP="00CA307D">
            <w:pPr>
              <w:rPr>
                <w:rFonts w:asciiTheme="majorBidi" w:hAnsiTheme="majorBidi" w:cstheme="majorBidi"/>
                <w:b/>
                <w:bCs/>
              </w:rPr>
            </w:pPr>
            <w:r w:rsidRPr="00CA307D">
              <w:rPr>
                <w:rFonts w:asciiTheme="majorBidi" w:hAnsiTheme="majorBidi" w:cstheme="majorBidi"/>
                <w:b/>
                <w:bCs/>
              </w:rPr>
              <w:t xml:space="preserve">Perceived Usefulness </w:t>
            </w:r>
          </w:p>
          <w:p w14:paraId="0A88DED9" w14:textId="44D9229D" w:rsidR="00F560D6" w:rsidRPr="00F560D6" w:rsidRDefault="00F560D6" w:rsidP="00F560D6">
            <w:pPr>
              <w:rPr>
                <w:rFonts w:asciiTheme="majorBidi" w:hAnsiTheme="majorBidi" w:cstheme="majorBidi"/>
              </w:rPr>
            </w:pPr>
            <w:r w:rsidRPr="00F560D6">
              <w:rPr>
                <w:rFonts w:asciiTheme="majorBidi" w:hAnsiTheme="majorBidi" w:cstheme="majorBidi"/>
              </w:rPr>
              <w:t>PU1: I find the device useful in my health monitoring</w:t>
            </w:r>
          </w:p>
          <w:p w14:paraId="21E22904" w14:textId="40EB04E0" w:rsidR="00F560D6" w:rsidRPr="00F560D6" w:rsidRDefault="00F560D6" w:rsidP="00F560D6">
            <w:pPr>
              <w:rPr>
                <w:rFonts w:asciiTheme="majorBidi" w:hAnsiTheme="majorBidi" w:cstheme="majorBidi"/>
              </w:rPr>
            </w:pPr>
            <w:r w:rsidRPr="00F560D6">
              <w:rPr>
                <w:rFonts w:asciiTheme="majorBidi" w:hAnsiTheme="majorBidi" w:cstheme="majorBidi"/>
              </w:rPr>
              <w:t>PU2: Using the device enables me to accomplish my target physical activities</w:t>
            </w:r>
            <w:r>
              <w:rPr>
                <w:rFonts w:asciiTheme="majorBidi" w:hAnsiTheme="majorBidi" w:cstheme="majorBidi"/>
              </w:rPr>
              <w:t xml:space="preserve"> </w:t>
            </w:r>
            <w:r w:rsidRPr="00F560D6">
              <w:rPr>
                <w:rFonts w:asciiTheme="majorBidi" w:hAnsiTheme="majorBidi" w:cstheme="majorBidi"/>
              </w:rPr>
              <w:t>effectively.</w:t>
            </w:r>
          </w:p>
          <w:p w14:paraId="12D0C160" w14:textId="1326D447" w:rsidR="00F560D6" w:rsidRPr="00F560D6" w:rsidRDefault="00F560D6" w:rsidP="00F560D6">
            <w:pPr>
              <w:rPr>
                <w:rFonts w:asciiTheme="majorBidi" w:hAnsiTheme="majorBidi" w:cstheme="majorBidi"/>
              </w:rPr>
            </w:pPr>
            <w:r w:rsidRPr="00F560D6">
              <w:rPr>
                <w:rFonts w:asciiTheme="majorBidi" w:hAnsiTheme="majorBidi" w:cstheme="majorBidi"/>
              </w:rPr>
              <w:t>PU3: Using the device would improve my health monitoring.</w:t>
            </w:r>
          </w:p>
          <w:p w14:paraId="672A5A4B" w14:textId="6D974854" w:rsidR="00377054" w:rsidRDefault="00F560D6" w:rsidP="00F560D6">
            <w:pPr>
              <w:rPr>
                <w:rFonts w:asciiTheme="majorBidi" w:hAnsiTheme="majorBidi" w:cstheme="majorBidi"/>
              </w:rPr>
            </w:pPr>
            <w:r w:rsidRPr="00F560D6">
              <w:rPr>
                <w:rFonts w:asciiTheme="majorBidi" w:hAnsiTheme="majorBidi" w:cstheme="majorBidi"/>
              </w:rPr>
              <w:t>PU4: Using the device makes it easier in my health monitoring.</w:t>
            </w:r>
          </w:p>
        </w:tc>
        <w:tc>
          <w:tcPr>
            <w:tcW w:w="2695" w:type="dxa"/>
            <w:shd w:val="clear" w:color="auto" w:fill="FBE4D5" w:themeFill="accent2" w:themeFillTint="33"/>
          </w:tcPr>
          <w:p w14:paraId="5ED6E688" w14:textId="0BAD764D" w:rsidR="00377054" w:rsidRDefault="00F560D6" w:rsidP="00F560D6">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qznlMKmL","properties":{"formattedCitation":"(Low &amp; Ramayah, 2023)","plainCitation":"(Low &amp; Ramayah, 2023)","noteIndex":0},"citationItems":[{"id":4735,"uris":["http://zotero.org/groups/2521412/items/89KHUXHK"],"itemData":{"id":4735,"type":"article-journal","abstract":"With the rising variability and offers of smart wearable devices, manufacturers and marketers are facing a tremendous challenge to outdo their competitors to reach to a wider group of users. The bulk of the past research has investigated the motivators for consumers to adopt and use those devices, but scant research has explored the necessary logic for intention to use. This research eendeavours to fill up this gap by utilizing the complementary approach of SEM and Necessary Condition Analysis (NCA) to better understand the intention to use medical wearable devices. Five factors were chosen to assess the consumers’ intention to use after carefully studying the technology behavioural use intention theories. A self-administered questionnaire was developed and extended to a pool of respondents who had exposure to and/or experiences using wearable devices. First, Partial least square structural equation modeling (PLS-SEM) was adopted to examine the relationships of the five factors on intention to use; followed by discovering the level of these factors as necessary conditions via NCA. The results inform that the five factors are significant drivers for intention to use medical wearable devices. Based on the PLSpredict analysis, the research model posits predictive power to reflect reality. Interestingly, NCA results uncover that perceived usefulness and perceived privacy are not the necessary conditions for the intention to use as compared to the other three factors. IPMA was performed and it indicates that perceived usefulness, perceived trust, and perceived innovation are the core drivers. With this finding, it provides practical insights for the manufacturers to develop an ever useful, innovative device while the marketers have a clearer direction to promote the device.","container-title":"Smart Health","DOI":"10.1016/j.smhl.2022.100370","ISSN":"2352-6483","journalAbbreviation":"Smart Health","language":"en","page":"100370","source":"ScienceDirect","title":"It Isn't enough to be easy and useful! Combined use of SEM and necessary condition analysis for a better understanding of consumers' acceptance of medical wearable devices","volume":"27","author":[{"family":"Low","given":"Mei Peng"},{"family":"Ramayah","given":"T."}],"issued":{"date-parts":[["2023",3,1]]}}}],"schema":"https://github.com/citation-style-language/schema/raw/master/csl-citation.json"} </w:instrText>
            </w:r>
            <w:r>
              <w:rPr>
                <w:rFonts w:asciiTheme="majorBidi" w:hAnsiTheme="majorBidi" w:cstheme="majorBidi"/>
              </w:rPr>
              <w:fldChar w:fldCharType="separate"/>
            </w:r>
            <w:r w:rsidRPr="00F560D6">
              <w:rPr>
                <w:rFonts w:ascii="Times New Roman" w:hAnsi="Times New Roman" w:cs="Times New Roman"/>
              </w:rPr>
              <w:t>(Low &amp; Ramayah, 2023)</w:t>
            </w:r>
            <w:r>
              <w:rPr>
                <w:rFonts w:asciiTheme="majorBidi" w:hAnsiTheme="majorBidi" w:cstheme="majorBidi"/>
              </w:rPr>
              <w:fldChar w:fldCharType="end"/>
            </w:r>
          </w:p>
        </w:tc>
      </w:tr>
      <w:tr w:rsidR="009674D2" w14:paraId="38B3364D" w14:textId="77777777" w:rsidTr="009C5EB2">
        <w:tc>
          <w:tcPr>
            <w:tcW w:w="10255" w:type="dxa"/>
            <w:shd w:val="clear" w:color="auto" w:fill="FBE4D5" w:themeFill="accent2" w:themeFillTint="33"/>
          </w:tcPr>
          <w:p w14:paraId="13F4E22D" w14:textId="77777777" w:rsidR="009674D2" w:rsidRPr="00CA307D" w:rsidRDefault="009674D2" w:rsidP="009674D2">
            <w:pPr>
              <w:rPr>
                <w:rFonts w:asciiTheme="majorBidi" w:hAnsiTheme="majorBidi" w:cstheme="majorBidi"/>
                <w:b/>
                <w:bCs/>
              </w:rPr>
            </w:pPr>
            <w:r w:rsidRPr="00CA307D">
              <w:rPr>
                <w:rFonts w:asciiTheme="majorBidi" w:hAnsiTheme="majorBidi" w:cstheme="majorBidi"/>
                <w:b/>
                <w:bCs/>
              </w:rPr>
              <w:t xml:space="preserve">Perceived Usefulness </w:t>
            </w:r>
          </w:p>
          <w:p w14:paraId="349599E9" w14:textId="77777777" w:rsidR="009674D2" w:rsidRPr="00372F54" w:rsidRDefault="009674D2" w:rsidP="009674D2">
            <w:pPr>
              <w:rPr>
                <w:rFonts w:asciiTheme="majorBidi" w:hAnsiTheme="majorBidi" w:cstheme="majorBidi"/>
              </w:rPr>
            </w:pPr>
            <w:r w:rsidRPr="00372F54">
              <w:rPr>
                <w:rFonts w:asciiTheme="majorBidi" w:hAnsiTheme="majorBidi" w:cstheme="majorBidi"/>
              </w:rPr>
              <w:t>PU1: I think that smart wearable devices are useful for my life</w:t>
            </w:r>
          </w:p>
          <w:p w14:paraId="6A3E5702" w14:textId="77777777" w:rsidR="009674D2" w:rsidRPr="00372F54" w:rsidRDefault="009674D2" w:rsidP="009674D2">
            <w:pPr>
              <w:rPr>
                <w:rFonts w:asciiTheme="majorBidi" w:hAnsiTheme="majorBidi" w:cstheme="majorBidi"/>
              </w:rPr>
            </w:pPr>
            <w:r w:rsidRPr="00372F54">
              <w:rPr>
                <w:rFonts w:asciiTheme="majorBidi" w:hAnsiTheme="majorBidi" w:cstheme="majorBidi"/>
              </w:rPr>
              <w:t>PU2: Using smart wearable devices increases my productivity</w:t>
            </w:r>
          </w:p>
          <w:p w14:paraId="4A00E97B" w14:textId="749CDFFC" w:rsidR="009674D2" w:rsidRPr="00CA307D" w:rsidRDefault="009674D2" w:rsidP="009674D2">
            <w:pPr>
              <w:rPr>
                <w:rFonts w:asciiTheme="majorBidi" w:hAnsiTheme="majorBidi" w:cstheme="majorBidi"/>
                <w:b/>
                <w:bCs/>
              </w:rPr>
            </w:pPr>
            <w:r w:rsidRPr="00372F54">
              <w:rPr>
                <w:rFonts w:asciiTheme="majorBidi" w:hAnsiTheme="majorBidi" w:cstheme="majorBidi"/>
              </w:rPr>
              <w:t>PU3: Using smart wearable devices helps me conveniently perform many tasks</w:t>
            </w:r>
          </w:p>
        </w:tc>
        <w:tc>
          <w:tcPr>
            <w:tcW w:w="2695" w:type="dxa"/>
            <w:shd w:val="clear" w:color="auto" w:fill="FBE4D5" w:themeFill="accent2" w:themeFillTint="33"/>
          </w:tcPr>
          <w:p w14:paraId="2009F2C5" w14:textId="7140D12F" w:rsidR="009674D2" w:rsidRDefault="009674D2" w:rsidP="009674D2">
            <w:pPr>
              <w:rPr>
                <w:rFonts w:asciiTheme="majorBidi" w:hAnsiTheme="majorBidi" w:cstheme="majorBidi"/>
              </w:rPr>
            </w:pPr>
            <w:r>
              <w:rPr>
                <w:rFonts w:asciiTheme="majorBidi" w:hAnsiTheme="majorBidi" w:cstheme="majorBidi"/>
              </w:rPr>
              <w:fldChar w:fldCharType="begin"/>
            </w:r>
            <w:r w:rsidR="008A44EE">
              <w:rPr>
                <w:rFonts w:asciiTheme="majorBidi" w:hAnsiTheme="majorBidi" w:cstheme="majorBidi"/>
              </w:rPr>
              <w:instrText xml:space="preserve"> ADDIN ZOTERO_ITEM CSL_CITATION {"citationID":"kWclMBow","properties":{"formattedCitation":"(Park, 2020)","plainCitation":"(Park, 2020)","noteIndex":0},"citationItems":[{"id":4652,"uris":["http://zotero.org/groups/2521412/items/YNCLX2WX","http://zotero.org/groups/2521412/items/43SB78I4"],"itemData":{"id":4652,"type":"article-journal","abstract":"Smart wearable devices have become one of the most popular interactive items in the “smart” era that prioritizes “mobility.” There is significant scholarly interest in not only promoting the successful diffusion of this technology but also providing improved user experience to users of these devices. In line with this trend, this study explores users’ perceptions of smart wearable devices and introduces a comprehensive research model that employs factors that are primarily extracted using the expectation-confirmation, technology acceptance, and flow models. The results derived using both confirmatory factor analysis and structural equation modeling methods (N = 1,380) indicate that users’ intentions to use smart wearable devices are determined by five influential factors: satisfaction, enjoyment, usefulness, flow state, and cost. Both users’ confirmation and service and system quality play notable determinative roles in the research model. Implications and suggestions are presented considering the results.","container-title":"Telematics and Informatics","DOI":"10.1016/j.tele.2019.101318","ISSN":"0736-5853","journalAbbreviation":"Telematics and Informatics","language":"en","page":"101318","source":"ScienceDirect","title":"User acceptance of smart wearable devices: An expectation-confirmation model approach","title-short":"User acceptance of smart wearable devices","volume":"47","author":[{"family":"Park","given":"Eunil"}],"issued":{"date-parts":[["2020",4,1]]}}}],"schema":"https://github.com/citation-style-language/schema/raw/master/csl-citation.json"} </w:instrText>
            </w:r>
            <w:r>
              <w:rPr>
                <w:rFonts w:asciiTheme="majorBidi" w:hAnsiTheme="majorBidi" w:cstheme="majorBidi"/>
              </w:rPr>
              <w:fldChar w:fldCharType="separate"/>
            </w:r>
            <w:r w:rsidRPr="00372F54">
              <w:rPr>
                <w:rFonts w:ascii="Times New Roman" w:hAnsi="Times New Roman" w:cs="Times New Roman"/>
              </w:rPr>
              <w:t>(Park, 2020)</w:t>
            </w:r>
            <w:r>
              <w:rPr>
                <w:rFonts w:asciiTheme="majorBidi" w:hAnsiTheme="majorBidi" w:cstheme="majorBidi"/>
              </w:rPr>
              <w:fldChar w:fldCharType="end"/>
            </w:r>
          </w:p>
        </w:tc>
      </w:tr>
      <w:tr w:rsidR="009674D2" w14:paraId="776CC379" w14:textId="77777777" w:rsidTr="009C5EB2">
        <w:tc>
          <w:tcPr>
            <w:tcW w:w="10255" w:type="dxa"/>
            <w:shd w:val="clear" w:color="auto" w:fill="FBE4D5" w:themeFill="accent2" w:themeFillTint="33"/>
          </w:tcPr>
          <w:p w14:paraId="41BCB4E1" w14:textId="77777777" w:rsidR="009674D2" w:rsidRPr="00CA307D" w:rsidRDefault="009674D2" w:rsidP="009674D2">
            <w:pPr>
              <w:rPr>
                <w:rFonts w:asciiTheme="majorBidi" w:hAnsiTheme="majorBidi" w:cstheme="majorBidi"/>
                <w:b/>
                <w:bCs/>
              </w:rPr>
            </w:pPr>
            <w:r w:rsidRPr="00CA307D">
              <w:rPr>
                <w:rFonts w:asciiTheme="majorBidi" w:hAnsiTheme="majorBidi" w:cstheme="majorBidi"/>
                <w:b/>
                <w:bCs/>
              </w:rPr>
              <w:t xml:space="preserve">Perceived Ease of Use and Usefulness </w:t>
            </w:r>
          </w:p>
          <w:p w14:paraId="7F73F14E" w14:textId="77777777" w:rsidR="009674D2" w:rsidRPr="00CA307D" w:rsidRDefault="009674D2" w:rsidP="009674D2">
            <w:pPr>
              <w:rPr>
                <w:rFonts w:asciiTheme="majorBidi" w:hAnsiTheme="majorBidi" w:cstheme="majorBidi"/>
              </w:rPr>
            </w:pPr>
            <w:r w:rsidRPr="00CA307D">
              <w:rPr>
                <w:rFonts w:asciiTheme="majorBidi" w:hAnsiTheme="majorBidi" w:cstheme="majorBidi"/>
              </w:rPr>
              <w:t>D1: using sports bracelet when exercising reduces my lack of exercise problem</w:t>
            </w:r>
          </w:p>
          <w:p w14:paraId="1DFD27D0" w14:textId="77777777" w:rsidR="009674D2" w:rsidRPr="00CA307D" w:rsidRDefault="009674D2" w:rsidP="009674D2">
            <w:pPr>
              <w:rPr>
                <w:rFonts w:asciiTheme="majorBidi" w:hAnsiTheme="majorBidi" w:cstheme="majorBidi"/>
              </w:rPr>
            </w:pPr>
            <w:r w:rsidRPr="00CA307D">
              <w:rPr>
                <w:rFonts w:asciiTheme="majorBidi" w:hAnsiTheme="majorBidi" w:cstheme="majorBidi"/>
              </w:rPr>
              <w:t>D2: using sports bracelet when exercising can enhance the result of my exercise</w:t>
            </w:r>
          </w:p>
          <w:p w14:paraId="13ED0E63" w14:textId="77777777" w:rsidR="009674D2" w:rsidRPr="00CA307D" w:rsidRDefault="009674D2" w:rsidP="009674D2">
            <w:pPr>
              <w:rPr>
                <w:rFonts w:asciiTheme="majorBidi" w:hAnsiTheme="majorBidi" w:cstheme="majorBidi"/>
              </w:rPr>
            </w:pPr>
            <w:r w:rsidRPr="00CA307D">
              <w:rPr>
                <w:rFonts w:asciiTheme="majorBidi" w:hAnsiTheme="majorBidi" w:cstheme="majorBidi"/>
              </w:rPr>
              <w:t>D3: using sports bracelet can increase my determination to exercise</w:t>
            </w:r>
          </w:p>
          <w:p w14:paraId="084DABCF" w14:textId="77777777" w:rsidR="009674D2" w:rsidRPr="00CA307D" w:rsidRDefault="009674D2" w:rsidP="009674D2">
            <w:pPr>
              <w:rPr>
                <w:rFonts w:asciiTheme="majorBidi" w:hAnsiTheme="majorBidi" w:cstheme="majorBidi"/>
              </w:rPr>
            </w:pPr>
            <w:r w:rsidRPr="00CA307D">
              <w:rPr>
                <w:rFonts w:asciiTheme="majorBidi" w:hAnsiTheme="majorBidi" w:cstheme="majorBidi"/>
              </w:rPr>
              <w:t>D4: using sports bracelet can increase my frequency of doing exercise</w:t>
            </w:r>
          </w:p>
          <w:p w14:paraId="26C4CE63" w14:textId="77777777" w:rsidR="009674D2" w:rsidRPr="00CA307D" w:rsidRDefault="009674D2" w:rsidP="009674D2">
            <w:pPr>
              <w:rPr>
                <w:rFonts w:asciiTheme="majorBidi" w:hAnsiTheme="majorBidi" w:cstheme="majorBidi"/>
              </w:rPr>
            </w:pPr>
            <w:r w:rsidRPr="00CA307D">
              <w:rPr>
                <w:rFonts w:asciiTheme="majorBidi" w:hAnsiTheme="majorBidi" w:cstheme="majorBidi"/>
              </w:rPr>
              <w:t>D5: using sports bracelet can increase my work satisfaction</w:t>
            </w:r>
          </w:p>
          <w:p w14:paraId="672E698E" w14:textId="77777777" w:rsidR="009674D2" w:rsidRPr="00CA307D" w:rsidRDefault="009674D2" w:rsidP="009674D2">
            <w:pPr>
              <w:rPr>
                <w:rFonts w:asciiTheme="majorBidi" w:hAnsiTheme="majorBidi" w:cstheme="majorBidi"/>
              </w:rPr>
            </w:pPr>
            <w:r w:rsidRPr="00CA307D">
              <w:rPr>
                <w:rFonts w:asciiTheme="majorBidi" w:hAnsiTheme="majorBidi" w:cstheme="majorBidi"/>
              </w:rPr>
              <w:t>D6: using sports bracelet can increase my quality of life</w:t>
            </w:r>
          </w:p>
          <w:p w14:paraId="78168262" w14:textId="7A945243" w:rsidR="009674D2" w:rsidRPr="00CA307D" w:rsidRDefault="009674D2" w:rsidP="009674D2">
            <w:pPr>
              <w:rPr>
                <w:rFonts w:asciiTheme="majorBidi" w:hAnsiTheme="majorBidi" w:cstheme="majorBidi"/>
                <w:b/>
                <w:bCs/>
              </w:rPr>
            </w:pPr>
            <w:r w:rsidRPr="00CA307D">
              <w:rPr>
                <w:rFonts w:asciiTheme="majorBidi" w:hAnsiTheme="majorBidi" w:cstheme="majorBidi"/>
              </w:rPr>
              <w:t>D7: using sports bracelet can reduce the stress from my work and life</w:t>
            </w:r>
          </w:p>
        </w:tc>
        <w:tc>
          <w:tcPr>
            <w:tcW w:w="2695" w:type="dxa"/>
            <w:shd w:val="clear" w:color="auto" w:fill="FBE4D5" w:themeFill="accent2" w:themeFillTint="33"/>
          </w:tcPr>
          <w:p w14:paraId="1294F44C" w14:textId="30F90396" w:rsidR="009674D2" w:rsidRDefault="009674D2" w:rsidP="009C5EB2">
            <w:pPr>
              <w:rPr>
                <w:rFonts w:asciiTheme="majorBidi" w:hAnsiTheme="majorBidi" w:cstheme="majorBidi"/>
              </w:rPr>
            </w:pPr>
            <w:r>
              <w:rPr>
                <w:rFonts w:asciiTheme="majorBidi" w:hAnsiTheme="majorBidi" w:cstheme="majorBidi"/>
              </w:rPr>
              <w:fldChar w:fldCharType="begin"/>
            </w:r>
            <w:r w:rsidR="009C5EB2">
              <w:rPr>
                <w:rFonts w:asciiTheme="majorBidi" w:hAnsiTheme="majorBidi" w:cstheme="majorBidi"/>
              </w:rPr>
              <w:instrText xml:space="preserve"> ADDIN ZOTERO_ITEM CSL_CITATION {"citationID":"G8iYAXLq","properties":{"formattedCitation":"(C. Liu et al., 2020)","plainCitation":"(C. Liu et al., 2020)","noteIndex":0},"citationItems":[{"id":4778,"uris":["http://zotero.org/groups/2521412/items/WRT6YACZ"],"itemData":{"id":4778,"type":"article-journal","abstract":"The object of the study is to use the technology acceptance model to explore the willingness and pattern of usage of the consumers. 205 valid questionnaires were collected by using the Google online survey platform. Using IBM SPSS and AMOS Statistics 20.0 software, first background information was analyzed, then CFA was used to analyze the relationship between variables, and SEM was used to verify the rationality of the measurement model. The result discovered that there is a positive effect on perceived usefulness by perceived utility of usage by the users. There is a positive effect on usage intention by perceived utility. There is a positive effect on perceived curiosity by perceived utility. There is a positive effect on usage intention by perceived usefulness, and there is a positive effect on usage willingness by social support for the wearable device users. However, there is no positive effect on usage willingness by perceived curiosity. Conclusion. If the industry can provide consumers with a good experience, it will help enhance consumer attitudes, increase consumer willingness, and continue to enhance consumer curiosity. Simply satisfying consumers' curiosity cannot increase consumer willingness, but social support will affect consumers' willingness to use.","container-title":"Mathematical Problems in Engineering","DOI":"10.1155/2020/9762015","ISSN":"1024-123X","language":"en","note":"publisher: Hindawi","page":"e9762015","source":"www.hindawi.com","title":"What Is the Current Development Status of Wearable Device in Industrial 4.0? Using Technology Acceptance Model to Explore the Willingness and Pattern of Usage of the Consumers","title-short":"What Is the Current Development Status of Wearable Device in Industrial 4.0?","volume":"2020","author":[{"family":"Liu","given":"Cheng"},{"family":"Shyu","given":"Chin-Shyang"},{"family":"Chou","given":"Tsung-Yu"},{"family":"Chen","given":"Chao-Chien"},{"family":"Wu","given":"Chien-Hung"}],"issued":{"date-parts":[["2020",12,18]]}}}],"schema":"https://github.com/citation-style-language/schema/raw/master/csl-citation.json"} </w:instrText>
            </w:r>
            <w:r>
              <w:rPr>
                <w:rFonts w:asciiTheme="majorBidi" w:hAnsiTheme="majorBidi" w:cstheme="majorBidi"/>
              </w:rPr>
              <w:fldChar w:fldCharType="separate"/>
            </w:r>
            <w:r w:rsidR="009C5EB2" w:rsidRPr="009C5EB2">
              <w:rPr>
                <w:rFonts w:ascii="Times New Roman" w:hAnsi="Times New Roman" w:cs="Times New Roman"/>
              </w:rPr>
              <w:t>(C. Liu et al., 2020)</w:t>
            </w:r>
            <w:r>
              <w:rPr>
                <w:rFonts w:asciiTheme="majorBidi" w:hAnsiTheme="majorBidi" w:cstheme="majorBidi"/>
              </w:rPr>
              <w:fldChar w:fldCharType="end"/>
            </w:r>
          </w:p>
        </w:tc>
      </w:tr>
      <w:tr w:rsidR="009674D2" w14:paraId="52349426" w14:textId="77777777" w:rsidTr="009C5EB2">
        <w:tc>
          <w:tcPr>
            <w:tcW w:w="10255" w:type="dxa"/>
            <w:shd w:val="clear" w:color="auto" w:fill="FBE4D5" w:themeFill="accent2" w:themeFillTint="33"/>
          </w:tcPr>
          <w:p w14:paraId="56F20BAA" w14:textId="77777777" w:rsidR="009674D2" w:rsidRPr="007453E5" w:rsidRDefault="009674D2" w:rsidP="009674D2">
            <w:pPr>
              <w:rPr>
                <w:rFonts w:asciiTheme="majorBidi" w:hAnsiTheme="majorBidi" w:cstheme="majorBidi"/>
                <w:b/>
                <w:bCs/>
              </w:rPr>
            </w:pPr>
            <w:r w:rsidRPr="007453E5">
              <w:rPr>
                <w:rFonts w:asciiTheme="majorBidi" w:hAnsiTheme="majorBidi" w:cstheme="majorBidi"/>
                <w:b/>
                <w:bCs/>
              </w:rPr>
              <w:t xml:space="preserve">Perceived Usefulness </w:t>
            </w:r>
          </w:p>
          <w:p w14:paraId="1EB659B8" w14:textId="77777777" w:rsidR="009674D2" w:rsidRPr="007453E5" w:rsidRDefault="009674D2" w:rsidP="009674D2">
            <w:pPr>
              <w:rPr>
                <w:rFonts w:asciiTheme="majorBidi" w:hAnsiTheme="majorBidi" w:cstheme="majorBidi"/>
              </w:rPr>
            </w:pPr>
            <w:r w:rsidRPr="007453E5">
              <w:rPr>
                <w:rFonts w:asciiTheme="majorBidi" w:hAnsiTheme="majorBidi" w:cstheme="majorBidi"/>
              </w:rPr>
              <w:t>PU1: I think that smart wearable devices are useful for my life</w:t>
            </w:r>
          </w:p>
          <w:p w14:paraId="549C9CF8" w14:textId="77777777" w:rsidR="009674D2" w:rsidRPr="007453E5" w:rsidRDefault="009674D2" w:rsidP="009674D2">
            <w:pPr>
              <w:rPr>
                <w:rFonts w:asciiTheme="majorBidi" w:hAnsiTheme="majorBidi" w:cstheme="majorBidi"/>
              </w:rPr>
            </w:pPr>
            <w:r w:rsidRPr="007453E5">
              <w:rPr>
                <w:rFonts w:asciiTheme="majorBidi" w:hAnsiTheme="majorBidi" w:cstheme="majorBidi"/>
              </w:rPr>
              <w:t>PU2: Using smart wearable devices increases my productivity</w:t>
            </w:r>
          </w:p>
          <w:p w14:paraId="52B3F13E" w14:textId="173EA79E" w:rsidR="009674D2" w:rsidRPr="00CA307D" w:rsidRDefault="009674D2" w:rsidP="009674D2">
            <w:pPr>
              <w:rPr>
                <w:rFonts w:asciiTheme="majorBidi" w:hAnsiTheme="majorBidi" w:cstheme="majorBidi"/>
                <w:b/>
                <w:bCs/>
              </w:rPr>
            </w:pPr>
            <w:r w:rsidRPr="007453E5">
              <w:rPr>
                <w:rFonts w:asciiTheme="majorBidi" w:hAnsiTheme="majorBidi" w:cstheme="majorBidi"/>
              </w:rPr>
              <w:t>PU3: Using smart wearable devices helps me conveniently perform many tasks</w:t>
            </w:r>
          </w:p>
        </w:tc>
        <w:tc>
          <w:tcPr>
            <w:tcW w:w="2695" w:type="dxa"/>
            <w:shd w:val="clear" w:color="auto" w:fill="FBE4D5" w:themeFill="accent2" w:themeFillTint="33"/>
          </w:tcPr>
          <w:p w14:paraId="5C3AAE10" w14:textId="1CB74694" w:rsidR="009674D2" w:rsidRDefault="009674D2" w:rsidP="009674D2">
            <w:pPr>
              <w:rPr>
                <w:rFonts w:asciiTheme="majorBidi" w:hAnsiTheme="majorBidi" w:cstheme="majorBidi"/>
              </w:rPr>
            </w:pPr>
            <w:r>
              <w:rPr>
                <w:rFonts w:asciiTheme="majorBidi" w:hAnsiTheme="majorBidi" w:cstheme="majorBidi"/>
              </w:rPr>
              <w:fldChar w:fldCharType="begin"/>
            </w:r>
            <w:r w:rsidR="008A44EE">
              <w:rPr>
                <w:rFonts w:asciiTheme="majorBidi" w:hAnsiTheme="majorBidi" w:cstheme="majorBidi"/>
              </w:rPr>
              <w:instrText xml:space="preserve"> ADDIN ZOTERO_ITEM CSL_CITATION {"citationID":"r87hKzEW","properties":{"formattedCitation":"(Park, 2020)","plainCitation":"(Park, 2020)","noteIndex":0},"citationItems":[{"id":4652,"uris":["http://zotero.org/groups/2521412/items/YNCLX2WX","http://zotero.org/groups/2521412/items/43SB78I4"],"itemData":{"id":4652,"type":"article-journal","abstract":"Smart wearable devices have become one of the most popular interactive items in the “smart” era that prioritizes “mobility.” There is significant scholarly interest in not only promoting the successful diffusion of this technology but also providing improved user experience to users of these devices. In line with this trend, this study explores users’ perceptions of smart wearable devices and introduces a comprehensive research model that employs factors that are primarily extracted using the expectation-confirmation, technology acceptance, and flow models. The results derived using both confirmatory factor analysis and structural equation modeling methods (N = 1,380) indicate that users’ intentions to use smart wearable devices are determined by five influential factors: satisfaction, enjoyment, usefulness, flow state, and cost. Both users’ confirmation and service and system quality play notable determinative roles in the research model. Implications and suggestions are presented considering the results.","container-title":"Telematics and Informatics","DOI":"10.1016/j.tele.2019.101318","ISSN":"0736-5853","journalAbbreviation":"Telematics and Informatics","language":"en","page":"101318","source":"ScienceDirect","title":"User acceptance of smart wearable devices: An expectation-confirmation model approach","title-short":"User acceptance of smart wearable devices","volume":"47","author":[{"family":"Park","given":"Eunil"}],"issued":{"date-parts":[["2020",4,1]]}}}],"schema":"https://github.com/citation-style-language/schema/raw/master/csl-citation.json"} </w:instrText>
            </w:r>
            <w:r>
              <w:rPr>
                <w:rFonts w:asciiTheme="majorBidi" w:hAnsiTheme="majorBidi" w:cstheme="majorBidi"/>
              </w:rPr>
              <w:fldChar w:fldCharType="separate"/>
            </w:r>
            <w:r w:rsidRPr="007453E5">
              <w:rPr>
                <w:rFonts w:ascii="Times New Roman" w:hAnsi="Times New Roman" w:cs="Times New Roman"/>
              </w:rPr>
              <w:t>(Park, 2020)</w:t>
            </w:r>
            <w:r>
              <w:rPr>
                <w:rFonts w:asciiTheme="majorBidi" w:hAnsiTheme="majorBidi" w:cstheme="majorBidi"/>
              </w:rPr>
              <w:fldChar w:fldCharType="end"/>
            </w:r>
          </w:p>
        </w:tc>
      </w:tr>
      <w:tr w:rsidR="009674D2" w14:paraId="3F8783AE" w14:textId="77777777" w:rsidTr="009C5EB2">
        <w:tc>
          <w:tcPr>
            <w:tcW w:w="10255" w:type="dxa"/>
            <w:shd w:val="clear" w:color="auto" w:fill="FBE4D5" w:themeFill="accent2" w:themeFillTint="33"/>
          </w:tcPr>
          <w:p w14:paraId="732D6A91" w14:textId="77777777" w:rsidR="009674D2" w:rsidRPr="00005547" w:rsidRDefault="009674D2" w:rsidP="009674D2">
            <w:pPr>
              <w:rPr>
                <w:rFonts w:asciiTheme="majorBidi" w:hAnsiTheme="majorBidi" w:cstheme="majorBidi"/>
                <w:b/>
                <w:bCs/>
              </w:rPr>
            </w:pPr>
            <w:r w:rsidRPr="00005547">
              <w:rPr>
                <w:rFonts w:asciiTheme="majorBidi" w:hAnsiTheme="majorBidi" w:cstheme="majorBidi"/>
                <w:b/>
                <w:bCs/>
              </w:rPr>
              <w:t xml:space="preserve">Perceived Usefulness (PU) </w:t>
            </w:r>
          </w:p>
          <w:p w14:paraId="305E20DB" w14:textId="77777777" w:rsidR="009674D2" w:rsidRPr="00005547" w:rsidRDefault="009674D2" w:rsidP="009674D2">
            <w:pPr>
              <w:rPr>
                <w:rFonts w:asciiTheme="majorBidi" w:hAnsiTheme="majorBidi" w:cstheme="majorBidi"/>
              </w:rPr>
            </w:pPr>
            <w:r w:rsidRPr="00005547">
              <w:rPr>
                <w:rFonts w:asciiTheme="majorBidi" w:hAnsiTheme="majorBidi" w:cstheme="majorBidi"/>
              </w:rPr>
              <w:t>PU1 Using the system will make one's life more effective.</w:t>
            </w:r>
          </w:p>
          <w:p w14:paraId="261F45DB" w14:textId="77777777" w:rsidR="009674D2" w:rsidRPr="00005547" w:rsidRDefault="009674D2" w:rsidP="009674D2">
            <w:pPr>
              <w:rPr>
                <w:rFonts w:asciiTheme="majorBidi" w:hAnsiTheme="majorBidi" w:cstheme="majorBidi"/>
              </w:rPr>
            </w:pPr>
            <w:r w:rsidRPr="00005547">
              <w:rPr>
                <w:rFonts w:asciiTheme="majorBidi" w:hAnsiTheme="majorBidi" w:cstheme="majorBidi"/>
              </w:rPr>
              <w:t xml:space="preserve">PU2 My life will become more convenient when I use such systems. </w:t>
            </w:r>
          </w:p>
          <w:p w14:paraId="162ECABD" w14:textId="18C7A34D" w:rsidR="009674D2" w:rsidRPr="00CA307D" w:rsidRDefault="009674D2" w:rsidP="009674D2">
            <w:pPr>
              <w:rPr>
                <w:rFonts w:asciiTheme="majorBidi" w:hAnsiTheme="majorBidi" w:cstheme="majorBidi"/>
                <w:b/>
                <w:bCs/>
              </w:rPr>
            </w:pPr>
            <w:r w:rsidRPr="00005547">
              <w:rPr>
                <w:rFonts w:asciiTheme="majorBidi" w:hAnsiTheme="majorBidi" w:cstheme="majorBidi"/>
              </w:rPr>
              <w:t>PU3 It is very useful to use wearable systems in life.</w:t>
            </w:r>
          </w:p>
        </w:tc>
        <w:tc>
          <w:tcPr>
            <w:tcW w:w="2695" w:type="dxa"/>
            <w:shd w:val="clear" w:color="auto" w:fill="FBE4D5" w:themeFill="accent2" w:themeFillTint="33"/>
          </w:tcPr>
          <w:p w14:paraId="1C248177" w14:textId="7C07C1F6" w:rsidR="009674D2" w:rsidRDefault="009674D2" w:rsidP="009674D2">
            <w:pPr>
              <w:rPr>
                <w:rFonts w:asciiTheme="majorBidi" w:hAnsiTheme="majorBidi" w:cstheme="majorBidi"/>
              </w:rPr>
            </w:pPr>
            <w:r>
              <w:rPr>
                <w:rFonts w:asciiTheme="majorBidi" w:hAnsiTheme="majorBidi" w:cstheme="majorBidi"/>
              </w:rPr>
              <w:fldChar w:fldCharType="begin"/>
            </w:r>
            <w:r w:rsidR="008A44EE">
              <w:rPr>
                <w:rFonts w:asciiTheme="majorBidi" w:hAnsiTheme="majorBidi" w:cstheme="majorBidi"/>
              </w:rPr>
              <w:instrText xml:space="preserve"> ADDIN ZOTERO_ITEM CSL_CITATION {"citationID":"QfzmLlZd","properties":{"formattedCitation":"(Li et al., 2019)","plainCitation":"(Li et al., 2019)","noteIndex":0},"citationItems":[{"id":4874,"uris":["http://zotero.org/groups/2521412/items/M795256T","http://zotero.org/groups/2521412/items/M2DWP9V3"],"itemData":{"id":4874,"type":"article-journal","abstract":"In the context of a fast aging population, ubiquitous usage of smart wearable systems can alleviate the social burden caused by the increasing need of older adults for healthcare and assistance. To facilitate and encourage the use of smart wearable systems among older adults, this study investigated the factors that contribute to the acceptance of such systems, and smart wearables acceptance model for older adults was developed using structural equation modeling. The model was validated using 146 survey samples collected from adults aged 60 years and above. The results indicated that perceived usefulness, compatibility, facilitating conditions, and self-reported health status significantly and positively affect older adults' intention to use such technologies. Useful implications and insights were provided to future researchers and practitioners to enhance older adults’ acceptance of smart wearable systems.","container-title":"Applied Ergonomics","DOI":"10.1016/j.apergo.2018.10.006","ISSN":"0003-6870","journalAbbreviation":"Applied Ergonomics","language":"en","page":"162-169","source":"ScienceDirect","title":"Health monitoring through wearable technologies for older adults: Smart wearables acceptance model","title-short":"Health monitoring through wearable technologies for older adults","volume":"75","author":[{"family":"Li","given":"Junde"},{"family":"Ma","given":"Qi"},{"family":"Chan","given":"Alan HS."},{"family":"Man","given":"S. S."}],"issued":{"date-parts":[["2019",2,1]]}}}],"schema":"https://github.com/citation-style-language/schema/raw/master/csl-citation.json"} </w:instrText>
            </w:r>
            <w:r>
              <w:rPr>
                <w:rFonts w:asciiTheme="majorBidi" w:hAnsiTheme="majorBidi" w:cstheme="majorBidi"/>
              </w:rPr>
              <w:fldChar w:fldCharType="separate"/>
            </w:r>
            <w:r w:rsidRPr="00005547">
              <w:rPr>
                <w:rFonts w:ascii="Times New Roman" w:hAnsi="Times New Roman" w:cs="Times New Roman"/>
              </w:rPr>
              <w:t>(Li et al., 2019)</w:t>
            </w:r>
            <w:r>
              <w:rPr>
                <w:rFonts w:asciiTheme="majorBidi" w:hAnsiTheme="majorBidi" w:cstheme="majorBidi"/>
              </w:rPr>
              <w:fldChar w:fldCharType="end"/>
            </w:r>
          </w:p>
        </w:tc>
      </w:tr>
      <w:tr w:rsidR="009674D2" w14:paraId="7B6B558A" w14:textId="77777777" w:rsidTr="009C5EB2">
        <w:tc>
          <w:tcPr>
            <w:tcW w:w="10255" w:type="dxa"/>
            <w:shd w:val="clear" w:color="auto" w:fill="FBE4D5" w:themeFill="accent2" w:themeFillTint="33"/>
          </w:tcPr>
          <w:p w14:paraId="00B43598" w14:textId="77777777" w:rsidR="009674D2" w:rsidRPr="00005547" w:rsidRDefault="009674D2" w:rsidP="009674D2">
            <w:pPr>
              <w:rPr>
                <w:rFonts w:asciiTheme="majorBidi" w:hAnsiTheme="majorBidi" w:cstheme="majorBidi"/>
                <w:b/>
                <w:bCs/>
              </w:rPr>
            </w:pPr>
            <w:r w:rsidRPr="00005547">
              <w:rPr>
                <w:rFonts w:asciiTheme="majorBidi" w:hAnsiTheme="majorBidi" w:cstheme="majorBidi"/>
                <w:b/>
                <w:bCs/>
              </w:rPr>
              <w:t>Perceived Usefulness (PU)</w:t>
            </w:r>
          </w:p>
          <w:p w14:paraId="1C78A5AB" w14:textId="77777777" w:rsidR="009674D2" w:rsidRPr="00005547" w:rsidRDefault="009674D2" w:rsidP="009674D2">
            <w:pPr>
              <w:rPr>
                <w:rFonts w:asciiTheme="majorBidi" w:hAnsiTheme="majorBidi" w:cstheme="majorBidi"/>
              </w:rPr>
            </w:pPr>
            <w:r w:rsidRPr="00005547">
              <w:rPr>
                <w:rFonts w:asciiTheme="majorBidi" w:hAnsiTheme="majorBidi" w:cstheme="majorBidi"/>
              </w:rPr>
              <w:t>Using a smartwatch is useful in my daily life.</w:t>
            </w:r>
          </w:p>
          <w:p w14:paraId="5B78535C" w14:textId="77777777" w:rsidR="009674D2" w:rsidRPr="00005547" w:rsidRDefault="009674D2" w:rsidP="009674D2">
            <w:pPr>
              <w:rPr>
                <w:rFonts w:asciiTheme="majorBidi" w:hAnsiTheme="majorBidi" w:cstheme="majorBidi"/>
              </w:rPr>
            </w:pPr>
            <w:r w:rsidRPr="00005547">
              <w:rPr>
                <w:rFonts w:asciiTheme="majorBidi" w:hAnsiTheme="majorBidi" w:cstheme="majorBidi"/>
              </w:rPr>
              <w:t>Using a smartwatch makes my daily life more</w:t>
            </w:r>
            <w:r>
              <w:rPr>
                <w:rFonts w:asciiTheme="majorBidi" w:hAnsiTheme="majorBidi" w:cstheme="majorBidi"/>
              </w:rPr>
              <w:t xml:space="preserve"> </w:t>
            </w:r>
            <w:r w:rsidRPr="00005547">
              <w:rPr>
                <w:rFonts w:asciiTheme="majorBidi" w:hAnsiTheme="majorBidi" w:cstheme="majorBidi"/>
              </w:rPr>
              <w:t>efficient.</w:t>
            </w:r>
          </w:p>
          <w:p w14:paraId="3222C548" w14:textId="77777777" w:rsidR="009674D2" w:rsidRPr="00005547" w:rsidRDefault="009674D2" w:rsidP="009674D2">
            <w:pPr>
              <w:rPr>
                <w:rFonts w:asciiTheme="majorBidi" w:hAnsiTheme="majorBidi" w:cstheme="majorBidi"/>
              </w:rPr>
            </w:pPr>
            <w:r w:rsidRPr="00005547">
              <w:rPr>
                <w:rFonts w:asciiTheme="majorBidi" w:hAnsiTheme="majorBidi" w:cstheme="majorBidi"/>
              </w:rPr>
              <w:t>Using a smartwatch increases my productivity.</w:t>
            </w:r>
          </w:p>
          <w:p w14:paraId="4F8470EF" w14:textId="7AF716A5" w:rsidR="009674D2" w:rsidRPr="00CA307D" w:rsidRDefault="009674D2" w:rsidP="009674D2">
            <w:pPr>
              <w:rPr>
                <w:rFonts w:asciiTheme="majorBidi" w:hAnsiTheme="majorBidi" w:cstheme="majorBidi"/>
                <w:b/>
                <w:bCs/>
              </w:rPr>
            </w:pPr>
            <w:r w:rsidRPr="00005547">
              <w:rPr>
                <w:rFonts w:asciiTheme="majorBidi" w:hAnsiTheme="majorBidi" w:cstheme="majorBidi"/>
              </w:rPr>
              <w:t>The information gained from using a smartwatch is</w:t>
            </w:r>
            <w:r>
              <w:rPr>
                <w:rFonts w:asciiTheme="majorBidi" w:hAnsiTheme="majorBidi" w:cstheme="majorBidi"/>
              </w:rPr>
              <w:t xml:space="preserve"> </w:t>
            </w:r>
            <w:r w:rsidRPr="00005547">
              <w:rPr>
                <w:rFonts w:asciiTheme="majorBidi" w:hAnsiTheme="majorBidi" w:cstheme="majorBidi"/>
              </w:rPr>
              <w:t>helpful to me</w:t>
            </w:r>
          </w:p>
        </w:tc>
        <w:tc>
          <w:tcPr>
            <w:tcW w:w="2695" w:type="dxa"/>
            <w:shd w:val="clear" w:color="auto" w:fill="FBE4D5" w:themeFill="accent2" w:themeFillTint="33"/>
          </w:tcPr>
          <w:p w14:paraId="26ED5F3C" w14:textId="742CC0AF" w:rsidR="009674D2" w:rsidRDefault="009674D2" w:rsidP="009674D2">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WK7DdTei","properties":{"formattedCitation":"(Choe &amp; Noh, 2018)","plainCitation":"(Choe &amp; Noh, 2018)","noteIndex":0},"citationItems":[{"id":4634,"uris":["http://zotero.org/groups/2521412/items/ADHEB7CC"],"itemData":{"id":4634,"type":"article-journal","abstract":"This study examined the factors influencing the intention to use smartwatches using the integrated model of technology acceptance model (TAM) and innovation diffusion theory (IDT). An online survey was conducted and the data were analyzed using the structural equation modeling (SEM). The results showed that the research model had an acceptable fit, and all paths, except for the one from the perceived ease of use to the intention to use, were supported. Regarding paths from IDT to TAM, it was observed that higher the compatibility, the users perceived greater usefulness. Additionally, both observability and trialability influenced the perceived ease of use. However, perceived ease of use affected the intention only through the mediated effect of perceived usefulness. The implication of the study lies on the major focus on the effects of users' perceptions regarding innovative characteristics of smartwatches on the intention to adopt and attempted to increase the explanatory power of the TAM and IDT by combining both.","container-title":"International Journal of Contents","DOI":"10.5392/IJoC.2018.14.3.032","ISSN":"1738-6764","issue":"3","language":"eng","note":"publisher: The Korea Contents Association","page":"32-38","source":"koreascience.kr","title":"Combined Model of Technology Acceptance and Innovation Diffusion Theory for Adoption of Smartwatch","volume":"14","author":[{"family":"Choe","given":"Min-Ji"},{"family":"Noh","given":"Ghee-Young"}],"issued":{"date-parts":[["2018"]]}}}],"schema":"https://github.com/citation-style-language/schema/raw/master/csl-citation.json"} </w:instrText>
            </w:r>
            <w:r>
              <w:rPr>
                <w:rFonts w:asciiTheme="majorBidi" w:hAnsiTheme="majorBidi" w:cstheme="majorBidi"/>
              </w:rPr>
              <w:fldChar w:fldCharType="separate"/>
            </w:r>
            <w:r w:rsidRPr="00005547">
              <w:rPr>
                <w:rFonts w:ascii="Times New Roman" w:hAnsi="Times New Roman" w:cs="Times New Roman"/>
              </w:rPr>
              <w:t>(Choe &amp; Noh, 2018)</w:t>
            </w:r>
            <w:r>
              <w:rPr>
                <w:rFonts w:asciiTheme="majorBidi" w:hAnsiTheme="majorBidi" w:cstheme="majorBidi"/>
              </w:rPr>
              <w:fldChar w:fldCharType="end"/>
            </w:r>
          </w:p>
        </w:tc>
      </w:tr>
      <w:tr w:rsidR="009674D2" w14:paraId="549DF71E" w14:textId="77777777" w:rsidTr="009C5EB2">
        <w:tc>
          <w:tcPr>
            <w:tcW w:w="10255" w:type="dxa"/>
            <w:shd w:val="clear" w:color="auto" w:fill="FBE4D5" w:themeFill="accent2" w:themeFillTint="33"/>
          </w:tcPr>
          <w:p w14:paraId="36530F74" w14:textId="77777777" w:rsidR="009674D2" w:rsidRPr="00005547" w:rsidRDefault="009674D2" w:rsidP="009674D2">
            <w:pPr>
              <w:rPr>
                <w:rFonts w:asciiTheme="majorBidi" w:hAnsiTheme="majorBidi" w:cstheme="majorBidi"/>
                <w:b/>
                <w:bCs/>
              </w:rPr>
            </w:pPr>
            <w:r w:rsidRPr="00005547">
              <w:rPr>
                <w:rFonts w:asciiTheme="majorBidi" w:hAnsiTheme="majorBidi" w:cstheme="majorBidi"/>
                <w:b/>
                <w:bCs/>
              </w:rPr>
              <w:t>Perceived Usefulness (PU)</w:t>
            </w:r>
          </w:p>
          <w:p w14:paraId="2B84B6B3" w14:textId="77777777" w:rsidR="009674D2" w:rsidRPr="008E5C49" w:rsidRDefault="009674D2" w:rsidP="009674D2">
            <w:pPr>
              <w:rPr>
                <w:rFonts w:asciiTheme="majorBidi" w:hAnsiTheme="majorBidi" w:cstheme="majorBidi"/>
              </w:rPr>
            </w:pPr>
            <w:r>
              <w:rPr>
                <w:rFonts w:asciiTheme="majorBidi" w:hAnsiTheme="majorBidi" w:cstheme="majorBidi"/>
              </w:rPr>
              <w:t xml:space="preserve">PU1 </w:t>
            </w:r>
            <w:r w:rsidRPr="008E5C49">
              <w:rPr>
                <w:rFonts w:asciiTheme="majorBidi" w:hAnsiTheme="majorBidi" w:cstheme="majorBidi"/>
              </w:rPr>
              <w:t>Using the smart bands would help me monitor my physical health.</w:t>
            </w:r>
          </w:p>
          <w:p w14:paraId="1D61B78A" w14:textId="77777777" w:rsidR="009674D2" w:rsidRPr="008E5C49" w:rsidRDefault="009674D2" w:rsidP="009674D2">
            <w:pPr>
              <w:rPr>
                <w:rFonts w:asciiTheme="majorBidi" w:hAnsiTheme="majorBidi" w:cstheme="majorBidi"/>
              </w:rPr>
            </w:pPr>
            <w:r w:rsidRPr="008E5C49">
              <w:rPr>
                <w:rFonts w:asciiTheme="majorBidi" w:hAnsiTheme="majorBidi" w:cstheme="majorBidi"/>
              </w:rPr>
              <w:t>PU2 I think using smart bands would help me improve my physical health.</w:t>
            </w:r>
          </w:p>
          <w:p w14:paraId="48CAD9B0" w14:textId="77777777" w:rsidR="009674D2" w:rsidRPr="008E5C49" w:rsidRDefault="009674D2" w:rsidP="009674D2">
            <w:pPr>
              <w:rPr>
                <w:rFonts w:asciiTheme="majorBidi" w:hAnsiTheme="majorBidi" w:cstheme="majorBidi"/>
              </w:rPr>
            </w:pPr>
            <w:r w:rsidRPr="008E5C49">
              <w:rPr>
                <w:rFonts w:asciiTheme="majorBidi" w:hAnsiTheme="majorBidi" w:cstheme="majorBidi"/>
              </w:rPr>
              <w:lastRenderedPageBreak/>
              <w:t>PU3 Using the smart bands would enhance my effectiveness in monitoring my physical health.</w:t>
            </w:r>
          </w:p>
          <w:p w14:paraId="5728397E" w14:textId="290E0364" w:rsidR="009674D2" w:rsidRPr="00CA307D" w:rsidRDefault="009674D2" w:rsidP="009674D2">
            <w:pPr>
              <w:rPr>
                <w:rFonts w:asciiTheme="majorBidi" w:hAnsiTheme="majorBidi" w:cstheme="majorBidi"/>
                <w:b/>
                <w:bCs/>
              </w:rPr>
            </w:pPr>
            <w:r w:rsidRPr="008E5C49">
              <w:rPr>
                <w:rFonts w:asciiTheme="majorBidi" w:hAnsiTheme="majorBidi" w:cstheme="majorBidi"/>
              </w:rPr>
              <w:t>PU4 Based on my perception of smart bands, I believe they provide good features</w:t>
            </w:r>
          </w:p>
        </w:tc>
        <w:tc>
          <w:tcPr>
            <w:tcW w:w="2695" w:type="dxa"/>
            <w:shd w:val="clear" w:color="auto" w:fill="FBE4D5" w:themeFill="accent2" w:themeFillTint="33"/>
          </w:tcPr>
          <w:p w14:paraId="3D327ACE" w14:textId="19A4CDA0" w:rsidR="009674D2" w:rsidRDefault="009674D2" w:rsidP="009674D2">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gQQlfwU0","properties":{"formattedCitation":"(Rajanen &amp; Weng, 2017)","plainCitation":"(Rajanen &amp; Weng, 2017)","noteIndex":0},"citationItems":[{"id":4483,"uris":["http://zotero.org/groups/2521412/items/BTPBGWTN"],"itemData":{"id":4483,"type":"paper-conference","abstract":"We examine the factors predicting behavioral intention to use wearable devices for personal healthcare with the aim to understand the role of personality characteristics in adopting digital life technology. A web survey was conducted among consumers in China. Mobile affinity and compatibility, two facets of technological personality, have positive influences on acceptance of smart bands; individuals who value mobile phones to a high degree will adopt smart bands for health monitoring and improvement, and individuals will use digital life technology which performs similar functions as the technology already adopted. Behavioral-disposition traits, namely fun seeking and reward responsiveness, moderate the relationships of use intention with perceived ease of use and perceived usefulness, respectively. Fun seeking personalities will use smart bands when their perceived ease of use is low, while reward responsiveness personalities will use smart bands when their perceived usefulness is high. Implications to research and development of digital life technology are discussed.","collection-title":"AcademicMindtrek '17","container-title":"Proceedings of the 21st International Academic Mindtrek Conference","DOI":"10.1145/3131085.3131118","event-place":"New York, NY, USA","ISBN":"978-1-4503-5426-4","page":"154–163","publisher":"Association for Computing Machinery","publisher-place":"New York, NY, USA","source":"ACM Digital Library","title":"Digitization for fun or reward? a study of acceptance of wearable devices for personal healthcare","title-short":"Digitization for fun or reward?","URL":"http://doi.org/10.1145/3131085.3131118","author":[{"family":"Rajanen","given":"Dorina"},{"family":"Weng","given":"Min"}],"accessed":{"date-parts":[["2022",12,5]]},"issued":{"date-parts":[["2017",9,20]]}}}],"schema":"https://github.com/citation-style-language/schema/raw/master/csl-citation.json"} </w:instrText>
            </w:r>
            <w:r>
              <w:rPr>
                <w:rFonts w:asciiTheme="majorBidi" w:hAnsiTheme="majorBidi" w:cstheme="majorBidi"/>
              </w:rPr>
              <w:fldChar w:fldCharType="separate"/>
            </w:r>
            <w:r w:rsidRPr="008E5C49">
              <w:rPr>
                <w:rFonts w:ascii="Times New Roman" w:hAnsi="Times New Roman" w:cs="Times New Roman"/>
              </w:rPr>
              <w:t>(Rajanen &amp; Weng, 2017)</w:t>
            </w:r>
            <w:r>
              <w:rPr>
                <w:rFonts w:asciiTheme="majorBidi" w:hAnsiTheme="majorBidi" w:cstheme="majorBidi"/>
              </w:rPr>
              <w:fldChar w:fldCharType="end"/>
            </w:r>
          </w:p>
        </w:tc>
      </w:tr>
      <w:tr w:rsidR="009674D2" w14:paraId="3BA57E1E" w14:textId="77777777" w:rsidTr="009C5EB2">
        <w:tc>
          <w:tcPr>
            <w:tcW w:w="10255" w:type="dxa"/>
            <w:shd w:val="clear" w:color="auto" w:fill="FBE4D5" w:themeFill="accent2" w:themeFillTint="33"/>
          </w:tcPr>
          <w:p w14:paraId="063E0886" w14:textId="77777777" w:rsidR="009674D2" w:rsidRPr="008E5C49" w:rsidRDefault="009674D2" w:rsidP="009674D2">
            <w:pPr>
              <w:rPr>
                <w:rFonts w:asciiTheme="majorBidi" w:hAnsiTheme="majorBidi" w:cstheme="majorBidi"/>
                <w:b/>
                <w:bCs/>
              </w:rPr>
            </w:pPr>
            <w:r w:rsidRPr="008E5C49">
              <w:rPr>
                <w:rFonts w:asciiTheme="majorBidi" w:hAnsiTheme="majorBidi" w:cstheme="majorBidi"/>
                <w:b/>
                <w:bCs/>
              </w:rPr>
              <w:t xml:space="preserve">Perceived usefulness (WPU) </w:t>
            </w:r>
          </w:p>
          <w:p w14:paraId="14D9B5B4" w14:textId="77777777" w:rsidR="009674D2" w:rsidRPr="008E5C49" w:rsidRDefault="009674D2" w:rsidP="009674D2">
            <w:pPr>
              <w:rPr>
                <w:rFonts w:asciiTheme="majorBidi" w:hAnsiTheme="majorBidi" w:cstheme="majorBidi"/>
              </w:rPr>
            </w:pPr>
            <w:r w:rsidRPr="008E5C49">
              <w:rPr>
                <w:rFonts w:asciiTheme="majorBidi" w:hAnsiTheme="majorBidi" w:cstheme="majorBidi"/>
              </w:rPr>
              <w:t xml:space="preserve">WPU1 I find the wristband useful in my job. </w:t>
            </w:r>
          </w:p>
          <w:p w14:paraId="7BE53CE3" w14:textId="7F1C76A1" w:rsidR="009674D2" w:rsidRPr="00CA307D" w:rsidRDefault="009674D2" w:rsidP="009674D2">
            <w:pPr>
              <w:rPr>
                <w:rFonts w:asciiTheme="majorBidi" w:hAnsiTheme="majorBidi" w:cstheme="majorBidi"/>
                <w:b/>
                <w:bCs/>
              </w:rPr>
            </w:pPr>
            <w:r w:rsidRPr="008E5C49">
              <w:rPr>
                <w:rFonts w:asciiTheme="majorBidi" w:hAnsiTheme="majorBidi" w:cstheme="majorBidi"/>
              </w:rPr>
              <w:t>WPU2 Using this wristband would improve the quality of my daily life.</w:t>
            </w:r>
          </w:p>
        </w:tc>
        <w:tc>
          <w:tcPr>
            <w:tcW w:w="2695" w:type="dxa"/>
            <w:shd w:val="clear" w:color="auto" w:fill="FBE4D5" w:themeFill="accent2" w:themeFillTint="33"/>
          </w:tcPr>
          <w:p w14:paraId="245DC043" w14:textId="4234B8A4" w:rsidR="009674D2" w:rsidRDefault="009674D2" w:rsidP="009674D2">
            <w:pPr>
              <w:rPr>
                <w:rFonts w:asciiTheme="majorBidi" w:hAnsiTheme="majorBidi" w:cstheme="majorBidi"/>
              </w:rPr>
            </w:pPr>
            <w:r>
              <w:rPr>
                <w:rFonts w:asciiTheme="majorBidi" w:hAnsiTheme="majorBidi" w:cstheme="majorBidi"/>
              </w:rPr>
              <w:fldChar w:fldCharType="begin"/>
            </w:r>
            <w:r w:rsidR="008A44EE">
              <w:rPr>
                <w:rFonts w:asciiTheme="majorBidi" w:hAnsiTheme="majorBidi" w:cstheme="majorBidi"/>
              </w:rPr>
              <w:instrText xml:space="preserve"> ADDIN ZOTERO_ITEM CSL_CITATION {"citationID":"8otdIn4H","properties":{"formattedCitation":"(Choi et al., 2017)","plainCitation":"(Choi et al., 2017)","noteIndex":0},"citationItems":[{"id":4661,"uris":["http://zotero.org/groups/2521412/items/TUCKBM5D","http://zotero.org/groups/2521412/items/BF2Y3KKH"],"itemData":{"id":4661,"type":"article-journal","abstract":"The use of wearable sensing devices (e.g., GPS and physiological sensors) can open a new door toward occupational safety and health management in physically demanding and hazardous construction (e.g., tracking worker's locations in dangerous working area and monitoring of worker's physiological status). These potential benefits cannot be achieved, however, if construction workers do not recognize the value of wearable devices as well as the details of their usage. This study thus investigates determinants for workers' adoption of wearable technology in the occupational work context. Specifically, the scope of this study is to test hypotheses regarding workers' intention to adopt two representative wearable devices for occupational safety and health, a smart vest with an embedded indoor GPS for location tracking, and a wristband-type wearable activity tracker (i.e., wristband) with physiological sensors. The research results indicate that perceived usefulness (PU), social influence (SI), and perceived privacy risk (PR) are associated with workers' intention to adopt (IA) both smart vest and wristband. Also, workers' experiences using wearable devices positively moderates the association between PU and IA of smart vest and negatively moderates the association between SI and IA of smart vest. In the work context, foremen are more likely to be influenced by PU than workers with regard to using a wristband. By considering the different functions, benefits, and challenges of each device, and by taking into account individual and job characteristics, the results of this study provide crucial insight into the process of motivating workers to adopt each device in their work, which can promote the continued and appropriate use of wearable technology in occupational safety and health management.","container-title":"Automation in Construction","DOI":"10.1016/j.autcon.2017.08.005","ISSN":"0926-5805","journalAbbreviation":"Automation in Construction","language":"en","page":"31-41","source":"ScienceDirect","title":"What drives construction workers' acceptance of wearable technologies in the workplace?: Indoor localization and wearable health devices for occupational safety and health","title-short":"What drives construction workers' acceptance of wearable technologies in the workplace?","volume":"84","author":[{"family":"Choi","given":"Byungjoo"},{"family":"Hwang","given":"Sungjoo"},{"family":"Lee","given":"SangHyun"}],"issued":{"date-parts":[["2017",12,1]]}}}],"schema":"https://github.com/citation-style-language/schema/raw/master/csl-citation.json"} </w:instrText>
            </w:r>
            <w:r>
              <w:rPr>
                <w:rFonts w:asciiTheme="majorBidi" w:hAnsiTheme="majorBidi" w:cstheme="majorBidi"/>
              </w:rPr>
              <w:fldChar w:fldCharType="separate"/>
            </w:r>
            <w:r w:rsidRPr="008E5C49">
              <w:rPr>
                <w:rFonts w:ascii="Times New Roman" w:hAnsi="Times New Roman" w:cs="Times New Roman"/>
              </w:rPr>
              <w:t>(Choi et al., 2017)</w:t>
            </w:r>
            <w:r>
              <w:rPr>
                <w:rFonts w:asciiTheme="majorBidi" w:hAnsiTheme="majorBidi" w:cstheme="majorBidi"/>
              </w:rPr>
              <w:fldChar w:fldCharType="end"/>
            </w:r>
          </w:p>
        </w:tc>
      </w:tr>
      <w:tr w:rsidR="009674D2" w14:paraId="6A7A37D0" w14:textId="77777777" w:rsidTr="009C5EB2">
        <w:tc>
          <w:tcPr>
            <w:tcW w:w="10255" w:type="dxa"/>
            <w:shd w:val="clear" w:color="auto" w:fill="FBE4D5" w:themeFill="accent2" w:themeFillTint="33"/>
          </w:tcPr>
          <w:p w14:paraId="118FB8D1" w14:textId="77777777" w:rsidR="009674D2" w:rsidRPr="008E5C49" w:rsidRDefault="009674D2" w:rsidP="009674D2">
            <w:pPr>
              <w:rPr>
                <w:rFonts w:asciiTheme="majorBidi" w:hAnsiTheme="majorBidi" w:cstheme="majorBidi"/>
                <w:b/>
                <w:bCs/>
              </w:rPr>
            </w:pPr>
            <w:r w:rsidRPr="008E5C49">
              <w:rPr>
                <w:rFonts w:asciiTheme="majorBidi" w:hAnsiTheme="majorBidi" w:cstheme="majorBidi"/>
                <w:b/>
                <w:bCs/>
              </w:rPr>
              <w:t>Perceived usefulness (SPU)</w:t>
            </w:r>
          </w:p>
          <w:p w14:paraId="51B1D77B" w14:textId="77777777" w:rsidR="009674D2" w:rsidRPr="008E5C49" w:rsidRDefault="009674D2" w:rsidP="009674D2">
            <w:pPr>
              <w:rPr>
                <w:rFonts w:asciiTheme="majorBidi" w:hAnsiTheme="majorBidi" w:cstheme="majorBidi"/>
              </w:rPr>
            </w:pPr>
            <w:r w:rsidRPr="008E5C49">
              <w:rPr>
                <w:rFonts w:asciiTheme="majorBidi" w:hAnsiTheme="majorBidi" w:cstheme="majorBidi"/>
              </w:rPr>
              <w:t xml:space="preserve">SPU1 Using this vest in my job will help improve my safety. </w:t>
            </w:r>
          </w:p>
          <w:p w14:paraId="2EA4744F" w14:textId="77777777" w:rsidR="009674D2" w:rsidRPr="008E5C49" w:rsidRDefault="009674D2" w:rsidP="009674D2">
            <w:pPr>
              <w:rPr>
                <w:rFonts w:asciiTheme="majorBidi" w:hAnsiTheme="majorBidi" w:cstheme="majorBidi"/>
              </w:rPr>
            </w:pPr>
            <w:r w:rsidRPr="008E5C49">
              <w:rPr>
                <w:rFonts w:asciiTheme="majorBidi" w:hAnsiTheme="majorBidi" w:cstheme="majorBidi"/>
              </w:rPr>
              <w:t>SPU2 I think this vest will be helpful for my job.</w:t>
            </w:r>
          </w:p>
          <w:p w14:paraId="45ECDFAE" w14:textId="760EC061" w:rsidR="009674D2" w:rsidRPr="00CA307D" w:rsidRDefault="009674D2" w:rsidP="009674D2">
            <w:pPr>
              <w:rPr>
                <w:rFonts w:asciiTheme="majorBidi" w:hAnsiTheme="majorBidi" w:cstheme="majorBidi"/>
                <w:b/>
                <w:bCs/>
              </w:rPr>
            </w:pPr>
            <w:r w:rsidRPr="008E5C49">
              <w:rPr>
                <w:rFonts w:asciiTheme="majorBidi" w:hAnsiTheme="majorBidi" w:cstheme="majorBidi"/>
              </w:rPr>
              <w:t>SPU3 Using this vest would enable me to work safely.</w:t>
            </w:r>
          </w:p>
        </w:tc>
        <w:tc>
          <w:tcPr>
            <w:tcW w:w="2695" w:type="dxa"/>
            <w:shd w:val="clear" w:color="auto" w:fill="FBE4D5" w:themeFill="accent2" w:themeFillTint="33"/>
          </w:tcPr>
          <w:p w14:paraId="2B4E009C" w14:textId="20F038C7" w:rsidR="009674D2" w:rsidRDefault="009674D2" w:rsidP="009674D2">
            <w:pPr>
              <w:rPr>
                <w:rFonts w:asciiTheme="majorBidi" w:hAnsiTheme="majorBidi" w:cstheme="majorBidi"/>
              </w:rPr>
            </w:pPr>
            <w:r>
              <w:rPr>
                <w:rFonts w:asciiTheme="majorBidi" w:hAnsiTheme="majorBidi" w:cstheme="majorBidi"/>
              </w:rPr>
              <w:fldChar w:fldCharType="begin"/>
            </w:r>
            <w:r w:rsidR="008A44EE">
              <w:rPr>
                <w:rFonts w:asciiTheme="majorBidi" w:hAnsiTheme="majorBidi" w:cstheme="majorBidi"/>
              </w:rPr>
              <w:instrText xml:space="preserve"> ADDIN ZOTERO_ITEM CSL_CITATION {"citationID":"bBAFUBUW","properties":{"formattedCitation":"(Choi et al., 2017)","plainCitation":"(Choi et al., 2017)","noteIndex":0},"citationItems":[{"id":4661,"uris":["http://zotero.org/groups/2521412/items/TUCKBM5D","http://zotero.org/groups/2521412/items/BF2Y3KKH"],"itemData":{"id":4661,"type":"article-journal","abstract":"The use of wearable sensing devices (e.g., GPS and physiological sensors) can open a new door toward occupational safety and health management in physically demanding and hazardous construction (e.g., tracking worker's locations in dangerous working area and monitoring of worker's physiological status). These potential benefits cannot be achieved, however, if construction workers do not recognize the value of wearable devices as well as the details of their usage. This study thus investigates determinants for workers' adoption of wearable technology in the occupational work context. Specifically, the scope of this study is to test hypotheses regarding workers' intention to adopt two representative wearable devices for occupational safety and health, a smart vest with an embedded indoor GPS for location tracking, and a wristband-type wearable activity tracker (i.e., wristband) with physiological sensors. The research results indicate that perceived usefulness (PU), social influence (SI), and perceived privacy risk (PR) are associated with workers' intention to adopt (IA) both smart vest and wristband. Also, workers' experiences using wearable devices positively moderates the association between PU and IA of smart vest and negatively moderates the association between SI and IA of smart vest. In the work context, foremen are more likely to be influenced by PU than workers with regard to using a wristband. By considering the different functions, benefits, and challenges of each device, and by taking into account individual and job characteristics, the results of this study provide crucial insight into the process of motivating workers to adopt each device in their work, which can promote the continued and appropriate use of wearable technology in occupational safety and health management.","container-title":"Automation in Construction","DOI":"10.1016/j.autcon.2017.08.005","ISSN":"0926-5805","journalAbbreviation":"Automation in Construction","language":"en","page":"31-41","source":"ScienceDirect","title":"What drives construction workers' acceptance of wearable technologies in the workplace?: Indoor localization and wearable health devices for occupational safety and health","title-short":"What drives construction workers' acceptance of wearable technologies in the workplace?","volume":"84","author":[{"family":"Choi","given":"Byungjoo"},{"family":"Hwang","given":"Sungjoo"},{"family":"Lee","given":"SangHyun"}],"issued":{"date-parts":[["2017",12,1]]}}}],"schema":"https://github.com/citation-style-language/schema/raw/master/csl-citation.json"} </w:instrText>
            </w:r>
            <w:r>
              <w:rPr>
                <w:rFonts w:asciiTheme="majorBidi" w:hAnsiTheme="majorBidi" w:cstheme="majorBidi"/>
              </w:rPr>
              <w:fldChar w:fldCharType="separate"/>
            </w:r>
            <w:r w:rsidRPr="008E5C49">
              <w:rPr>
                <w:rFonts w:ascii="Times New Roman" w:hAnsi="Times New Roman" w:cs="Times New Roman"/>
              </w:rPr>
              <w:t>(Choi et al., 2017)</w:t>
            </w:r>
            <w:r>
              <w:rPr>
                <w:rFonts w:asciiTheme="majorBidi" w:hAnsiTheme="majorBidi" w:cstheme="majorBidi"/>
              </w:rPr>
              <w:fldChar w:fldCharType="end"/>
            </w:r>
          </w:p>
        </w:tc>
      </w:tr>
      <w:tr w:rsidR="009674D2" w14:paraId="2527F2D0" w14:textId="77777777" w:rsidTr="009C5EB2">
        <w:tc>
          <w:tcPr>
            <w:tcW w:w="10255" w:type="dxa"/>
            <w:shd w:val="clear" w:color="auto" w:fill="FBE4D5" w:themeFill="accent2" w:themeFillTint="33"/>
          </w:tcPr>
          <w:p w14:paraId="3543954D" w14:textId="77777777" w:rsidR="009674D2" w:rsidRPr="00FD1B00" w:rsidRDefault="009674D2" w:rsidP="009674D2">
            <w:pPr>
              <w:rPr>
                <w:rFonts w:asciiTheme="majorBidi" w:hAnsiTheme="majorBidi" w:cstheme="majorBidi"/>
                <w:b/>
                <w:bCs/>
              </w:rPr>
            </w:pPr>
            <w:r w:rsidRPr="00FD1B00">
              <w:rPr>
                <w:rFonts w:asciiTheme="majorBidi" w:hAnsiTheme="majorBidi" w:cstheme="majorBidi"/>
                <w:b/>
                <w:bCs/>
              </w:rPr>
              <w:t>Perceived Usefulness (PU)</w:t>
            </w:r>
          </w:p>
          <w:p w14:paraId="7CC386C2" w14:textId="77777777" w:rsidR="009674D2" w:rsidRPr="00FD1B00" w:rsidRDefault="009674D2" w:rsidP="009674D2">
            <w:pPr>
              <w:rPr>
                <w:rFonts w:asciiTheme="majorBidi" w:hAnsiTheme="majorBidi" w:cstheme="majorBidi"/>
              </w:rPr>
            </w:pPr>
            <w:r w:rsidRPr="00FD1B00">
              <w:rPr>
                <w:rFonts w:asciiTheme="majorBidi" w:hAnsiTheme="majorBidi" w:cstheme="majorBidi"/>
              </w:rPr>
              <w:t xml:space="preserve">PU1 Wearable devices are very useful to my life in general </w:t>
            </w:r>
          </w:p>
          <w:p w14:paraId="7415ADDE" w14:textId="77777777" w:rsidR="009674D2" w:rsidRPr="00FD1B00" w:rsidRDefault="009674D2" w:rsidP="009674D2">
            <w:pPr>
              <w:rPr>
                <w:rFonts w:asciiTheme="majorBidi" w:hAnsiTheme="majorBidi" w:cstheme="majorBidi"/>
              </w:rPr>
            </w:pPr>
            <w:r w:rsidRPr="00FD1B00">
              <w:rPr>
                <w:rFonts w:asciiTheme="majorBidi" w:hAnsiTheme="majorBidi" w:cstheme="majorBidi"/>
              </w:rPr>
              <w:t xml:space="preserve">PU2 Wearable devices provide very useful service and information to me </w:t>
            </w:r>
          </w:p>
          <w:p w14:paraId="7EBC2557" w14:textId="77777777" w:rsidR="009674D2" w:rsidRPr="00FD1B00" w:rsidRDefault="009674D2" w:rsidP="009674D2">
            <w:pPr>
              <w:rPr>
                <w:rFonts w:asciiTheme="majorBidi" w:hAnsiTheme="majorBidi" w:cstheme="majorBidi"/>
              </w:rPr>
            </w:pPr>
            <w:r w:rsidRPr="00FD1B00">
              <w:rPr>
                <w:rFonts w:asciiTheme="majorBidi" w:hAnsiTheme="majorBidi" w:cstheme="majorBidi"/>
              </w:rPr>
              <w:t>PU3 Using wearable devices improve the quality of the work I do</w:t>
            </w:r>
          </w:p>
          <w:p w14:paraId="12F17903" w14:textId="77777777" w:rsidR="009674D2" w:rsidRPr="00FD1B00" w:rsidRDefault="009674D2" w:rsidP="009674D2">
            <w:pPr>
              <w:rPr>
                <w:rFonts w:asciiTheme="majorBidi" w:hAnsiTheme="majorBidi" w:cstheme="majorBidi"/>
              </w:rPr>
            </w:pPr>
            <w:r w:rsidRPr="00FD1B00">
              <w:rPr>
                <w:rFonts w:asciiTheme="majorBidi" w:hAnsiTheme="majorBidi" w:cstheme="majorBidi"/>
              </w:rPr>
              <w:t>PU4 Using wearable devices increase my productivity</w:t>
            </w:r>
          </w:p>
          <w:p w14:paraId="2E6C26E6" w14:textId="54BC2C0D" w:rsidR="009674D2" w:rsidRPr="00CA307D" w:rsidRDefault="009674D2" w:rsidP="009674D2">
            <w:pPr>
              <w:rPr>
                <w:rFonts w:asciiTheme="majorBidi" w:hAnsiTheme="majorBidi" w:cstheme="majorBidi"/>
                <w:b/>
                <w:bCs/>
              </w:rPr>
            </w:pPr>
            <w:r w:rsidRPr="00FD1B00">
              <w:rPr>
                <w:rFonts w:asciiTheme="majorBidi" w:hAnsiTheme="majorBidi" w:cstheme="majorBidi"/>
              </w:rPr>
              <w:t>PU5 Using wearable devices enhances my effectiveness on the job</w:t>
            </w:r>
          </w:p>
        </w:tc>
        <w:tc>
          <w:tcPr>
            <w:tcW w:w="2695" w:type="dxa"/>
            <w:shd w:val="clear" w:color="auto" w:fill="FBE4D5" w:themeFill="accent2" w:themeFillTint="33"/>
          </w:tcPr>
          <w:p w14:paraId="061D17D5" w14:textId="4C784CC3" w:rsidR="009674D2" w:rsidRDefault="009674D2" w:rsidP="00581E6A">
            <w:pPr>
              <w:rPr>
                <w:rFonts w:asciiTheme="majorBidi" w:hAnsiTheme="majorBidi" w:cstheme="majorBidi"/>
              </w:rPr>
            </w:pPr>
            <w:r>
              <w:rPr>
                <w:rFonts w:asciiTheme="majorBidi" w:hAnsiTheme="majorBidi" w:cstheme="majorBidi"/>
              </w:rPr>
              <w:fldChar w:fldCharType="begin"/>
            </w:r>
            <w:r w:rsidR="00581E6A">
              <w:rPr>
                <w:rFonts w:asciiTheme="majorBidi" w:hAnsiTheme="majorBidi" w:cstheme="majorBidi"/>
              </w:rPr>
              <w:instrText xml:space="preserve"> ADDIN ZOTERO_ITEM CSL_CITATION {"citationID":"BdAUE0l3","properties":{"formattedCitation":"(H. Yang et al., 2016)","plainCitation":"(H. Yang et al., 2016)","noteIndex":0},"citationItems":[{"id":4880,"uris":["http://zotero.org/groups/2521412/items/V7QD8VGA","http://zotero.org/groups/2521412/items/4ARUUIIL"],"itemData":{"id":4880,"type":"article-journal","abstract":"This study develops a research model for analyzing customers’ perceived value of wearable devices. It investigates the impact of each component of perceived benefit and risk on the perceived value of wearable devices, and explores how their attributes affect customers’ perceived benefit. Partial least squares was employed to test the proposed model and corresponding hypotheses on data collected from 375 survey samples (273 potential and 102 actual users). The results show that perceived value is a clear antecedent of adoption intention. Perceived benefit—including perceived usefulness, enjoyment, and social image—seems to have a greater impact on perceived value than perceived risk. Specifically, a significant difference was observed between potential users and actual users. This study discusses a number of implications and contributes useful insights for researchers as well as practitioners.","container-title":"Telematics and Informatics","DOI":"10.1016/j.tele.2015.08.007","ISSN":"0736-5853","issue":"2","journalAbbreviation":"Telematics and Informatics","language":"en","page":"256-269","source":"ScienceDirect","title":"User acceptance of wearable devices: An extended perspective of perceived value","title-short":"User acceptance of wearable devices","volume":"33","author":[{"family":"Yang","given":"Heetae"},{"family":"Yu","given":"Jieun"},{"family":"Zo","given":"Hangjung"},{"family":"Choi","given":"Munkee"}],"issued":{"date-parts":[["2016",5,1]]}}}],"schema":"https://github.com/citation-style-language/schema/raw/master/csl-citation.json"} </w:instrText>
            </w:r>
            <w:r>
              <w:rPr>
                <w:rFonts w:asciiTheme="majorBidi" w:hAnsiTheme="majorBidi" w:cstheme="majorBidi"/>
              </w:rPr>
              <w:fldChar w:fldCharType="separate"/>
            </w:r>
            <w:r w:rsidR="00581E6A" w:rsidRPr="00581E6A">
              <w:rPr>
                <w:rFonts w:ascii="Times New Roman" w:hAnsi="Times New Roman" w:cs="Times New Roman"/>
              </w:rPr>
              <w:t>(H. Yang et al., 2016)</w:t>
            </w:r>
            <w:r>
              <w:rPr>
                <w:rFonts w:asciiTheme="majorBidi" w:hAnsiTheme="majorBidi" w:cstheme="majorBidi"/>
              </w:rPr>
              <w:fldChar w:fldCharType="end"/>
            </w:r>
          </w:p>
        </w:tc>
      </w:tr>
      <w:tr w:rsidR="009674D2" w14:paraId="30C1C8CD" w14:textId="77777777" w:rsidTr="009C5EB2">
        <w:tc>
          <w:tcPr>
            <w:tcW w:w="10255" w:type="dxa"/>
            <w:shd w:val="clear" w:color="auto" w:fill="FBE4D5" w:themeFill="accent2" w:themeFillTint="33"/>
          </w:tcPr>
          <w:p w14:paraId="3EBB0AAB" w14:textId="77777777" w:rsidR="009674D2" w:rsidRPr="00FF1BC7" w:rsidRDefault="009674D2" w:rsidP="009674D2">
            <w:pPr>
              <w:rPr>
                <w:rFonts w:asciiTheme="majorBidi" w:hAnsiTheme="majorBidi" w:cstheme="majorBidi"/>
                <w:b/>
                <w:bCs/>
              </w:rPr>
            </w:pPr>
            <w:r w:rsidRPr="00FF1BC7">
              <w:rPr>
                <w:rFonts w:asciiTheme="majorBidi" w:hAnsiTheme="majorBidi" w:cstheme="majorBidi"/>
                <w:b/>
                <w:bCs/>
              </w:rPr>
              <w:t>Expected usefulness</w:t>
            </w:r>
          </w:p>
          <w:p w14:paraId="47474202" w14:textId="28951E49" w:rsidR="009674D2" w:rsidRPr="00CA307D" w:rsidRDefault="009674D2" w:rsidP="009674D2">
            <w:pPr>
              <w:rPr>
                <w:rFonts w:asciiTheme="majorBidi" w:hAnsiTheme="majorBidi" w:cstheme="majorBidi"/>
                <w:b/>
                <w:bCs/>
              </w:rPr>
            </w:pPr>
            <w:r w:rsidRPr="00FF1BC7">
              <w:rPr>
                <w:rFonts w:asciiTheme="majorBidi" w:hAnsiTheme="majorBidi" w:cstheme="majorBidi"/>
              </w:rPr>
              <w:t>I find such a bracelet to be useful for evacuations</w:t>
            </w:r>
          </w:p>
        </w:tc>
        <w:tc>
          <w:tcPr>
            <w:tcW w:w="2695" w:type="dxa"/>
            <w:shd w:val="clear" w:color="auto" w:fill="FBE4D5" w:themeFill="accent2" w:themeFillTint="33"/>
          </w:tcPr>
          <w:p w14:paraId="13BC1016" w14:textId="7BB79A07" w:rsidR="009674D2" w:rsidRDefault="009674D2" w:rsidP="009674D2">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9gz7Lywe","properties":{"formattedCitation":"(Kwee-Meier et al., 2016)","plainCitation":"(Kwee-Meier et al., 2016)","noteIndex":0},"citationItems":[{"id":4664,"uris":["http://zotero.org/groups/2521412/items/Z6V8NM7H"],"itemData":{"id":4664,"type":"article-journal","abstract":"Events of disasters on passenger ships can never be completely excluded while numbers of passengers on cruises are continuously increasing. Innovations in ubiquitous and networked computing such as wearable locating systems for passengers could enable faster muster and more efficient search for missing people. As the safety enhancement depends on the effective usage of these technologies, passengers’ acceptance is crucial, though largely unknown, and infrastructure implies high costs for shipping companies. In order to investigate passengers’ acceptance, a context-specific technology acceptance model was developed based on a literature review and qualitative interviews with passengers. The model was validated by an online survey with 2086 passengers aged between 16 and 81 years. The context-specific factors social influence, expected usefulness, trust, privacy concern, and perceived security risk explain 95% of the variance in the target variable intention to use locating systems with social influence as the strongest predictor. The context-specific factors are most determined by the passenger characteristics age and need for safety. In conclusion, the model presents insights into the relationships between passenger characteristics and context-specific factors enabling systematic interventions to increase acceptance for locating systems and, thereby, contributes to enhance safety for the occurrence of an evacuation.","container-title":"Behaviour &amp; Information Technology","DOI":"10.1080/0144929X.2016.1141986","ISSN":"0144-929X","issue":"5","note":"publisher: Taylor &amp; Francis\n_eprint: https://doi.org/10.1080/0144929X.2016.1141986","page":"394-409","source":"Taylor and Francis+NEJM","title":"Development and validation of a technology acceptance model for safety-enhancing, wearable locating systems","volume":"35","author":[{"family":"Kwee-Meier","given":"Sonja Th."},{"family":"Bützler","given":"Jennifer E."},{"family":"Schlick","given":"Christopher"}],"issued":{"date-parts":[["2016",5,3]]}}}],"schema":"https://github.com/citation-style-language/schema/raw/master/csl-citation.json"} </w:instrText>
            </w:r>
            <w:r>
              <w:rPr>
                <w:rFonts w:asciiTheme="majorBidi" w:hAnsiTheme="majorBidi" w:cstheme="majorBidi"/>
              </w:rPr>
              <w:fldChar w:fldCharType="separate"/>
            </w:r>
            <w:r w:rsidRPr="00FF1BC7">
              <w:rPr>
                <w:rFonts w:ascii="Times New Roman" w:hAnsi="Times New Roman" w:cs="Times New Roman"/>
              </w:rPr>
              <w:t>(Kwee-Meier et al., 2016)</w:t>
            </w:r>
            <w:r>
              <w:rPr>
                <w:rFonts w:asciiTheme="majorBidi" w:hAnsiTheme="majorBidi" w:cstheme="majorBidi"/>
              </w:rPr>
              <w:fldChar w:fldCharType="end"/>
            </w:r>
          </w:p>
        </w:tc>
      </w:tr>
      <w:tr w:rsidR="00F365F7" w14:paraId="2D14FAA0" w14:textId="77777777" w:rsidTr="009C5EB2">
        <w:tc>
          <w:tcPr>
            <w:tcW w:w="10255" w:type="dxa"/>
            <w:shd w:val="clear" w:color="auto" w:fill="FBE4D5" w:themeFill="accent2" w:themeFillTint="33"/>
          </w:tcPr>
          <w:p w14:paraId="31AC3A12" w14:textId="77777777" w:rsidR="00F365F7" w:rsidRPr="00FF704B" w:rsidRDefault="00F365F7" w:rsidP="00F365F7">
            <w:pPr>
              <w:rPr>
                <w:rFonts w:asciiTheme="majorBidi" w:hAnsiTheme="majorBidi" w:cstheme="majorBidi"/>
                <w:b/>
                <w:bCs/>
              </w:rPr>
            </w:pPr>
            <w:r w:rsidRPr="00FF704B">
              <w:rPr>
                <w:rFonts w:asciiTheme="majorBidi" w:hAnsiTheme="majorBidi" w:cstheme="majorBidi"/>
                <w:b/>
                <w:bCs/>
              </w:rPr>
              <w:t>Usefulness</w:t>
            </w:r>
          </w:p>
          <w:p w14:paraId="373CA1E7" w14:textId="77777777" w:rsidR="00F365F7" w:rsidRPr="00FF704B" w:rsidRDefault="00F365F7" w:rsidP="00F365F7">
            <w:pPr>
              <w:rPr>
                <w:rFonts w:asciiTheme="majorBidi" w:hAnsiTheme="majorBidi" w:cstheme="majorBidi"/>
              </w:rPr>
            </w:pPr>
            <w:r w:rsidRPr="00FF704B">
              <w:rPr>
                <w:rFonts w:asciiTheme="majorBidi" w:hAnsiTheme="majorBidi" w:cstheme="majorBidi"/>
              </w:rPr>
              <w:t>Using my smartwatch improves my performance.</w:t>
            </w:r>
          </w:p>
          <w:p w14:paraId="2C1BDAD5" w14:textId="77777777" w:rsidR="00F365F7" w:rsidRPr="00FF704B" w:rsidRDefault="00F365F7" w:rsidP="00F365F7">
            <w:pPr>
              <w:rPr>
                <w:rFonts w:asciiTheme="majorBidi" w:hAnsiTheme="majorBidi" w:cstheme="majorBidi"/>
              </w:rPr>
            </w:pPr>
            <w:r w:rsidRPr="00FF704B">
              <w:rPr>
                <w:rFonts w:asciiTheme="majorBidi" w:hAnsiTheme="majorBidi" w:cstheme="majorBidi"/>
              </w:rPr>
              <w:t>Using my smartwatch increases my productivity.</w:t>
            </w:r>
          </w:p>
          <w:p w14:paraId="43A6F4E5" w14:textId="77777777" w:rsidR="00F365F7" w:rsidRPr="00FF704B" w:rsidRDefault="00F365F7" w:rsidP="00F365F7">
            <w:pPr>
              <w:rPr>
                <w:rFonts w:asciiTheme="majorBidi" w:hAnsiTheme="majorBidi" w:cstheme="majorBidi"/>
              </w:rPr>
            </w:pPr>
            <w:r w:rsidRPr="00FF704B">
              <w:rPr>
                <w:rFonts w:asciiTheme="majorBidi" w:hAnsiTheme="majorBidi" w:cstheme="majorBidi"/>
              </w:rPr>
              <w:t>Using my smartwatch enhances my effectiveness.</w:t>
            </w:r>
          </w:p>
          <w:p w14:paraId="5DBD36EA" w14:textId="770DD506" w:rsidR="00F365F7" w:rsidRPr="00FF1BC7" w:rsidRDefault="00F365F7" w:rsidP="00F365F7">
            <w:pPr>
              <w:rPr>
                <w:rFonts w:asciiTheme="majorBidi" w:hAnsiTheme="majorBidi" w:cstheme="majorBidi"/>
                <w:b/>
                <w:bCs/>
              </w:rPr>
            </w:pPr>
            <w:r w:rsidRPr="00FF704B">
              <w:rPr>
                <w:rFonts w:asciiTheme="majorBidi" w:hAnsiTheme="majorBidi" w:cstheme="majorBidi"/>
              </w:rPr>
              <w:t>I find my smartwatch to be useful.</w:t>
            </w:r>
          </w:p>
        </w:tc>
        <w:tc>
          <w:tcPr>
            <w:tcW w:w="2695" w:type="dxa"/>
            <w:shd w:val="clear" w:color="auto" w:fill="FBE4D5" w:themeFill="accent2" w:themeFillTint="33"/>
          </w:tcPr>
          <w:p w14:paraId="3EF08B18" w14:textId="68B22D3B"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bT6uxtjJ","properties":{"formattedCitation":"(Siepmann &amp; Kowalczuk, 2021)","plainCitation":"(Siepmann &amp; Kowalczuk, 2021)","noteIndex":0},"citationItems":[{"id":4882,"uris":["http://zotero.org/groups/2521412/items/NZEJPT4R"],"itemData":{"id":4882,"type":"article-journal","abstract":"Smartwatches are the most popular wearable device and increasingly subject to empirical research. In recent years, the focus has shifted from revealing determinants of smartwatch adoption to understanding factors that cause long-term usage. Despite their importance for personal fitness, health monitoring, and for achieving health and fitness goals, extant research on the continuous use intention of smartwatches mostly disregards health and fitness factors. Grounding on self-determination theory, this study addresses this gap and investigates the impact of health and fitness as well as positive and negative emotional factors encouraging or impeding consumers to continuously use smartwatches. We build upon the expectation-confirmation model (ECM) and extend it with emotional (device annoyance and enjoyment) as well as health and fitness factors (goal pursuit motivation and self-quantification behavior). We use structural equation modeling to validate our model based on 335 responses from actual smartwatch users. Results prove the applicability of the ECM to the smartwatch context and highlight the importance of self-quantification as a focal construct for explaining goal pursuit motivation, perceived usefulness, confirmation and device annoyance. Further, we identify device annoyance as an important barrier to continuous smartwatch use. Based on our results, we finally derive implications for researchers and practitioners alike.","container-title":"Electronic Markets","DOI":"10.1007/s12525-021-00458-3","ISSN":"1422-8890","issue":"4","journalAbbreviation":"Electron Markets","language":"en","page":"795-809","source":"Springer Link","title":"Understanding continued smartwatch usage: the role of emotional as well as health and fitness factors","title-short":"Understanding continued smartwatch usage","volume":"31","author":[{"family":"Siepmann","given":"Carolin"},{"family":"Kowalczuk","given":"Pascal"}],"issued":{"date-parts":[["2021",12,1]]}}}],"schema":"https://github.com/citation-style-language/schema/raw/master/csl-citation.json"} </w:instrText>
            </w:r>
            <w:r>
              <w:rPr>
                <w:rFonts w:asciiTheme="majorBidi" w:hAnsiTheme="majorBidi" w:cstheme="majorBidi"/>
              </w:rPr>
              <w:fldChar w:fldCharType="separate"/>
            </w:r>
            <w:r w:rsidRPr="007A2BBC">
              <w:rPr>
                <w:rFonts w:ascii="Times New Roman" w:hAnsi="Times New Roman" w:cs="Times New Roman"/>
              </w:rPr>
              <w:t>(Siepmann &amp; Kowalczuk, 2021)</w:t>
            </w:r>
            <w:r>
              <w:rPr>
                <w:rFonts w:asciiTheme="majorBidi" w:hAnsiTheme="majorBidi" w:cstheme="majorBidi"/>
              </w:rPr>
              <w:fldChar w:fldCharType="end"/>
            </w:r>
          </w:p>
        </w:tc>
      </w:tr>
      <w:tr w:rsidR="00F365F7" w14:paraId="7FF5C64C" w14:textId="77777777" w:rsidTr="009C5EB2">
        <w:tc>
          <w:tcPr>
            <w:tcW w:w="10255" w:type="dxa"/>
            <w:shd w:val="clear" w:color="auto" w:fill="FBE4D5" w:themeFill="accent2" w:themeFillTint="33"/>
          </w:tcPr>
          <w:p w14:paraId="394E94D5" w14:textId="77777777" w:rsidR="00F365F7" w:rsidRPr="0062613E" w:rsidRDefault="00F365F7" w:rsidP="00F365F7">
            <w:pPr>
              <w:rPr>
                <w:rFonts w:asciiTheme="majorBidi" w:hAnsiTheme="majorBidi" w:cstheme="majorBidi"/>
                <w:b/>
                <w:bCs/>
              </w:rPr>
            </w:pPr>
            <w:r w:rsidRPr="0062613E">
              <w:rPr>
                <w:rFonts w:asciiTheme="majorBidi" w:hAnsiTheme="majorBidi" w:cstheme="majorBidi"/>
                <w:b/>
                <w:bCs/>
              </w:rPr>
              <w:t>Perceived usefulness (PU)</w:t>
            </w:r>
          </w:p>
          <w:p w14:paraId="16B091C3" w14:textId="77777777" w:rsidR="00F365F7" w:rsidRPr="0062613E" w:rsidRDefault="00F365F7" w:rsidP="00F365F7">
            <w:pPr>
              <w:rPr>
                <w:rFonts w:asciiTheme="majorBidi" w:hAnsiTheme="majorBidi" w:cstheme="majorBidi"/>
              </w:rPr>
            </w:pPr>
            <w:r w:rsidRPr="0062613E">
              <w:rPr>
                <w:rFonts w:asciiTheme="majorBidi" w:hAnsiTheme="majorBidi" w:cstheme="majorBidi"/>
              </w:rPr>
              <w:t>PU1: Using smart healthcare services</w:t>
            </w:r>
            <w:r>
              <w:rPr>
                <w:rFonts w:asciiTheme="majorBidi" w:hAnsiTheme="majorBidi" w:cstheme="majorBidi"/>
              </w:rPr>
              <w:t xml:space="preserve"> </w:t>
            </w:r>
            <w:r w:rsidRPr="0062613E">
              <w:rPr>
                <w:rFonts w:asciiTheme="majorBidi" w:hAnsiTheme="majorBidi" w:cstheme="majorBidi"/>
              </w:rPr>
              <w:t>improves my health management</w:t>
            </w:r>
            <w:r>
              <w:rPr>
                <w:rFonts w:asciiTheme="majorBidi" w:hAnsiTheme="majorBidi" w:cstheme="majorBidi"/>
              </w:rPr>
              <w:t xml:space="preserve"> </w:t>
            </w:r>
            <w:r w:rsidRPr="0062613E">
              <w:rPr>
                <w:rFonts w:asciiTheme="majorBidi" w:hAnsiTheme="majorBidi" w:cstheme="majorBidi"/>
              </w:rPr>
              <w:t>performance.</w:t>
            </w:r>
          </w:p>
          <w:p w14:paraId="0ED4AC47" w14:textId="77777777" w:rsidR="00F365F7" w:rsidRPr="0062613E" w:rsidRDefault="00F365F7" w:rsidP="00F365F7">
            <w:pPr>
              <w:rPr>
                <w:rFonts w:asciiTheme="majorBidi" w:hAnsiTheme="majorBidi" w:cstheme="majorBidi"/>
              </w:rPr>
            </w:pPr>
            <w:r w:rsidRPr="0062613E">
              <w:rPr>
                <w:rFonts w:asciiTheme="majorBidi" w:hAnsiTheme="majorBidi" w:cstheme="majorBidi"/>
              </w:rPr>
              <w:t>PU2: Using smart healthcare services</w:t>
            </w:r>
            <w:r>
              <w:rPr>
                <w:rFonts w:asciiTheme="majorBidi" w:hAnsiTheme="majorBidi" w:cstheme="majorBidi"/>
              </w:rPr>
              <w:t xml:space="preserve"> </w:t>
            </w:r>
            <w:r w:rsidRPr="0062613E">
              <w:rPr>
                <w:rFonts w:asciiTheme="majorBidi" w:hAnsiTheme="majorBidi" w:cstheme="majorBidi"/>
              </w:rPr>
              <w:t>increases my productivity for my health</w:t>
            </w:r>
            <w:r>
              <w:rPr>
                <w:rFonts w:asciiTheme="majorBidi" w:hAnsiTheme="majorBidi" w:cstheme="majorBidi"/>
              </w:rPr>
              <w:t xml:space="preserve"> </w:t>
            </w:r>
            <w:r w:rsidRPr="0062613E">
              <w:rPr>
                <w:rFonts w:asciiTheme="majorBidi" w:hAnsiTheme="majorBidi" w:cstheme="majorBidi"/>
              </w:rPr>
              <w:t>management.</w:t>
            </w:r>
          </w:p>
          <w:p w14:paraId="0FE1C962" w14:textId="77777777" w:rsidR="00F365F7" w:rsidRPr="0062613E" w:rsidRDefault="00F365F7" w:rsidP="00F365F7">
            <w:pPr>
              <w:rPr>
                <w:rFonts w:asciiTheme="majorBidi" w:hAnsiTheme="majorBidi" w:cstheme="majorBidi"/>
              </w:rPr>
            </w:pPr>
            <w:r w:rsidRPr="0062613E">
              <w:rPr>
                <w:rFonts w:asciiTheme="majorBidi" w:hAnsiTheme="majorBidi" w:cstheme="majorBidi"/>
              </w:rPr>
              <w:t>PU3: Using smart healthcare services</w:t>
            </w:r>
            <w:r>
              <w:rPr>
                <w:rFonts w:asciiTheme="majorBidi" w:hAnsiTheme="majorBidi" w:cstheme="majorBidi"/>
              </w:rPr>
              <w:t xml:space="preserve"> </w:t>
            </w:r>
            <w:r w:rsidRPr="0062613E">
              <w:rPr>
                <w:rFonts w:asciiTheme="majorBidi" w:hAnsiTheme="majorBidi" w:cstheme="majorBidi"/>
              </w:rPr>
              <w:t>enhances my effectiveness in my health</w:t>
            </w:r>
            <w:r>
              <w:rPr>
                <w:rFonts w:asciiTheme="majorBidi" w:hAnsiTheme="majorBidi" w:cstheme="majorBidi"/>
              </w:rPr>
              <w:t xml:space="preserve"> </w:t>
            </w:r>
            <w:r w:rsidRPr="0062613E">
              <w:rPr>
                <w:rFonts w:asciiTheme="majorBidi" w:hAnsiTheme="majorBidi" w:cstheme="majorBidi"/>
              </w:rPr>
              <w:t>management.</w:t>
            </w:r>
          </w:p>
          <w:p w14:paraId="4CA7F656" w14:textId="63F760CF" w:rsidR="00F365F7" w:rsidRPr="00FF1BC7" w:rsidRDefault="00F365F7" w:rsidP="00F365F7">
            <w:pPr>
              <w:rPr>
                <w:rFonts w:asciiTheme="majorBidi" w:hAnsiTheme="majorBidi" w:cstheme="majorBidi"/>
                <w:b/>
                <w:bCs/>
              </w:rPr>
            </w:pPr>
            <w:r w:rsidRPr="0062613E">
              <w:rPr>
                <w:rFonts w:asciiTheme="majorBidi" w:hAnsiTheme="majorBidi" w:cstheme="majorBidi"/>
              </w:rPr>
              <w:t>PU4: Using smart healthcare services is</w:t>
            </w:r>
            <w:r>
              <w:rPr>
                <w:rFonts w:asciiTheme="majorBidi" w:hAnsiTheme="majorBidi" w:cstheme="majorBidi"/>
              </w:rPr>
              <w:t xml:space="preserve"> </w:t>
            </w:r>
            <w:r w:rsidRPr="0062613E">
              <w:rPr>
                <w:rFonts w:asciiTheme="majorBidi" w:hAnsiTheme="majorBidi" w:cstheme="majorBidi"/>
              </w:rPr>
              <w:t>useful in my health management.</w:t>
            </w:r>
          </w:p>
        </w:tc>
        <w:tc>
          <w:tcPr>
            <w:tcW w:w="2695" w:type="dxa"/>
            <w:shd w:val="clear" w:color="auto" w:fill="FBE4D5" w:themeFill="accent2" w:themeFillTint="33"/>
          </w:tcPr>
          <w:p w14:paraId="62A21B14" w14:textId="67174EAC"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367hV436","properties":{"formattedCitation":"(K. Liu &amp; Tao, 2022)","plainCitation":"(K. Liu &amp; Tao, 2022)","noteIndex":0},"citationItems":[{"id":5271,"uris":["http://zotero.org/groups/2521412/items/GDUD3HUH"],"itemData":{"id":5271,"type":"article-journal","abstract":"AI-based smart healthcare services are emerging as promising tools to improve efficiency and effectiveness of healthcare service delivery. This study aimed to examine the roles of trust and three AI-specific characteristics (i.e., personalization, loss of privacy, anthropomorphism) in public acceptance of smart healthcare services based on an extended Technology Acceptance Model. The model's validity was confirmed using a partial least squares structural equation modeling technique based on data collected from 769 survey samples. Multigroup analyses were conducted to determine whether the path coefficients differed by gender, age, and usage experience. The results showed that perceived usefulness, perceived ease of use, and the three AI-specific characteristics were important determinants of public acceptance of smart healthcare services, whose roles were fully or partially mediated by trust. Trust, perceived usefulness, and personalization directly determined behavioral intention to use smart healthcare services. The relationships among antecedent factors and behavioral intention to use smart healthcare services were also moderated by gender, age, and usage experience. The study demonstrated the critical roles of personalization, loss of privacy, and anthropomorphism in shaping public trust and acceptance of smart healthcare services. The results offer important theoretical and practical implications for the design and implementation of such services.","container-title":"Computers in Human Behavior","DOI":"10.1016/j.chb.2021.107026","ISSN":"0747-5632","journalAbbreviation":"Computers in Human Behavior","language":"en","page":"107026","source":"ScienceDirect","title":"The roles of trust, personalization, loss of privacy, and anthropomorphism in public acceptance of smart healthcare services","volume":"127","author":[{"family":"Liu","given":"Kaifeng"},{"family":"Tao","given":"Da"}],"issued":{"date-parts":[["2022",2,1]]}}}],"schema":"https://github.com/citation-style-language/schema/raw/master/csl-citation.json"} </w:instrText>
            </w:r>
            <w:r>
              <w:rPr>
                <w:rFonts w:asciiTheme="majorBidi" w:hAnsiTheme="majorBidi" w:cstheme="majorBidi"/>
              </w:rPr>
              <w:fldChar w:fldCharType="separate"/>
            </w:r>
            <w:r w:rsidRPr="009C5EB2">
              <w:rPr>
                <w:rFonts w:ascii="Times New Roman" w:hAnsi="Times New Roman" w:cs="Times New Roman"/>
              </w:rPr>
              <w:t>(K. Liu &amp; Tao, 2022)</w:t>
            </w:r>
            <w:r>
              <w:rPr>
                <w:rFonts w:asciiTheme="majorBidi" w:hAnsiTheme="majorBidi" w:cstheme="majorBidi"/>
              </w:rPr>
              <w:fldChar w:fldCharType="end"/>
            </w:r>
          </w:p>
        </w:tc>
      </w:tr>
      <w:tr w:rsidR="00F365F7" w14:paraId="4DED7DED" w14:textId="77777777" w:rsidTr="009C5EB2">
        <w:tc>
          <w:tcPr>
            <w:tcW w:w="10255" w:type="dxa"/>
            <w:shd w:val="clear" w:color="auto" w:fill="FBE4D5" w:themeFill="accent2" w:themeFillTint="33"/>
          </w:tcPr>
          <w:p w14:paraId="268ACCC0" w14:textId="77777777" w:rsidR="00F365F7" w:rsidRPr="0062613E" w:rsidRDefault="00F365F7" w:rsidP="00F365F7">
            <w:pPr>
              <w:rPr>
                <w:rFonts w:asciiTheme="majorBidi" w:hAnsiTheme="majorBidi" w:cstheme="majorBidi"/>
                <w:b/>
                <w:bCs/>
              </w:rPr>
            </w:pPr>
            <w:r w:rsidRPr="0062613E">
              <w:rPr>
                <w:rFonts w:asciiTheme="majorBidi" w:hAnsiTheme="majorBidi" w:cstheme="majorBidi"/>
                <w:b/>
                <w:bCs/>
              </w:rPr>
              <w:t>Perceived usefulness (PU)</w:t>
            </w:r>
          </w:p>
          <w:p w14:paraId="35DD9D65" w14:textId="77777777" w:rsidR="00F365F7" w:rsidRPr="00262912" w:rsidRDefault="00F365F7" w:rsidP="00F365F7">
            <w:pPr>
              <w:rPr>
                <w:rFonts w:asciiTheme="majorBidi" w:hAnsiTheme="majorBidi" w:cstheme="majorBidi"/>
              </w:rPr>
            </w:pPr>
            <w:r w:rsidRPr="00262912">
              <w:rPr>
                <w:rFonts w:asciiTheme="majorBidi" w:hAnsiTheme="majorBidi" w:cstheme="majorBidi"/>
              </w:rPr>
              <w:t xml:space="preserve">Using the healthcare wearable device would be useful in my personal health management </w:t>
            </w:r>
          </w:p>
          <w:p w14:paraId="11EBF5A6" w14:textId="77777777" w:rsidR="00F365F7" w:rsidRPr="00262912" w:rsidRDefault="00F365F7" w:rsidP="00F365F7">
            <w:pPr>
              <w:rPr>
                <w:rFonts w:asciiTheme="majorBidi" w:hAnsiTheme="majorBidi" w:cstheme="majorBidi"/>
              </w:rPr>
            </w:pPr>
            <w:r w:rsidRPr="00262912">
              <w:rPr>
                <w:rFonts w:asciiTheme="majorBidi" w:hAnsiTheme="majorBidi" w:cstheme="majorBidi"/>
              </w:rPr>
              <w:t xml:space="preserve">Using the healthcare wearable device would help me develop healthy habits </w:t>
            </w:r>
          </w:p>
          <w:p w14:paraId="08F06B5F" w14:textId="243B9F7F" w:rsidR="00F365F7" w:rsidRPr="00FF1BC7" w:rsidRDefault="00F365F7" w:rsidP="00F365F7">
            <w:pPr>
              <w:rPr>
                <w:rFonts w:asciiTheme="majorBidi" w:hAnsiTheme="majorBidi" w:cstheme="majorBidi"/>
                <w:b/>
                <w:bCs/>
              </w:rPr>
            </w:pPr>
            <w:r w:rsidRPr="00262912">
              <w:rPr>
                <w:rFonts w:asciiTheme="majorBidi" w:hAnsiTheme="majorBidi" w:cstheme="majorBidi"/>
              </w:rPr>
              <w:t>Using the healthcare wearable device would help me maintain healthy status</w:t>
            </w:r>
          </w:p>
        </w:tc>
        <w:tc>
          <w:tcPr>
            <w:tcW w:w="2695" w:type="dxa"/>
            <w:shd w:val="clear" w:color="auto" w:fill="FBE4D5" w:themeFill="accent2" w:themeFillTint="33"/>
          </w:tcPr>
          <w:p w14:paraId="0A53DA61" w14:textId="1E629BD6"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sw9uOuDz","properties":{"formattedCitation":"(Cheung et al., 2020)","plainCitation":"(Cheung et al., 2020)","noteIndex":0},"citationItems":[{"id":5227,"uris":["http://zotero.org/groups/2521412/items/5E3RR3RW"],"itemData":{"id":5227,"type":"article-journal","abstract":"Purpose Young consumers have increasingly adopted wearable health-care technology to improve their well-being. Drawing on generation cohort theory (GCT) and the technology acceptance model (TAM), this study aims to illuminate the major factors that drive the adoption of health-care wearable technology products by Generation Z (Gen-Z) consumers in Hong Kong. Design/methodology/approach A self-administrated online survey was used to collect data from a sample of Gen-Z consumers in Hong Kong with experience in using health-care wearable technology. Data analysis was performed using partial least-squares-structural equation modeling to verify four hypotheses. Findings The results reveal that consumer innovativeness (CI) and electronic word-of-mouth referral (EWOM) are significant predictors of perceived credibility, perceived ease of use and perceived usefulness, which subsequently drive online engagement intention and adoption intention (AI). Practical implications This research provides practical guidance for marketers of health-care wearable technology products. In particular, CI and EWOM hold the key to young consumers’ product perceptions (and thereby their online engagement and AIs). Originality/value This research leverages the insights of GCT to enrich the TAM, specifically by including CI and EWOM as antecedents and online engagement as a consequence in the context of health-care wearable technology. The results of an empirical study enhance theoretical understanding of Gen-Z consumers’ perceptions and behavioral intentions toward health-care wearable technology. They also point to actionable recommendations for marketing this new technology to young consumers.","container-title":"Young Consumers","DOI":"10.1108/YC-04-2020-1123","ISSN":"1747-3616","issue":"1","note":"publisher: Emerald Publishing Limited","page":"10-27","source":"Emerald Insight","title":"Driving healthcare wearable technology adoption for Generation Z consumers in Hong Kong","volume":"22","author":[{"family":"Cheung","given":"Man Lai"},{"family":"Leung","given":"Wilson K.S."},{"family":"Chan","given":"Haksin"}],"issued":{"date-parts":[["2020",1,1]]}}}],"schema":"https://github.com/citation-style-language/schema/raw/master/csl-citation.json"} </w:instrText>
            </w:r>
            <w:r>
              <w:rPr>
                <w:rFonts w:asciiTheme="majorBidi" w:hAnsiTheme="majorBidi" w:cstheme="majorBidi"/>
              </w:rPr>
              <w:fldChar w:fldCharType="separate"/>
            </w:r>
            <w:r w:rsidRPr="0061046A">
              <w:rPr>
                <w:rFonts w:ascii="Times New Roman" w:hAnsi="Times New Roman" w:cs="Times New Roman"/>
              </w:rPr>
              <w:t>(Cheung et al., 2020)</w:t>
            </w:r>
            <w:r>
              <w:rPr>
                <w:rFonts w:asciiTheme="majorBidi" w:hAnsiTheme="majorBidi" w:cstheme="majorBidi"/>
              </w:rPr>
              <w:fldChar w:fldCharType="end"/>
            </w:r>
          </w:p>
        </w:tc>
      </w:tr>
      <w:tr w:rsidR="00F365F7" w14:paraId="3C9B0E0E" w14:textId="77777777" w:rsidTr="009C5EB2">
        <w:tc>
          <w:tcPr>
            <w:tcW w:w="10255" w:type="dxa"/>
            <w:shd w:val="clear" w:color="auto" w:fill="FBE4D5" w:themeFill="accent2" w:themeFillTint="33"/>
          </w:tcPr>
          <w:p w14:paraId="48012C45" w14:textId="77777777" w:rsidR="00F365F7" w:rsidRPr="008870FD" w:rsidRDefault="00F365F7" w:rsidP="00F365F7">
            <w:pPr>
              <w:rPr>
                <w:rFonts w:asciiTheme="majorBidi" w:hAnsiTheme="majorBidi" w:cstheme="majorBidi"/>
                <w:b/>
                <w:bCs/>
              </w:rPr>
            </w:pPr>
            <w:r w:rsidRPr="008870FD">
              <w:rPr>
                <w:rFonts w:asciiTheme="majorBidi" w:hAnsiTheme="majorBidi" w:cstheme="majorBidi"/>
                <w:b/>
                <w:bCs/>
              </w:rPr>
              <w:t>Perceived Usefulness</w:t>
            </w:r>
          </w:p>
          <w:p w14:paraId="700C3080" w14:textId="77777777" w:rsidR="00F365F7" w:rsidRPr="008870FD" w:rsidRDefault="00F365F7" w:rsidP="00F365F7">
            <w:pPr>
              <w:rPr>
                <w:rFonts w:asciiTheme="majorBidi" w:hAnsiTheme="majorBidi" w:cstheme="majorBidi"/>
              </w:rPr>
            </w:pPr>
            <w:r w:rsidRPr="008870FD">
              <w:rPr>
                <w:rFonts w:asciiTheme="majorBidi" w:hAnsiTheme="majorBidi" w:cstheme="majorBidi"/>
              </w:rPr>
              <w:t xml:space="preserve">Using the healthcare wearable device would be useful in my personal health management </w:t>
            </w:r>
          </w:p>
          <w:p w14:paraId="1EAD8BBF" w14:textId="77777777" w:rsidR="00F365F7" w:rsidRPr="008870FD" w:rsidRDefault="00F365F7" w:rsidP="00F365F7">
            <w:pPr>
              <w:rPr>
                <w:rFonts w:asciiTheme="majorBidi" w:hAnsiTheme="majorBidi" w:cstheme="majorBidi"/>
              </w:rPr>
            </w:pPr>
            <w:r w:rsidRPr="008870FD">
              <w:rPr>
                <w:rFonts w:asciiTheme="majorBidi" w:hAnsiTheme="majorBidi" w:cstheme="majorBidi"/>
              </w:rPr>
              <w:t>Using the healthcare wearable device would help me develop healthy habits</w:t>
            </w:r>
          </w:p>
          <w:p w14:paraId="176B12CB" w14:textId="02D6F1F0" w:rsidR="00F365F7" w:rsidRPr="00FF1BC7" w:rsidRDefault="00F365F7" w:rsidP="00F365F7">
            <w:pPr>
              <w:rPr>
                <w:rFonts w:asciiTheme="majorBidi" w:hAnsiTheme="majorBidi" w:cstheme="majorBidi"/>
                <w:b/>
                <w:bCs/>
              </w:rPr>
            </w:pPr>
            <w:r w:rsidRPr="008870FD">
              <w:rPr>
                <w:rFonts w:asciiTheme="majorBidi" w:hAnsiTheme="majorBidi" w:cstheme="majorBidi"/>
              </w:rPr>
              <w:t>Using the healthcare wearable device would help me maintain healthy status</w:t>
            </w:r>
          </w:p>
        </w:tc>
        <w:tc>
          <w:tcPr>
            <w:tcW w:w="2695" w:type="dxa"/>
            <w:shd w:val="clear" w:color="auto" w:fill="FBE4D5" w:themeFill="accent2" w:themeFillTint="33"/>
          </w:tcPr>
          <w:p w14:paraId="01BCA1E2" w14:textId="0B0C259C"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Bj5RbsBT","properties":{"formattedCitation":"(Cheung et al., 2019)","plainCitation":"(Cheung et al., 2019)","noteIndex":0},"citationItems":[{"id":5208,"uris":["http://zotero.org/groups/2521412/items/7K9H2SYM"],"itemData":{"id":5208,"type":"article-journal","abstract":"With the advancement of information technology, wearable healthcare technology has emerged as one of the promising technologies to improve the wellbeing of individuals. However, the adoption of wearable healthcare technology has lagged when compared to other well-established durable technology products, such as smartphones and tablets, because of the inadequate knowledge of the antecedents of adoption intention. The aim of this paper is to address an identified gap in the literature by empirically testing a theoretical model for examining the impact of consumers’ health beliefs, health information accuracy, and the privacy protection of wearable healthcare technology on perceived usefulness. Importantly, this study also examines the influences of perceived usefulness, consumer innovativeness, and reference group influence on the adoption intention of wearable healthcare technology. The model seeks to enhance understanding of the influential factors in adopting wearable healthcare technology. Finally, suggestions for future research for the empirical investigation of the model are provided.","container-title":"International Journal of Environmental Research and Public Health","DOI":"10.3390/ijerph16132257","ISSN":"1660-4601","issue":"13","language":"en","license":"http://creativecommons.org/licenses/by/3.0/","note":"number: 13\npublisher: Multidisciplinary Digital Publishing Institute","page":"2257","source":"www.mdpi.com","title":"Examining Consumers’ Adoption of Wearable Healthcare Technology: The Role of Health Attributes","title-short":"Examining Consumers’ Adoption of Wearable Healthcare Technology","volume":"16","author":[{"family":"Cheung","given":"Man Lai"},{"family":"Chau","given":"Ka Yin"},{"family":"Lam","given":"Michael Huen Sum"},{"family":"Tse","given":"Gary"},{"family":"Ho","given":"Ka Yan"},{"family":"Flint","given":"Stuart W."},{"family":"Broom","given":"David R."},{"family":"Tso","given":"Ejoe Kar Ho"},{"family":"Lee","given":"Ka Yiu"}],"issued":{"date-parts":[["2019",1]]}}}],"schema":"https://github.com/citation-style-language/schema/raw/master/csl-citation.json"} </w:instrText>
            </w:r>
            <w:r>
              <w:rPr>
                <w:rFonts w:asciiTheme="majorBidi" w:hAnsiTheme="majorBidi" w:cstheme="majorBidi"/>
              </w:rPr>
              <w:fldChar w:fldCharType="separate"/>
            </w:r>
            <w:r w:rsidRPr="008870FD">
              <w:rPr>
                <w:rFonts w:ascii="Times New Roman" w:hAnsi="Times New Roman" w:cs="Times New Roman"/>
              </w:rPr>
              <w:t>(Cheung et al., 2019)</w:t>
            </w:r>
            <w:r>
              <w:rPr>
                <w:rFonts w:asciiTheme="majorBidi" w:hAnsiTheme="majorBidi" w:cstheme="majorBidi"/>
              </w:rPr>
              <w:fldChar w:fldCharType="end"/>
            </w:r>
          </w:p>
        </w:tc>
      </w:tr>
      <w:tr w:rsidR="00F365F7" w14:paraId="22C9929D" w14:textId="77777777" w:rsidTr="009C5EB2">
        <w:tc>
          <w:tcPr>
            <w:tcW w:w="10255" w:type="dxa"/>
            <w:shd w:val="clear" w:color="auto" w:fill="FBE4D5" w:themeFill="accent2" w:themeFillTint="33"/>
          </w:tcPr>
          <w:p w14:paraId="7A729748" w14:textId="77777777" w:rsidR="00F365F7" w:rsidRPr="00082E05" w:rsidRDefault="00F365F7" w:rsidP="00F365F7">
            <w:pPr>
              <w:rPr>
                <w:rFonts w:asciiTheme="majorBidi" w:hAnsiTheme="majorBidi" w:cstheme="majorBidi"/>
                <w:b/>
                <w:bCs/>
              </w:rPr>
            </w:pPr>
            <w:r w:rsidRPr="00082E05">
              <w:rPr>
                <w:rFonts w:asciiTheme="majorBidi" w:hAnsiTheme="majorBidi" w:cstheme="majorBidi"/>
                <w:b/>
                <w:bCs/>
              </w:rPr>
              <w:t>Perceived usefulness</w:t>
            </w:r>
          </w:p>
          <w:p w14:paraId="1922A626" w14:textId="77777777" w:rsidR="00F365F7" w:rsidRPr="00082E05" w:rsidRDefault="00F365F7" w:rsidP="00F365F7">
            <w:pPr>
              <w:rPr>
                <w:rFonts w:asciiTheme="majorBidi" w:hAnsiTheme="majorBidi" w:cstheme="majorBidi"/>
              </w:rPr>
            </w:pPr>
            <w:r w:rsidRPr="00082E05">
              <w:rPr>
                <w:rFonts w:asciiTheme="majorBidi" w:hAnsiTheme="majorBidi" w:cstheme="majorBidi"/>
              </w:rPr>
              <w:lastRenderedPageBreak/>
              <w:t>PU1: Using the smartwatch helped me effectively complete the task.</w:t>
            </w:r>
          </w:p>
          <w:p w14:paraId="614CD1D9" w14:textId="77777777" w:rsidR="00F365F7" w:rsidRPr="00082E05" w:rsidRDefault="00F365F7" w:rsidP="00F365F7">
            <w:pPr>
              <w:rPr>
                <w:rFonts w:asciiTheme="majorBidi" w:hAnsiTheme="majorBidi" w:cstheme="majorBidi"/>
              </w:rPr>
            </w:pPr>
            <w:r w:rsidRPr="00082E05">
              <w:rPr>
                <w:rFonts w:asciiTheme="majorBidi" w:hAnsiTheme="majorBidi" w:cstheme="majorBidi"/>
              </w:rPr>
              <w:t>PU2: I found the smartwatch to be useful for completing the task.</w:t>
            </w:r>
          </w:p>
          <w:p w14:paraId="2284F2C8" w14:textId="5B1B6E10" w:rsidR="00F365F7" w:rsidRPr="008870FD" w:rsidRDefault="00F365F7" w:rsidP="00F365F7">
            <w:pPr>
              <w:rPr>
                <w:rFonts w:asciiTheme="majorBidi" w:hAnsiTheme="majorBidi" w:cstheme="majorBidi"/>
                <w:b/>
                <w:bCs/>
              </w:rPr>
            </w:pPr>
            <w:r w:rsidRPr="00082E05">
              <w:rPr>
                <w:rFonts w:asciiTheme="majorBidi" w:hAnsiTheme="majorBidi" w:cstheme="majorBidi"/>
              </w:rPr>
              <w:t>PU3: Using the smartwatch improved my ability to complete the task.</w:t>
            </w:r>
          </w:p>
        </w:tc>
        <w:tc>
          <w:tcPr>
            <w:tcW w:w="2695" w:type="dxa"/>
            <w:shd w:val="clear" w:color="auto" w:fill="FBE4D5" w:themeFill="accent2" w:themeFillTint="33"/>
          </w:tcPr>
          <w:p w14:paraId="6162B513" w14:textId="465A3BCC" w:rsidR="00F365F7" w:rsidRDefault="00F365F7" w:rsidP="00F365F7">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UN6HlBYw","properties":{"formattedCitation":"(K. J. Kim, 2016)","plainCitation":"(K. J. Kim, 2016)","noteIndex":0},"citationItems":[{"id":4835,"uris":["http://zotero.org/groups/2521412/items/GCM5KDCJ"],"itemData":{"id":4835,"type":"article-journal","abstract":"This study explores whether screen shape influences smartwatch adoption by proposing an extended technology acceptance model that integrates an empirical comparison between round and square screens with utilitarian and hedonic motivations for higher usage intention. To verify the statistical validity of the proposed model, a structural equation modeling analysis is conducted on data collected from a between-subjects experiment (N = 200) in which participants trialed a smartwatch with either a round or square screen to retrieve health information cumulated from the physical activity during the experiment. Results indicate that a round screen, compared with a square screen, is more effective in promoting smartwatch adoption by enhancing the device's hedonic qualities. However, a round screen is found to reduce the controllability of the device, although such a utilitarian quality still positively influences the adoption process. Implications of the study findings and directions for future research are discussed.","container-title":"Cyberpsychology, Behavior, and Social Networking","DOI":"10.1089/cyber.2016.0136","ISSN":"2152-2715","issue":"12","note":"publisher: Mary Ann Liebert, Inc., publishers","page":"733-739","source":"liebertpub.com (Atypon)","title":"Round or Square? How Screen Shape Affects Utilitarian and Hedonic Motivations for Smartwatch Adoption","title-short":"Round or Square?","volume":"19","author":[{"family":"Kim","given":"Ki Joon"}],"issued":{"date-parts":[["2016",12]]}}}],"schema":"https://github.com/citation-style-language/schema/raw/master/csl-citation.json"} </w:instrText>
            </w:r>
            <w:r>
              <w:rPr>
                <w:rFonts w:asciiTheme="majorBidi" w:hAnsiTheme="majorBidi" w:cstheme="majorBidi"/>
              </w:rPr>
              <w:fldChar w:fldCharType="separate"/>
            </w:r>
            <w:r w:rsidRPr="00082E05">
              <w:rPr>
                <w:rFonts w:ascii="Times New Roman" w:hAnsi="Times New Roman" w:cs="Times New Roman"/>
              </w:rPr>
              <w:t>(K. J. Kim, 2016)</w:t>
            </w:r>
            <w:r>
              <w:rPr>
                <w:rFonts w:asciiTheme="majorBidi" w:hAnsiTheme="majorBidi" w:cstheme="majorBidi"/>
              </w:rPr>
              <w:fldChar w:fldCharType="end"/>
            </w:r>
          </w:p>
        </w:tc>
      </w:tr>
      <w:tr w:rsidR="00F365F7" w14:paraId="16B2546B" w14:textId="77777777" w:rsidTr="009C5EB2">
        <w:tc>
          <w:tcPr>
            <w:tcW w:w="10255" w:type="dxa"/>
            <w:shd w:val="clear" w:color="auto" w:fill="FBE4D5" w:themeFill="accent2" w:themeFillTint="33"/>
          </w:tcPr>
          <w:p w14:paraId="0EB4CEBD" w14:textId="77777777" w:rsidR="00F365F7" w:rsidRPr="007E6B1E" w:rsidRDefault="00F365F7" w:rsidP="00F365F7">
            <w:pPr>
              <w:rPr>
                <w:rFonts w:asciiTheme="majorBidi" w:hAnsiTheme="majorBidi" w:cstheme="majorBidi"/>
                <w:b/>
                <w:bCs/>
              </w:rPr>
            </w:pPr>
            <w:r w:rsidRPr="007E6B1E">
              <w:rPr>
                <w:rFonts w:asciiTheme="majorBidi" w:hAnsiTheme="majorBidi" w:cstheme="majorBidi"/>
                <w:b/>
                <w:bCs/>
              </w:rPr>
              <w:t>Perceived usefulness</w:t>
            </w:r>
          </w:p>
          <w:p w14:paraId="496BE307" w14:textId="77777777" w:rsidR="00F365F7" w:rsidRPr="007E6B1E" w:rsidRDefault="00F365F7" w:rsidP="00F365F7">
            <w:pPr>
              <w:rPr>
                <w:rFonts w:asciiTheme="majorBidi" w:hAnsiTheme="majorBidi" w:cstheme="majorBidi"/>
              </w:rPr>
            </w:pPr>
            <w:r w:rsidRPr="007E6B1E">
              <w:rPr>
                <w:rFonts w:asciiTheme="majorBidi" w:hAnsiTheme="majorBidi" w:cstheme="majorBidi"/>
              </w:rPr>
              <w:t>Wearing this product would improve the quality of my life.</w:t>
            </w:r>
          </w:p>
          <w:p w14:paraId="4AF1707D" w14:textId="77777777" w:rsidR="00F365F7" w:rsidRPr="007E6B1E" w:rsidRDefault="00F365F7" w:rsidP="00F365F7">
            <w:pPr>
              <w:rPr>
                <w:rFonts w:asciiTheme="majorBidi" w:hAnsiTheme="majorBidi" w:cstheme="majorBidi"/>
              </w:rPr>
            </w:pPr>
            <w:r w:rsidRPr="007E6B1E">
              <w:rPr>
                <w:rFonts w:asciiTheme="majorBidi" w:hAnsiTheme="majorBidi" w:cstheme="majorBidi"/>
              </w:rPr>
              <w:t>Wearing this product would increase my efficiency.</w:t>
            </w:r>
          </w:p>
          <w:p w14:paraId="4CF49A0F" w14:textId="2B75494C" w:rsidR="00F365F7" w:rsidRPr="008870FD" w:rsidRDefault="00F365F7" w:rsidP="00F365F7">
            <w:pPr>
              <w:rPr>
                <w:rFonts w:asciiTheme="majorBidi" w:hAnsiTheme="majorBidi" w:cstheme="majorBidi"/>
                <w:b/>
                <w:bCs/>
              </w:rPr>
            </w:pPr>
            <w:r w:rsidRPr="007E6B1E">
              <w:rPr>
                <w:rFonts w:asciiTheme="majorBidi" w:hAnsiTheme="majorBidi" w:cstheme="majorBidi"/>
              </w:rPr>
              <w:t>Overall, I find wearable devices useful.</w:t>
            </w:r>
          </w:p>
        </w:tc>
        <w:tc>
          <w:tcPr>
            <w:tcW w:w="2695" w:type="dxa"/>
            <w:shd w:val="clear" w:color="auto" w:fill="FBE4D5" w:themeFill="accent2" w:themeFillTint="33"/>
          </w:tcPr>
          <w:p w14:paraId="5EC71660" w14:textId="4D89B2F0"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GZHVuFI4","properties":{"formattedCitation":"(An, 2021)","plainCitation":"(An, 2021)","noteIndex":0},"citationItems":[{"id":5193,"uris":["http://zotero.org/groups/2521412/items/3ZT6RH9E"],"itemData":{"id":5193,"type":"thesis","abstract":"The advancement of the wearable devices industry has long emphasized the significance of consumer acceptance of the products. Despite there are lots of theories in this field, few particular theoretical models and researches are conducted in China's market. This research investigates factors influencing consumers' intention to adopt wearable devices in China's market by measuring the relationships between thoughtfully selected variables and consumers' intention. We conduct Mixed Methods Researchs to pre-test the validation of hypotheses and measure correlations between factors. The Proposed model consists of elements applied from Technology Acceptance Model (TAM), Diffusion of Innovations (DOI), Functional Expressive Aesthetic Theory (FEA), Unified Theory of Acceptance and Use of Technology (UTAUT), along with perceived risks and privacy calculus field. The findings indicate that perceived ease of use (PEOU) and perceived usefulness (PU) are significant antecedent factors; prior factors namely perceived compatibility and perceived comfort also show positive impacts. This research provides several practical and theoretical implications for stakeholders and manufacturers to potentially increase consumers' intention to adopt wearable devices.\nAlternate abstract:\nO avanço da indústria de dispositivos vestíveis há muito que enfatiza o significado da aceitação destes produtos pelos consumidores. Apesar de imensas teorias neste campo, são poucos os modelos teóricos particulares e estudos conduzidos no mercado chinês. Este estudo investiga fatores que influenciam a intenção dos consumidores de adotar dispositivos vestíveis no mercado chinês, medindo as relações entre variáveis cuidadosamente selecionadas e a intenção de compra dos consumidores. Conduzimos metodologias mistas para pré-testar a validação de hipóteses e medir as correlações entre fatores. O modelo consiste em elementos aplicados a partir do Modelo de Aceitação de Tecnologia (TAM), Difusão de Inovações (DOI), Teoria Estética Expressiva Funcional (FEA), Teoria Unificada de Aceitação e Utilização de Tecnologia (UTAUT), juntamente com os riscos percebidos e a preocupação com a privacidade. Os resultados indicam que a Perceção da Facilidade de Utilização (PEOU) e a Perceção da Utilidade (PU) são fatores antecedentes significativos; fatores anteriores, nomeadamente a perceção da compatibilidade e do conforto também mostram impactos positivos. Este estudo fornece várias implicações práticas e teóricas para stakeholders e fabricantes de produtos orientadas para o aumento potencial da intenção dos consumidores em adotar dispositivos vestíveis.","event-place":"Portugal","genre":"M.Sc.","language":"English","license":"Database copyright ProQuest LLC; ProQuest does not claim copyright in the individual underlying works.","note":"ISBN: 9798209927693","number-of-pages":"55","publisher":"Universidade Catolica Portugesa (Portugal)","publisher-place":"Portugal","source":"ProQuest","title":"Consumer Acceptance of Wearable Devices: An Empirical Study in China","title-short":"Consumer Acceptance of Wearable Devices","URL":"https://www.proquest.com/docview/2647679530/abstract/F25CB57DC9334C46PQ/1","author":[{"family":"An","given":"Bozhen"}],"accessed":{"date-parts":[["2023",1,21]]},"issued":{"date-parts":[["2021"]]}}}],"schema":"https://github.com/citation-style-language/schema/raw/master/csl-citation.json"} </w:instrText>
            </w:r>
            <w:r>
              <w:rPr>
                <w:rFonts w:asciiTheme="majorBidi" w:hAnsiTheme="majorBidi" w:cstheme="majorBidi"/>
              </w:rPr>
              <w:fldChar w:fldCharType="separate"/>
            </w:r>
            <w:r w:rsidRPr="00781B65">
              <w:rPr>
                <w:rFonts w:ascii="Times New Roman" w:hAnsi="Times New Roman" w:cs="Times New Roman"/>
              </w:rPr>
              <w:t>(An, 2021)</w:t>
            </w:r>
            <w:r>
              <w:rPr>
                <w:rFonts w:asciiTheme="majorBidi" w:hAnsiTheme="majorBidi" w:cstheme="majorBidi"/>
              </w:rPr>
              <w:fldChar w:fldCharType="end"/>
            </w:r>
          </w:p>
        </w:tc>
      </w:tr>
      <w:tr w:rsidR="00F365F7" w14:paraId="6F0E6FE8" w14:textId="77777777" w:rsidTr="009C5EB2">
        <w:tc>
          <w:tcPr>
            <w:tcW w:w="10255" w:type="dxa"/>
            <w:shd w:val="clear" w:color="auto" w:fill="FBE4D5" w:themeFill="accent2" w:themeFillTint="33"/>
          </w:tcPr>
          <w:p w14:paraId="36A28238" w14:textId="77777777" w:rsidR="00F365F7" w:rsidRPr="00901065" w:rsidRDefault="00F365F7" w:rsidP="00F365F7">
            <w:pPr>
              <w:rPr>
                <w:rFonts w:asciiTheme="majorBidi" w:hAnsiTheme="majorBidi" w:cstheme="majorBidi"/>
                <w:b/>
                <w:bCs/>
              </w:rPr>
            </w:pPr>
            <w:r w:rsidRPr="00901065">
              <w:rPr>
                <w:rFonts w:asciiTheme="majorBidi" w:hAnsiTheme="majorBidi" w:cstheme="majorBidi"/>
                <w:b/>
                <w:bCs/>
              </w:rPr>
              <w:t>Perceived usefulness</w:t>
            </w:r>
          </w:p>
          <w:p w14:paraId="136A80CD" w14:textId="77777777" w:rsidR="00F365F7" w:rsidRPr="00901065" w:rsidRDefault="00F365F7" w:rsidP="00F365F7">
            <w:pPr>
              <w:rPr>
                <w:rFonts w:asciiTheme="majorBidi" w:hAnsiTheme="majorBidi" w:cstheme="majorBidi"/>
              </w:rPr>
            </w:pPr>
            <w:r w:rsidRPr="00901065">
              <w:rPr>
                <w:rFonts w:asciiTheme="majorBidi" w:hAnsiTheme="majorBidi" w:cstheme="majorBidi"/>
              </w:rPr>
              <w:t>PU1: It would be convenient for me to have smartwatch.</w:t>
            </w:r>
          </w:p>
          <w:p w14:paraId="77DC05DF" w14:textId="77777777" w:rsidR="00F365F7" w:rsidRPr="00901065" w:rsidRDefault="00F365F7" w:rsidP="00F365F7">
            <w:pPr>
              <w:rPr>
                <w:rFonts w:asciiTheme="majorBidi" w:hAnsiTheme="majorBidi" w:cstheme="majorBidi"/>
              </w:rPr>
            </w:pPr>
            <w:r w:rsidRPr="00901065">
              <w:rPr>
                <w:rFonts w:asciiTheme="majorBidi" w:hAnsiTheme="majorBidi" w:cstheme="majorBidi"/>
              </w:rPr>
              <w:t>PU2: Using smartwatch increases my learning achievement.</w:t>
            </w:r>
          </w:p>
          <w:p w14:paraId="4EDA2E34" w14:textId="77777777" w:rsidR="00F365F7" w:rsidRPr="00901065" w:rsidRDefault="00F365F7" w:rsidP="00F365F7">
            <w:pPr>
              <w:rPr>
                <w:rFonts w:asciiTheme="majorBidi" w:hAnsiTheme="majorBidi" w:cstheme="majorBidi"/>
              </w:rPr>
            </w:pPr>
            <w:r w:rsidRPr="00901065">
              <w:rPr>
                <w:rFonts w:asciiTheme="majorBidi" w:hAnsiTheme="majorBidi" w:cstheme="majorBidi"/>
              </w:rPr>
              <w:t>PU3: Using smartwatch makes it easier for me to better understand my courses.</w:t>
            </w:r>
          </w:p>
          <w:p w14:paraId="232B53D7" w14:textId="77777777" w:rsidR="00F365F7" w:rsidRPr="00901065" w:rsidRDefault="00F365F7" w:rsidP="00F365F7">
            <w:pPr>
              <w:rPr>
                <w:rFonts w:asciiTheme="majorBidi" w:hAnsiTheme="majorBidi" w:cstheme="majorBidi"/>
              </w:rPr>
            </w:pPr>
            <w:r w:rsidRPr="00901065">
              <w:rPr>
                <w:rFonts w:asciiTheme="majorBidi" w:hAnsiTheme="majorBidi" w:cstheme="majorBidi"/>
              </w:rPr>
              <w:t>PU4: I think smartwatch can help me in performing my learning activities.</w:t>
            </w:r>
          </w:p>
          <w:p w14:paraId="68687BBB" w14:textId="503C1581" w:rsidR="00F365F7" w:rsidRPr="008870FD" w:rsidRDefault="00F365F7" w:rsidP="00F365F7">
            <w:pPr>
              <w:rPr>
                <w:rFonts w:asciiTheme="majorBidi" w:hAnsiTheme="majorBidi" w:cstheme="majorBidi"/>
                <w:b/>
                <w:bCs/>
              </w:rPr>
            </w:pPr>
            <w:r w:rsidRPr="00901065">
              <w:rPr>
                <w:rFonts w:asciiTheme="majorBidi" w:hAnsiTheme="majorBidi" w:cstheme="majorBidi"/>
              </w:rPr>
              <w:t>PU5: Overall, smartwatch is useful to me.</w:t>
            </w:r>
          </w:p>
        </w:tc>
        <w:tc>
          <w:tcPr>
            <w:tcW w:w="2695" w:type="dxa"/>
            <w:shd w:val="clear" w:color="auto" w:fill="FBE4D5" w:themeFill="accent2" w:themeFillTint="33"/>
          </w:tcPr>
          <w:p w14:paraId="0B5FA375" w14:textId="2C11CAC2"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ED3L1YeQ","properties":{"formattedCitation":"(Al-Emran et al., 2022)","plainCitation":"(Al-Emran et al., 2022)","noteIndex":0},"citationItems":[{"id":4837,"uris":["http://zotero.org/groups/2521412/items/BB2TQYEL"],"itemData":{"id":4837,"type":"article-journal","abstract":"Wearable technologies are becoming more pervasive with the development of high computational capability devices such as smartwatches, smart glasses, smart pills, and sensors. The emergence of these technologies may offer unique opportunities for both students and academics by allowing ubiquitous communication. Accordingly, the current study develops a theoretical model based on the technology acceptance model (TAM), the theory of planned behavior (TPB), and the most effective features of smartwatches, including availability, mobility, trust, and enjoyment. The proposed model was validated by employing a partial least squares-structural equation modeling approach based on data collected from 572 students. The results suggested that mobility has a significant relationship with perceived usefulness and perceived ease of use of smartwatches. The results also suggested that perceived enjoyment was significantly associated with the perceived usefulness. Further, availability and trust were significantly related to the perceived ease of use. The implications of these findings for research and practice were also discussed.","container-title":"Interactive Learning Environments","DOI":"10.1080/10494820.2020.1753216","ISSN":"1049-4820","issue":"10","note":"publisher: Routledge\n_eprint: https://doi.org/10.1080/10494820.2020.1753216","page":"1897-1917","source":"Taylor and Francis+NEJM","title":"What impacts learning with wearables? An integrated theoretical model","title-short":"What impacts learning with wearables?","volume":"30","author":[{"family":"Al-Emran","given":"Mostafa"},{"family":"Al-Maroof","given":"Rana"},{"family":"Al-Sharafi","given":"Mohammed A."},{"family":"Arpaci","given":"Ibrahim"}],"issued":{"date-parts":[["2022",11,17]]}}}],"schema":"https://github.com/citation-style-language/schema/raw/master/csl-citation.json"} </w:instrText>
            </w:r>
            <w:r>
              <w:rPr>
                <w:rFonts w:asciiTheme="majorBidi" w:hAnsiTheme="majorBidi" w:cstheme="majorBidi"/>
              </w:rPr>
              <w:fldChar w:fldCharType="separate"/>
            </w:r>
            <w:r w:rsidRPr="00901065">
              <w:rPr>
                <w:rFonts w:ascii="Times New Roman" w:hAnsi="Times New Roman" w:cs="Times New Roman"/>
              </w:rPr>
              <w:t>(Al-Emran et al., 2022)</w:t>
            </w:r>
            <w:r>
              <w:rPr>
                <w:rFonts w:asciiTheme="majorBidi" w:hAnsiTheme="majorBidi" w:cstheme="majorBidi"/>
              </w:rPr>
              <w:fldChar w:fldCharType="end"/>
            </w:r>
          </w:p>
        </w:tc>
      </w:tr>
      <w:tr w:rsidR="00F365F7" w14:paraId="5A8838C6" w14:textId="77777777" w:rsidTr="009C5EB2">
        <w:tc>
          <w:tcPr>
            <w:tcW w:w="10255" w:type="dxa"/>
            <w:shd w:val="clear" w:color="auto" w:fill="FBE4D5" w:themeFill="accent2" w:themeFillTint="33"/>
          </w:tcPr>
          <w:p w14:paraId="419C4699" w14:textId="77777777" w:rsidR="00F365F7" w:rsidRPr="00622468" w:rsidRDefault="00F365F7" w:rsidP="00F365F7">
            <w:pPr>
              <w:rPr>
                <w:rFonts w:asciiTheme="majorBidi" w:hAnsiTheme="majorBidi" w:cstheme="majorBidi"/>
                <w:b/>
                <w:bCs/>
              </w:rPr>
            </w:pPr>
            <w:r w:rsidRPr="00622468">
              <w:rPr>
                <w:rFonts w:asciiTheme="majorBidi" w:hAnsiTheme="majorBidi" w:cstheme="majorBidi"/>
                <w:b/>
                <w:bCs/>
              </w:rPr>
              <w:t>Perceived Usefulness (PUS)</w:t>
            </w:r>
          </w:p>
          <w:p w14:paraId="234D386C" w14:textId="77777777" w:rsidR="00F365F7" w:rsidRPr="00622468" w:rsidRDefault="00F365F7" w:rsidP="00F365F7">
            <w:pPr>
              <w:rPr>
                <w:rFonts w:asciiTheme="majorBidi" w:hAnsiTheme="majorBidi" w:cstheme="majorBidi"/>
              </w:rPr>
            </w:pPr>
            <w:r w:rsidRPr="00622468">
              <w:rPr>
                <w:rFonts w:asciiTheme="majorBidi" w:hAnsiTheme="majorBidi" w:cstheme="majorBidi"/>
              </w:rPr>
              <w:t xml:space="preserve">PUS1 Using wearable medical devices enables me to check my health condition quickly. </w:t>
            </w:r>
          </w:p>
          <w:p w14:paraId="647A3CBB" w14:textId="77777777" w:rsidR="00F365F7" w:rsidRPr="00622468" w:rsidRDefault="00F365F7" w:rsidP="00F365F7">
            <w:pPr>
              <w:rPr>
                <w:rFonts w:asciiTheme="majorBidi" w:hAnsiTheme="majorBidi" w:cstheme="majorBidi"/>
              </w:rPr>
            </w:pPr>
            <w:r w:rsidRPr="00622468">
              <w:rPr>
                <w:rFonts w:asciiTheme="majorBidi" w:hAnsiTheme="majorBidi" w:cstheme="majorBidi"/>
              </w:rPr>
              <w:t>PUS2 Using wearable medical devices makes it easier to accomplish my health condition checking.</w:t>
            </w:r>
          </w:p>
          <w:p w14:paraId="1830BBB4" w14:textId="4078C64C" w:rsidR="00F365F7" w:rsidRPr="008870FD" w:rsidRDefault="00F365F7" w:rsidP="00F365F7">
            <w:pPr>
              <w:rPr>
                <w:rFonts w:asciiTheme="majorBidi" w:hAnsiTheme="majorBidi" w:cstheme="majorBidi"/>
                <w:b/>
                <w:bCs/>
              </w:rPr>
            </w:pPr>
            <w:r w:rsidRPr="00622468">
              <w:rPr>
                <w:rFonts w:asciiTheme="majorBidi" w:hAnsiTheme="majorBidi" w:cstheme="majorBidi"/>
              </w:rPr>
              <w:t>PUS3 Using wearable medical device save my time and effort.</w:t>
            </w:r>
          </w:p>
        </w:tc>
        <w:tc>
          <w:tcPr>
            <w:tcW w:w="2695" w:type="dxa"/>
            <w:shd w:val="clear" w:color="auto" w:fill="FBE4D5" w:themeFill="accent2" w:themeFillTint="33"/>
          </w:tcPr>
          <w:p w14:paraId="209DA323" w14:textId="745C2ED1"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p7fAWrH6","properties":{"formattedCitation":"(Q. Yang et al., 2022)","plainCitation":"(Q. Yang et al., 2022)","noteIndex":0},"citationItems":[{"id":5197,"uris":["http://zotero.org/groups/2521412/items/ZCHJW6AK"],"itemData":{"id":5197,"type":"article-journal","abstract":"Digital technologies empower users to manage their health and reduce the burden on the public health system. The mass adoption of wearable medical devices (WMDs) promotes the ageing population’s confidence besides facilitating users. Thus, the current study aims to empirically evaluate the formation of perceived product value (PPV) with the WMDs’ computability, usefulness, cost, and accuracy, the intention to use WMDs influenced by health consciousness (HCS), health anxiety (HAY), product value, and perceived critical mass (PCM), and later the adoption of WMDs among Chinese adults. The study examined the mediating effect of PPV on the relationship between the intention to use WMDs and perceived compatibility (PCT), perceived cost (PCO), perceived usefulness (PUS), and perceived technology accuracy (PTA). This study adopted a cross-sectional approach and used an online survey to collect quantitative data from 1,160 Chinese adults. Data analysis was performed using the partial least squares structural equation modelling (PLS-SEM). Results showed that PCT, PUS, and PTA significant positive effect on PPV. Meanwhile, HCS, PCM, and PPV has a significant positive effect on intention to use WMDs, and the intention to use WMDs and PCM influenced the adoption of WMDs. Consequently, the analysis confirmed that PPV mediated the relationships between the intention to use WMD and PCT, PUS, and PTA. The WMD cost must be reduced to enhance the value of WMDs. Finally, the study’s implications, limitations, and suggestions for future studies are discussed.","container-title":"PLOS ONE","DOI":"10.1371/journal.pone.0269256","ISSN":"1932-6203","issue":"6","journalAbbreviation":"PLOS ONE","language":"en","note":"publisher: Public Library of Science","page":"e0269256","source":"PLoS Journals","title":"Modelling the mass adoption potential of wearable medical devices","volume":"17","author":[{"family":"Yang","given":"Qing"},{"family":"Mamun","given":"Abdullah Al"},{"family":"Hayat","given":"Naeem"},{"family":"Salleh","given":"Mohd Fairuz Md"},{"family":"Jingzu","given":"Gao"},{"family":"Zainol","given":"Noor Raihani"}],"issued":{"date-parts":[["2022",6,8]]}}}],"schema":"https://github.com/citation-style-language/schema/raw/master/csl-citation.json"} </w:instrText>
            </w:r>
            <w:r>
              <w:rPr>
                <w:rFonts w:asciiTheme="majorBidi" w:hAnsiTheme="majorBidi" w:cstheme="majorBidi"/>
              </w:rPr>
              <w:fldChar w:fldCharType="separate"/>
            </w:r>
            <w:r w:rsidRPr="00581E6A">
              <w:rPr>
                <w:rFonts w:ascii="Times New Roman" w:hAnsi="Times New Roman" w:cs="Times New Roman"/>
              </w:rPr>
              <w:t>(Q. Yang et al., 2022)</w:t>
            </w:r>
            <w:r>
              <w:rPr>
                <w:rFonts w:asciiTheme="majorBidi" w:hAnsiTheme="majorBidi" w:cstheme="majorBidi"/>
              </w:rPr>
              <w:fldChar w:fldCharType="end"/>
            </w:r>
          </w:p>
        </w:tc>
      </w:tr>
      <w:tr w:rsidR="003B6FD1" w14:paraId="19B824FE" w14:textId="77777777" w:rsidTr="009C5EB2">
        <w:tc>
          <w:tcPr>
            <w:tcW w:w="10255" w:type="dxa"/>
            <w:shd w:val="clear" w:color="auto" w:fill="FBE4D5" w:themeFill="accent2" w:themeFillTint="33"/>
          </w:tcPr>
          <w:p w14:paraId="41FE7586" w14:textId="77777777" w:rsidR="003B6FD1" w:rsidRPr="007764AD" w:rsidRDefault="003B6FD1" w:rsidP="003B6FD1">
            <w:pPr>
              <w:rPr>
                <w:rFonts w:asciiTheme="majorBidi" w:hAnsiTheme="majorBidi" w:cstheme="majorBidi"/>
                <w:b/>
                <w:bCs/>
              </w:rPr>
            </w:pPr>
            <w:r w:rsidRPr="007764AD">
              <w:rPr>
                <w:rFonts w:asciiTheme="majorBidi" w:hAnsiTheme="majorBidi" w:cstheme="majorBidi"/>
                <w:b/>
                <w:bCs/>
              </w:rPr>
              <w:t xml:space="preserve">Perceived </w:t>
            </w:r>
            <w:r>
              <w:rPr>
                <w:rFonts w:asciiTheme="majorBidi" w:hAnsiTheme="majorBidi" w:cstheme="majorBidi"/>
                <w:b/>
                <w:bCs/>
              </w:rPr>
              <w:t>usefulness</w:t>
            </w:r>
          </w:p>
          <w:p w14:paraId="59EF7C41" w14:textId="77777777" w:rsidR="003B6FD1" w:rsidRPr="00B64A30" w:rsidRDefault="003B6FD1" w:rsidP="003B6FD1">
            <w:pPr>
              <w:rPr>
                <w:rFonts w:asciiTheme="majorBidi" w:hAnsiTheme="majorBidi" w:cstheme="majorBidi"/>
              </w:rPr>
            </w:pPr>
            <w:r w:rsidRPr="00B64A30">
              <w:rPr>
                <w:rFonts w:asciiTheme="majorBidi" w:hAnsiTheme="majorBidi" w:cstheme="majorBidi"/>
              </w:rPr>
              <w:t xml:space="preserve">PU1 With WDH, I can achieve my goals faster. </w:t>
            </w:r>
          </w:p>
          <w:p w14:paraId="537EBD01" w14:textId="77777777" w:rsidR="003B6FD1" w:rsidRPr="00B64A30" w:rsidRDefault="003B6FD1" w:rsidP="003B6FD1">
            <w:pPr>
              <w:rPr>
                <w:rFonts w:asciiTheme="majorBidi" w:hAnsiTheme="majorBidi" w:cstheme="majorBidi"/>
              </w:rPr>
            </w:pPr>
            <w:r w:rsidRPr="00B64A30">
              <w:rPr>
                <w:rFonts w:asciiTheme="majorBidi" w:hAnsiTheme="majorBidi" w:cstheme="majorBidi"/>
              </w:rPr>
              <w:t xml:space="preserve">PU2 With WDH, I can handle my concerns efficiently. </w:t>
            </w:r>
          </w:p>
          <w:p w14:paraId="40259EB6" w14:textId="77777777" w:rsidR="003B6FD1" w:rsidRPr="00B64A30" w:rsidRDefault="003B6FD1" w:rsidP="003B6FD1">
            <w:pPr>
              <w:rPr>
                <w:rFonts w:asciiTheme="majorBidi" w:hAnsiTheme="majorBidi" w:cstheme="majorBidi"/>
              </w:rPr>
            </w:pPr>
            <w:r w:rsidRPr="00B64A30">
              <w:rPr>
                <w:rFonts w:asciiTheme="majorBidi" w:hAnsiTheme="majorBidi" w:cstheme="majorBidi"/>
              </w:rPr>
              <w:t xml:space="preserve">PU3 With WDH, I can easily do what I want to do. </w:t>
            </w:r>
          </w:p>
          <w:p w14:paraId="3876D7A9" w14:textId="7E4693AA" w:rsidR="003B6FD1" w:rsidRPr="00622468" w:rsidRDefault="003B6FD1" w:rsidP="003B6FD1">
            <w:pPr>
              <w:rPr>
                <w:rFonts w:asciiTheme="majorBidi" w:hAnsiTheme="majorBidi" w:cstheme="majorBidi"/>
                <w:b/>
                <w:bCs/>
              </w:rPr>
            </w:pPr>
            <w:r w:rsidRPr="00B64A30">
              <w:rPr>
                <w:rFonts w:asciiTheme="majorBidi" w:hAnsiTheme="majorBidi" w:cstheme="majorBidi"/>
              </w:rPr>
              <w:t>PU4 I think using WDH should be useful overall.</w:t>
            </w:r>
          </w:p>
        </w:tc>
        <w:tc>
          <w:tcPr>
            <w:tcW w:w="2695" w:type="dxa"/>
            <w:shd w:val="clear" w:color="auto" w:fill="FBE4D5" w:themeFill="accent2" w:themeFillTint="33"/>
          </w:tcPr>
          <w:p w14:paraId="423C2DDC" w14:textId="749BE202" w:rsidR="003B6FD1" w:rsidRDefault="003B6FD1" w:rsidP="003B6FD1">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yuw1jyQW","properties":{"formattedCitation":"(J. Jeong et al., 2021)","plainCitation":"(J. Jeong et al., 2021)","noteIndex":0},"citationItems":[{"id":5015,"uris":["http://zotero.org/groups/2521412/items/EIYLHBWV"],"itemData":{"id":5015,"type":"article-journal","abstract":"This study examined the influencing factors on consumers? intention to use wearable devices in health care (WDH). Although the importance of the WDH market is increasing, existing empirical study results on WDH have been selectively investigated based on the technology acceptance model (TAM). To address this issue, we endeavored to contribute by integrating the theory of planned behavior (TPB) and innovation diffusion theory (IDT) on top of TAM to explain the psychological mechanism underlying consumer behaviors, especially when adopting advanced wearable devices in the health care domain. We surveyed 303 people in Pangyo IT Valley, South Korea, and attempted a path analysis using PLS-SEM estimation. The findings suggest that individual innovativeness (IIN) directly affects consumers? intention to use (IU) WDH, while self-efficacy (SE), aesthetics (AES), and compatibility (COM) have indirectly influenced their usage intentions. Detailed results are described in the article.","container-title":"SAGE Open","DOI":"10.1177/21582440211040070","ISSN":"2158-2440","issue":"3","language":"en","note":"publisher: SAGE Publications","page":"21582440211040070","source":"SAGE Journals","title":"Do Consumers Care About Aesthetics and Compatibility? The Intention to Use Wearable Devices in Health Care","title-short":"Do Consumers Care About Aesthetics and Compatibility?","volume":"11","author":[{"family":"Jeong","given":"Jeeyeon"},{"family":"Kim","given":"Yaeri"},{"family":"Roh","given":"Taewoo"}],"issued":{"date-parts":[["2021",7,1]]}}}],"schema":"https://github.com/citation-style-language/schema/raw/master/csl-citation.json"} </w:instrText>
            </w:r>
            <w:r>
              <w:rPr>
                <w:rFonts w:asciiTheme="majorBidi" w:hAnsiTheme="majorBidi" w:cstheme="majorBidi"/>
              </w:rPr>
              <w:fldChar w:fldCharType="separate"/>
            </w:r>
            <w:r w:rsidRPr="0070074C">
              <w:rPr>
                <w:rFonts w:ascii="Times New Roman" w:hAnsi="Times New Roman" w:cs="Times New Roman"/>
              </w:rPr>
              <w:t>(J. Jeong et al., 2021)</w:t>
            </w:r>
            <w:r>
              <w:rPr>
                <w:rFonts w:asciiTheme="majorBidi" w:hAnsiTheme="majorBidi" w:cstheme="majorBidi"/>
              </w:rPr>
              <w:fldChar w:fldCharType="end"/>
            </w:r>
          </w:p>
        </w:tc>
      </w:tr>
      <w:tr w:rsidR="00F365F7" w14:paraId="1CF4568C" w14:textId="77777777" w:rsidTr="009C5EB2">
        <w:tc>
          <w:tcPr>
            <w:tcW w:w="10255" w:type="dxa"/>
            <w:shd w:val="clear" w:color="auto" w:fill="FBE4D5" w:themeFill="accent2" w:themeFillTint="33"/>
          </w:tcPr>
          <w:p w14:paraId="0F7D06A2" w14:textId="77777777" w:rsidR="00F365F7" w:rsidRPr="008870FD" w:rsidRDefault="00F365F7" w:rsidP="00F365F7">
            <w:pPr>
              <w:rPr>
                <w:rFonts w:asciiTheme="majorBidi" w:hAnsiTheme="majorBidi" w:cstheme="majorBidi"/>
                <w:b/>
                <w:bCs/>
              </w:rPr>
            </w:pPr>
            <w:r w:rsidRPr="008870FD">
              <w:rPr>
                <w:rFonts w:asciiTheme="majorBidi" w:hAnsiTheme="majorBidi" w:cstheme="majorBidi"/>
                <w:b/>
                <w:bCs/>
              </w:rPr>
              <w:t>Perceived Usefulness</w:t>
            </w:r>
          </w:p>
          <w:p w14:paraId="4A742E52" w14:textId="77777777" w:rsidR="00F365F7" w:rsidRPr="008870FD" w:rsidRDefault="00F365F7" w:rsidP="00F365F7">
            <w:pPr>
              <w:rPr>
                <w:rFonts w:asciiTheme="majorBidi" w:hAnsiTheme="majorBidi" w:cstheme="majorBidi"/>
              </w:rPr>
            </w:pPr>
            <w:r w:rsidRPr="008870FD">
              <w:rPr>
                <w:rFonts w:asciiTheme="majorBidi" w:hAnsiTheme="majorBidi" w:cstheme="majorBidi"/>
              </w:rPr>
              <w:t xml:space="preserve">Using the healthcare wearable device would be useful in my personal health management </w:t>
            </w:r>
          </w:p>
          <w:p w14:paraId="6621E5D7" w14:textId="77777777" w:rsidR="00F365F7" w:rsidRPr="008870FD" w:rsidRDefault="00F365F7" w:rsidP="00F365F7">
            <w:pPr>
              <w:rPr>
                <w:rFonts w:asciiTheme="majorBidi" w:hAnsiTheme="majorBidi" w:cstheme="majorBidi"/>
              </w:rPr>
            </w:pPr>
            <w:r w:rsidRPr="008870FD">
              <w:rPr>
                <w:rFonts w:asciiTheme="majorBidi" w:hAnsiTheme="majorBidi" w:cstheme="majorBidi"/>
              </w:rPr>
              <w:t>Using the healthcare wearable device would help me develop healthy habits</w:t>
            </w:r>
          </w:p>
          <w:p w14:paraId="2C93F82D" w14:textId="3D7B5215" w:rsidR="00F365F7" w:rsidRPr="008870FD" w:rsidRDefault="00F365F7" w:rsidP="00F365F7">
            <w:pPr>
              <w:rPr>
                <w:rFonts w:asciiTheme="majorBidi" w:hAnsiTheme="majorBidi" w:cstheme="majorBidi"/>
                <w:b/>
                <w:bCs/>
              </w:rPr>
            </w:pPr>
            <w:r w:rsidRPr="008870FD">
              <w:rPr>
                <w:rFonts w:asciiTheme="majorBidi" w:hAnsiTheme="majorBidi" w:cstheme="majorBidi"/>
              </w:rPr>
              <w:t>Using the healthcare wearable device would help me maintain healthy status</w:t>
            </w:r>
          </w:p>
        </w:tc>
        <w:tc>
          <w:tcPr>
            <w:tcW w:w="2695" w:type="dxa"/>
            <w:shd w:val="clear" w:color="auto" w:fill="FBE4D5" w:themeFill="accent2" w:themeFillTint="33"/>
          </w:tcPr>
          <w:p w14:paraId="43A49BA8" w14:textId="3F08B576"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hj3WlcZK","properties":{"formattedCitation":"(Cheung et al., 2019)","plainCitation":"(Cheung et al., 2019)","noteIndex":0},"citationItems":[{"id":5208,"uris":["http://zotero.org/groups/2521412/items/7K9H2SYM"],"itemData":{"id":5208,"type":"article-journal","abstract":"With the advancement of information technology, wearable healthcare technology has emerged as one of the promising technologies to improve the wellbeing of individuals. However, the adoption of wearable healthcare technology has lagged when compared to other well-established durable technology products, such as smartphones and tablets, because of the inadequate knowledge of the antecedents of adoption intention. The aim of this paper is to address an identified gap in the literature by empirically testing a theoretical model for examining the impact of consumers’ health beliefs, health information accuracy, and the privacy protection of wearable healthcare technology on perceived usefulness. Importantly, this study also examines the influences of perceived usefulness, consumer innovativeness, and reference group influence on the adoption intention of wearable healthcare technology. The model seeks to enhance understanding of the influential factors in adopting wearable healthcare technology. Finally, suggestions for future research for the empirical investigation of the model are provided.","container-title":"International Journal of Environmental Research and Public Health","DOI":"10.3390/ijerph16132257","ISSN":"1660-4601","issue":"13","language":"en","license":"http://creativecommons.org/licenses/by/3.0/","note":"number: 13\npublisher: Multidisciplinary Digital Publishing Institute","page":"2257","source":"www.mdpi.com","title":"Examining Consumers’ Adoption of Wearable Healthcare Technology: The Role of Health Attributes","title-short":"Examining Consumers’ Adoption of Wearable Healthcare Technology","volume":"16","author":[{"family":"Cheung","given":"Man Lai"},{"family":"Chau","given":"Ka Yin"},{"family":"Lam","given":"Michael Huen Sum"},{"family":"Tse","given":"Gary"},{"family":"Ho","given":"Ka Yan"},{"family":"Flint","given":"Stuart W."},{"family":"Broom","given":"David R."},{"family":"Tso","given":"Ejoe Kar Ho"},{"family":"Lee","given":"Ka Yiu"}],"issued":{"date-parts":[["2019",1]]}}}],"schema":"https://github.com/citation-style-language/schema/raw/master/csl-citation.json"} </w:instrText>
            </w:r>
            <w:r>
              <w:rPr>
                <w:rFonts w:asciiTheme="majorBidi" w:hAnsiTheme="majorBidi" w:cstheme="majorBidi"/>
              </w:rPr>
              <w:fldChar w:fldCharType="separate"/>
            </w:r>
            <w:r w:rsidRPr="008870FD">
              <w:rPr>
                <w:rFonts w:ascii="Times New Roman" w:hAnsi="Times New Roman" w:cs="Times New Roman"/>
              </w:rPr>
              <w:t>(Cheung et al., 2019)</w:t>
            </w:r>
            <w:r>
              <w:rPr>
                <w:rFonts w:asciiTheme="majorBidi" w:hAnsiTheme="majorBidi" w:cstheme="majorBidi"/>
              </w:rPr>
              <w:fldChar w:fldCharType="end"/>
            </w:r>
          </w:p>
        </w:tc>
      </w:tr>
      <w:tr w:rsidR="00F365F7" w14:paraId="44FEEEB2" w14:textId="77777777" w:rsidTr="009C5EB2">
        <w:tc>
          <w:tcPr>
            <w:tcW w:w="10255" w:type="dxa"/>
            <w:shd w:val="clear" w:color="auto" w:fill="FBE4D5" w:themeFill="accent2" w:themeFillTint="33"/>
          </w:tcPr>
          <w:p w14:paraId="259A7EF2" w14:textId="77777777" w:rsidR="00F365F7" w:rsidRPr="00901065" w:rsidRDefault="00F365F7" w:rsidP="00F365F7">
            <w:pPr>
              <w:rPr>
                <w:rFonts w:asciiTheme="majorBidi" w:hAnsiTheme="majorBidi" w:cstheme="majorBidi"/>
                <w:b/>
                <w:bCs/>
              </w:rPr>
            </w:pPr>
            <w:r w:rsidRPr="00901065">
              <w:rPr>
                <w:rFonts w:asciiTheme="majorBidi" w:hAnsiTheme="majorBidi" w:cstheme="majorBidi"/>
                <w:b/>
                <w:bCs/>
              </w:rPr>
              <w:t>Perceived ease of use</w:t>
            </w:r>
          </w:p>
          <w:p w14:paraId="3304CA94" w14:textId="77777777" w:rsidR="00F365F7" w:rsidRPr="00901065" w:rsidRDefault="00F365F7" w:rsidP="00F365F7">
            <w:pPr>
              <w:rPr>
                <w:rFonts w:asciiTheme="majorBidi" w:hAnsiTheme="majorBidi" w:cstheme="majorBidi"/>
              </w:rPr>
            </w:pPr>
            <w:r w:rsidRPr="00901065">
              <w:rPr>
                <w:rFonts w:asciiTheme="majorBidi" w:hAnsiTheme="majorBidi" w:cstheme="majorBidi"/>
              </w:rPr>
              <w:t>PEOU1: I find it easy to use smartwatch, even when using it for the first time.</w:t>
            </w:r>
          </w:p>
          <w:p w14:paraId="59DC603D" w14:textId="77777777" w:rsidR="00F365F7" w:rsidRPr="00901065" w:rsidRDefault="00F365F7" w:rsidP="00F365F7">
            <w:pPr>
              <w:rPr>
                <w:rFonts w:asciiTheme="majorBidi" w:hAnsiTheme="majorBidi" w:cstheme="majorBidi"/>
              </w:rPr>
            </w:pPr>
            <w:r w:rsidRPr="00901065">
              <w:rPr>
                <w:rFonts w:asciiTheme="majorBidi" w:hAnsiTheme="majorBidi" w:cstheme="majorBidi"/>
              </w:rPr>
              <w:t>PEOU2: It is easy for me to become skillful in using smartwatch.</w:t>
            </w:r>
          </w:p>
          <w:p w14:paraId="7664E125" w14:textId="77777777" w:rsidR="00F365F7" w:rsidRPr="00901065" w:rsidRDefault="00F365F7" w:rsidP="00F365F7">
            <w:pPr>
              <w:rPr>
                <w:rFonts w:asciiTheme="majorBidi" w:hAnsiTheme="majorBidi" w:cstheme="majorBidi"/>
              </w:rPr>
            </w:pPr>
            <w:r w:rsidRPr="00901065">
              <w:rPr>
                <w:rFonts w:asciiTheme="majorBidi" w:hAnsiTheme="majorBidi" w:cstheme="majorBidi"/>
              </w:rPr>
              <w:t>PEOU3: Smartwatch is flexible to interact with.</w:t>
            </w:r>
          </w:p>
          <w:p w14:paraId="171E323E" w14:textId="77777777" w:rsidR="00F365F7" w:rsidRPr="00901065" w:rsidRDefault="00F365F7" w:rsidP="00F365F7">
            <w:pPr>
              <w:rPr>
                <w:rFonts w:asciiTheme="majorBidi" w:hAnsiTheme="majorBidi" w:cstheme="majorBidi"/>
              </w:rPr>
            </w:pPr>
            <w:r w:rsidRPr="00901065">
              <w:rPr>
                <w:rFonts w:asciiTheme="majorBidi" w:hAnsiTheme="majorBidi" w:cstheme="majorBidi"/>
              </w:rPr>
              <w:t>PEOU4: Every feature and function in the smartwatch is easy to understand.</w:t>
            </w:r>
          </w:p>
          <w:p w14:paraId="393423AE" w14:textId="7C7A3A47" w:rsidR="00F365F7" w:rsidRPr="00FF1BC7" w:rsidRDefault="00F365F7" w:rsidP="00F365F7">
            <w:pPr>
              <w:rPr>
                <w:rFonts w:asciiTheme="majorBidi" w:hAnsiTheme="majorBidi" w:cstheme="majorBidi"/>
                <w:b/>
                <w:bCs/>
              </w:rPr>
            </w:pPr>
            <w:r w:rsidRPr="00901065">
              <w:rPr>
                <w:rFonts w:asciiTheme="majorBidi" w:hAnsiTheme="majorBidi" w:cstheme="majorBidi"/>
              </w:rPr>
              <w:t>PEOU5: Overall, using smartwatch in learning activities is easy for me.</w:t>
            </w:r>
          </w:p>
        </w:tc>
        <w:tc>
          <w:tcPr>
            <w:tcW w:w="2695" w:type="dxa"/>
            <w:shd w:val="clear" w:color="auto" w:fill="FBE4D5" w:themeFill="accent2" w:themeFillTint="33"/>
          </w:tcPr>
          <w:p w14:paraId="2049A9AC" w14:textId="781ABA1D"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1ke3NzMz","properties":{"formattedCitation":"(Al-Emran et al., 2022)","plainCitation":"(Al-Emran et al., 2022)","noteIndex":0},"citationItems":[{"id":4837,"uris":["http://zotero.org/groups/2521412/items/BB2TQYEL"],"itemData":{"id":4837,"type":"article-journal","abstract":"Wearable technologies are becoming more pervasive with the development of high computational capability devices such as smartwatches, smart glasses, smart pills, and sensors. The emergence of these technologies may offer unique opportunities for both students and academics by allowing ubiquitous communication. Accordingly, the current study develops a theoretical model based on the technology acceptance model (TAM), the theory of planned behavior (TPB), and the most effective features of smartwatches, including availability, mobility, trust, and enjoyment. The proposed model was validated by employing a partial least squares-structural equation modeling approach based on data collected from 572 students. The results suggested that mobility has a significant relationship with perceived usefulness and perceived ease of use of smartwatches. The results also suggested that perceived enjoyment was significantly associated with the perceived usefulness. Further, availability and trust were significantly related to the perceived ease of use. The implications of these findings for research and practice were also discussed.","container-title":"Interactive Learning Environments","DOI":"10.1080/10494820.2020.1753216","ISSN":"1049-4820","issue":"10","note":"publisher: Routledge\n_eprint: https://doi.org/10.1080/10494820.2020.1753216","page":"1897-1917","source":"Taylor and Francis+NEJM","title":"What impacts learning with wearables? An integrated theoretical model","title-short":"What impacts learning with wearables?","volume":"30","author":[{"family":"Al-Emran","given":"Mostafa"},{"family":"Al-Maroof","given":"Rana"},{"family":"Al-Sharafi","given":"Mohammed A."},{"family":"Arpaci","given":"Ibrahim"}],"issued":{"date-parts":[["2022",11,17]]}}}],"schema":"https://github.com/citation-style-language/schema/raw/master/csl-citation.json"} </w:instrText>
            </w:r>
            <w:r>
              <w:rPr>
                <w:rFonts w:asciiTheme="majorBidi" w:hAnsiTheme="majorBidi" w:cstheme="majorBidi"/>
              </w:rPr>
              <w:fldChar w:fldCharType="separate"/>
            </w:r>
            <w:r w:rsidRPr="00775824">
              <w:rPr>
                <w:rFonts w:ascii="Times New Roman" w:hAnsi="Times New Roman" w:cs="Times New Roman"/>
              </w:rPr>
              <w:t>(Al-Emran et al., 2022)</w:t>
            </w:r>
            <w:r>
              <w:rPr>
                <w:rFonts w:asciiTheme="majorBidi" w:hAnsiTheme="majorBidi" w:cstheme="majorBidi"/>
              </w:rPr>
              <w:fldChar w:fldCharType="end"/>
            </w:r>
          </w:p>
        </w:tc>
      </w:tr>
      <w:tr w:rsidR="00F365F7" w14:paraId="097FEB77" w14:textId="77777777" w:rsidTr="009C5EB2">
        <w:tc>
          <w:tcPr>
            <w:tcW w:w="10255" w:type="dxa"/>
            <w:shd w:val="clear" w:color="auto" w:fill="FBE4D5" w:themeFill="accent2" w:themeFillTint="33"/>
          </w:tcPr>
          <w:p w14:paraId="4D9CF1A2" w14:textId="77777777" w:rsidR="00F365F7" w:rsidRPr="00FF1BC7" w:rsidRDefault="00F365F7" w:rsidP="00F365F7">
            <w:pPr>
              <w:rPr>
                <w:rFonts w:asciiTheme="majorBidi" w:hAnsiTheme="majorBidi" w:cstheme="majorBidi"/>
                <w:b/>
                <w:bCs/>
              </w:rPr>
            </w:pPr>
            <w:r w:rsidRPr="00FF1BC7">
              <w:rPr>
                <w:rFonts w:asciiTheme="majorBidi" w:hAnsiTheme="majorBidi" w:cstheme="majorBidi"/>
                <w:b/>
                <w:bCs/>
              </w:rPr>
              <w:t xml:space="preserve">Perceived Usefulness </w:t>
            </w:r>
          </w:p>
          <w:p w14:paraId="18EEADB1" w14:textId="77777777" w:rsidR="00F365F7" w:rsidRPr="00FF1BC7" w:rsidRDefault="00F365F7" w:rsidP="00F365F7">
            <w:pPr>
              <w:rPr>
                <w:rFonts w:asciiTheme="majorBidi" w:hAnsiTheme="majorBidi" w:cstheme="majorBidi"/>
              </w:rPr>
            </w:pPr>
            <w:r w:rsidRPr="00FF1BC7">
              <w:rPr>
                <w:rFonts w:asciiTheme="majorBidi" w:hAnsiTheme="majorBidi" w:cstheme="majorBidi"/>
              </w:rPr>
              <w:t xml:space="preserve">Smartwatches could make my life more effective. </w:t>
            </w:r>
          </w:p>
          <w:p w14:paraId="178A30FA" w14:textId="77777777" w:rsidR="00F365F7" w:rsidRPr="00FF1BC7" w:rsidRDefault="00F365F7" w:rsidP="00F365F7">
            <w:pPr>
              <w:rPr>
                <w:rFonts w:asciiTheme="majorBidi" w:hAnsiTheme="majorBidi" w:cstheme="majorBidi"/>
              </w:rPr>
            </w:pPr>
            <w:r w:rsidRPr="00FF1BC7">
              <w:rPr>
                <w:rFonts w:asciiTheme="majorBidi" w:hAnsiTheme="majorBidi" w:cstheme="majorBidi"/>
              </w:rPr>
              <w:t xml:space="preserve">Smartwatches could help me organize my life better. </w:t>
            </w:r>
          </w:p>
          <w:p w14:paraId="52EE1F1D" w14:textId="2B8599D9" w:rsidR="00F365F7" w:rsidRPr="00CA307D" w:rsidRDefault="00F365F7" w:rsidP="00F365F7">
            <w:pPr>
              <w:rPr>
                <w:rFonts w:asciiTheme="majorBidi" w:hAnsiTheme="majorBidi" w:cstheme="majorBidi"/>
                <w:b/>
                <w:bCs/>
              </w:rPr>
            </w:pPr>
            <w:r w:rsidRPr="00FF1BC7">
              <w:rPr>
                <w:rFonts w:asciiTheme="majorBidi" w:hAnsiTheme="majorBidi" w:cstheme="majorBidi"/>
              </w:rPr>
              <w:t>Smartwatches could increase my productivity</w:t>
            </w:r>
          </w:p>
        </w:tc>
        <w:tc>
          <w:tcPr>
            <w:tcW w:w="2695" w:type="dxa"/>
            <w:shd w:val="clear" w:color="auto" w:fill="FBE4D5" w:themeFill="accent2" w:themeFillTint="33"/>
          </w:tcPr>
          <w:p w14:paraId="142C7B39" w14:textId="097ABF26"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m3S2Y4iM","properties":{"formattedCitation":"(Chuah et al., 2016)","plainCitation":"(Chuah et al., 2016)","noteIndex":0},"citationItems":[{"id":4624,"uris":["http://zotero.org/groups/2521412/items/JFZQJFKX","http://zotero.org/groups/2521412/items/PDHAPGLS"],"itemData":{"id":4624,"type":"article-journal","abstract":"Although still in the early stages of diffusion, smartwatches represent the most popular type of wearable devices. Yet, little is known about why some people are more likely to adopt smartwatches than others. To deepen the understanding of underlying factors prompting adoption behavior, the authors develop a theoretical model grounded in technology acceptance and social psychology literatures. Empirical results reveal perceived usefulness and visibility as important factors that drive adoption intention, suggesting that smartwatches represent a type of ‘fashnology’ (i.e., fashion and technology). The magnitude of these antecedents is inﬂuenced by an individual's perception of viewing smartwatches as a technology and/or as a fashion accessory. Theoretical and managerial implications are discussed.","container-title":"Computers in Human Behavior","DOI":"10.1016/j.chb.2016.07.047","ISSN":"07475632","journalAbbreviation":"Computers in Human Behavior","language":"en","page":"276-284","source":"DOI.org (Crossref)","title":"Wearable technologies: The role of usefulness and visibility in smartwatch adoption","title-short":"Wearable technologies","volume":"65","author":[{"family":"Chuah","given":"Stephanie Hui-Wen"},{"family":"Rauschnabel","given":"Philipp A."},{"family":"Krey","given":"Nina"},{"family":"Nguyen","given":"Bang"},{"family":"Ramayah","given":"Thurasamy"},{"family":"Lade","given":"Shwetak"}],"issued":{"date-parts":[["2016",12]]}}}],"schema":"https://github.com/citation-style-language/schema/raw/master/csl-citation.json"} </w:instrText>
            </w:r>
            <w:r>
              <w:rPr>
                <w:rFonts w:asciiTheme="majorBidi" w:hAnsiTheme="majorBidi" w:cstheme="majorBidi"/>
              </w:rPr>
              <w:fldChar w:fldCharType="separate"/>
            </w:r>
            <w:r w:rsidRPr="00FF1BC7">
              <w:rPr>
                <w:rFonts w:ascii="Times New Roman" w:hAnsi="Times New Roman" w:cs="Times New Roman"/>
              </w:rPr>
              <w:t>(Chuah et al., 2016)</w:t>
            </w:r>
            <w:r>
              <w:rPr>
                <w:rFonts w:asciiTheme="majorBidi" w:hAnsiTheme="majorBidi" w:cstheme="majorBidi"/>
              </w:rPr>
              <w:fldChar w:fldCharType="end"/>
            </w:r>
          </w:p>
        </w:tc>
      </w:tr>
      <w:tr w:rsidR="00F365F7" w14:paraId="3CE1C0EE" w14:textId="77777777" w:rsidTr="009C5EB2">
        <w:tc>
          <w:tcPr>
            <w:tcW w:w="10255" w:type="dxa"/>
            <w:shd w:val="clear" w:color="auto" w:fill="A6A6A6" w:themeFill="background1" w:themeFillShade="A6"/>
          </w:tcPr>
          <w:p w14:paraId="5D8972AF" w14:textId="77777777" w:rsidR="00F365F7" w:rsidRPr="00FF1BC7" w:rsidRDefault="00F365F7" w:rsidP="00F365F7">
            <w:pPr>
              <w:rPr>
                <w:rFonts w:asciiTheme="majorBidi" w:hAnsiTheme="majorBidi" w:cstheme="majorBidi"/>
                <w:b/>
                <w:bCs/>
              </w:rPr>
            </w:pPr>
          </w:p>
        </w:tc>
        <w:tc>
          <w:tcPr>
            <w:tcW w:w="2695" w:type="dxa"/>
            <w:shd w:val="clear" w:color="auto" w:fill="A6A6A6" w:themeFill="background1" w:themeFillShade="A6"/>
          </w:tcPr>
          <w:p w14:paraId="7D017B3D" w14:textId="77777777" w:rsidR="00F365F7" w:rsidRDefault="00F365F7" w:rsidP="00F365F7">
            <w:pPr>
              <w:rPr>
                <w:rFonts w:asciiTheme="majorBidi" w:hAnsiTheme="majorBidi" w:cstheme="majorBidi"/>
              </w:rPr>
            </w:pPr>
          </w:p>
        </w:tc>
      </w:tr>
      <w:tr w:rsidR="00F365F7" w14:paraId="35F22948" w14:textId="77777777" w:rsidTr="009C5EB2">
        <w:tc>
          <w:tcPr>
            <w:tcW w:w="10255" w:type="dxa"/>
            <w:shd w:val="clear" w:color="auto" w:fill="FFF2CC" w:themeFill="accent4" w:themeFillTint="33"/>
          </w:tcPr>
          <w:p w14:paraId="0DF5C805" w14:textId="29070F61" w:rsidR="00F365F7" w:rsidRPr="00CA307D" w:rsidRDefault="00F365F7" w:rsidP="00F365F7">
            <w:pPr>
              <w:rPr>
                <w:rFonts w:asciiTheme="majorBidi" w:hAnsiTheme="majorBidi" w:cstheme="majorBidi"/>
                <w:b/>
                <w:bCs/>
              </w:rPr>
            </w:pPr>
            <w:r w:rsidRPr="00CA307D">
              <w:rPr>
                <w:rFonts w:asciiTheme="majorBidi" w:hAnsiTheme="majorBidi" w:cstheme="majorBidi"/>
                <w:b/>
                <w:bCs/>
              </w:rPr>
              <w:t xml:space="preserve">Perceived Ease of Use </w:t>
            </w:r>
          </w:p>
          <w:p w14:paraId="6E3661D5" w14:textId="4653EE2B" w:rsidR="00F365F7" w:rsidRPr="00E43ADF" w:rsidRDefault="00F365F7" w:rsidP="00F365F7">
            <w:pPr>
              <w:rPr>
                <w:rFonts w:asciiTheme="majorBidi" w:hAnsiTheme="majorBidi" w:cstheme="majorBidi"/>
              </w:rPr>
            </w:pPr>
            <w:r w:rsidRPr="00E43ADF">
              <w:rPr>
                <w:rFonts w:asciiTheme="majorBidi" w:hAnsiTheme="majorBidi" w:cstheme="majorBidi"/>
              </w:rPr>
              <w:t xml:space="preserve">PEU 1: The device is so simple; it is easy to understand. </w:t>
            </w:r>
          </w:p>
          <w:p w14:paraId="375421C3" w14:textId="6D34EC0E" w:rsidR="00F365F7" w:rsidRPr="00E43ADF" w:rsidRDefault="00F365F7" w:rsidP="00F365F7">
            <w:pPr>
              <w:rPr>
                <w:rFonts w:asciiTheme="majorBidi" w:hAnsiTheme="majorBidi" w:cstheme="majorBidi"/>
              </w:rPr>
            </w:pPr>
            <w:r w:rsidRPr="00E43ADF">
              <w:rPr>
                <w:rFonts w:asciiTheme="majorBidi" w:hAnsiTheme="majorBidi" w:cstheme="majorBidi"/>
              </w:rPr>
              <w:t xml:space="preserve">PEU 2: Learning to operate the device would be easy for me. </w:t>
            </w:r>
          </w:p>
          <w:p w14:paraId="38F2337D" w14:textId="31A01992" w:rsidR="00F365F7" w:rsidRPr="00CA307D" w:rsidRDefault="00F365F7" w:rsidP="00F365F7">
            <w:pPr>
              <w:rPr>
                <w:rFonts w:asciiTheme="majorBidi" w:hAnsiTheme="majorBidi" w:cstheme="majorBidi"/>
                <w:b/>
                <w:bCs/>
              </w:rPr>
            </w:pPr>
            <w:r w:rsidRPr="00E43ADF">
              <w:rPr>
                <w:rFonts w:asciiTheme="majorBidi" w:hAnsiTheme="majorBidi" w:cstheme="majorBidi"/>
              </w:rPr>
              <w:t>PEU 3: Interaction with this device is clear and understandable</w:t>
            </w:r>
          </w:p>
        </w:tc>
        <w:tc>
          <w:tcPr>
            <w:tcW w:w="2695" w:type="dxa"/>
            <w:shd w:val="clear" w:color="auto" w:fill="FFF2CC" w:themeFill="accent4" w:themeFillTint="33"/>
          </w:tcPr>
          <w:p w14:paraId="3EAE0B3E" w14:textId="614E342D"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gouJ1JX0","properties":{"formattedCitation":"(Low &amp; Ramayah, 2023)","plainCitation":"(Low &amp; Ramayah, 2023)","noteIndex":0},"citationItems":[{"id":4735,"uris":["http://zotero.org/groups/2521412/items/89KHUXHK"],"itemData":{"id":4735,"type":"article-journal","abstract":"With the rising variability and offers of smart wearable devices, manufacturers and marketers are facing a tremendous challenge to outdo their competitors to reach to a wider group of users. The bulk of the past research has investigated the motivators for consumers to adopt and use those devices, but scant research has explored the necessary logic for intention to use. This research eendeavours to fill up this gap by utilizing the complementary approach of SEM and Necessary Condition Analysis (NCA) to better understand the intention to use medical wearable devices. Five factors were chosen to assess the consumers’ intention to use after carefully studying the technology behavioural use intention theories. A self-administered questionnaire was developed and extended to a pool of respondents who had exposure to and/or experiences using wearable devices. First, Partial least square structural equation modeling (PLS-SEM) was adopted to examine the relationships of the five factors on intention to use; followed by discovering the level of these factors as necessary conditions via NCA. The results inform that the five factors are significant drivers for intention to use medical wearable devices. Based on the PLSpredict analysis, the research model posits predictive power to reflect reality. Interestingly, NCA results uncover that perceived usefulness and perceived privacy are not the necessary conditions for the intention to use as compared to the other three factors. IPMA was performed and it indicates that perceived usefulness, perceived trust, and perceived innovation are the core drivers. With this finding, it provides practical insights for the manufacturers to develop an ever useful, innovative device while the marketers have a clearer direction to promote the device.","container-title":"Smart Health","DOI":"10.1016/j.smhl.2022.100370","ISSN":"2352-6483","journalAbbreviation":"Smart Health","language":"en","page":"100370","source":"ScienceDirect","title":"It Isn't enough to be easy and useful! Combined use of SEM and necessary condition analysis for a better understanding of consumers' acceptance of medical wearable devices","volume":"27","author":[{"family":"Low","given":"Mei Peng"},{"family":"Ramayah","given":"T."}],"issued":{"date-parts":[["2023",3,1]]}}}],"schema":"https://github.com/citation-style-language/schema/raw/master/csl-citation.json"} </w:instrText>
            </w:r>
            <w:r>
              <w:rPr>
                <w:rFonts w:asciiTheme="majorBidi" w:hAnsiTheme="majorBidi" w:cstheme="majorBidi"/>
              </w:rPr>
              <w:fldChar w:fldCharType="separate"/>
            </w:r>
            <w:r w:rsidRPr="00F560D6">
              <w:rPr>
                <w:rFonts w:ascii="Times New Roman" w:hAnsi="Times New Roman" w:cs="Times New Roman"/>
              </w:rPr>
              <w:t>(Low &amp; Ramayah, 2023)</w:t>
            </w:r>
            <w:r>
              <w:rPr>
                <w:rFonts w:asciiTheme="majorBidi" w:hAnsiTheme="majorBidi" w:cstheme="majorBidi"/>
              </w:rPr>
              <w:fldChar w:fldCharType="end"/>
            </w:r>
          </w:p>
        </w:tc>
      </w:tr>
      <w:tr w:rsidR="003B6FD1" w14:paraId="5F174FD3" w14:textId="77777777" w:rsidTr="009C5EB2">
        <w:tc>
          <w:tcPr>
            <w:tcW w:w="10255" w:type="dxa"/>
            <w:shd w:val="clear" w:color="auto" w:fill="FFF2CC" w:themeFill="accent4" w:themeFillTint="33"/>
          </w:tcPr>
          <w:p w14:paraId="1F79D943" w14:textId="77777777" w:rsidR="003B6FD1" w:rsidRPr="009C5EB2" w:rsidRDefault="003B6FD1" w:rsidP="003B6FD1">
            <w:pPr>
              <w:rPr>
                <w:rFonts w:asciiTheme="majorBidi" w:hAnsiTheme="majorBidi" w:cstheme="majorBidi"/>
                <w:b/>
                <w:bCs/>
              </w:rPr>
            </w:pPr>
            <w:r w:rsidRPr="009C5EB2">
              <w:rPr>
                <w:rFonts w:asciiTheme="majorBidi" w:hAnsiTheme="majorBidi" w:cstheme="majorBidi"/>
                <w:b/>
                <w:bCs/>
              </w:rPr>
              <w:t xml:space="preserve">Perceived ease of use (PEOU) </w:t>
            </w:r>
          </w:p>
          <w:p w14:paraId="2090A34D" w14:textId="77777777" w:rsidR="003B6FD1" w:rsidRPr="009C5EB2" w:rsidRDefault="003B6FD1" w:rsidP="003B6FD1">
            <w:pPr>
              <w:rPr>
                <w:rFonts w:asciiTheme="majorBidi" w:hAnsiTheme="majorBidi" w:cstheme="majorBidi"/>
              </w:rPr>
            </w:pPr>
            <w:r w:rsidRPr="009C5EB2">
              <w:rPr>
                <w:rFonts w:asciiTheme="majorBidi" w:hAnsiTheme="majorBidi" w:cstheme="majorBidi"/>
              </w:rPr>
              <w:t>PEOU1: My interaction with smart</w:t>
            </w:r>
            <w:r>
              <w:rPr>
                <w:rFonts w:asciiTheme="majorBidi" w:hAnsiTheme="majorBidi" w:cstheme="majorBidi"/>
              </w:rPr>
              <w:t xml:space="preserve"> </w:t>
            </w:r>
            <w:r w:rsidRPr="009C5EB2">
              <w:rPr>
                <w:rFonts w:asciiTheme="majorBidi" w:hAnsiTheme="majorBidi" w:cstheme="majorBidi"/>
              </w:rPr>
              <w:t>healthcare services is clear and</w:t>
            </w:r>
            <w:r>
              <w:rPr>
                <w:rFonts w:asciiTheme="majorBidi" w:hAnsiTheme="majorBidi" w:cstheme="majorBidi"/>
              </w:rPr>
              <w:t xml:space="preserve"> </w:t>
            </w:r>
            <w:r w:rsidRPr="009C5EB2">
              <w:rPr>
                <w:rFonts w:asciiTheme="majorBidi" w:hAnsiTheme="majorBidi" w:cstheme="majorBidi"/>
              </w:rPr>
              <w:t>understandable.</w:t>
            </w:r>
          </w:p>
          <w:p w14:paraId="67D59125" w14:textId="77777777" w:rsidR="003B6FD1" w:rsidRPr="009C5EB2" w:rsidRDefault="003B6FD1" w:rsidP="003B6FD1">
            <w:pPr>
              <w:rPr>
                <w:rFonts w:asciiTheme="majorBidi" w:hAnsiTheme="majorBidi" w:cstheme="majorBidi"/>
              </w:rPr>
            </w:pPr>
            <w:r w:rsidRPr="009C5EB2">
              <w:rPr>
                <w:rFonts w:asciiTheme="majorBidi" w:hAnsiTheme="majorBidi" w:cstheme="majorBidi"/>
              </w:rPr>
              <w:t>PEOU2: Interaction with smart healthcare</w:t>
            </w:r>
            <w:r>
              <w:rPr>
                <w:rFonts w:asciiTheme="majorBidi" w:hAnsiTheme="majorBidi" w:cstheme="majorBidi"/>
              </w:rPr>
              <w:t xml:space="preserve"> </w:t>
            </w:r>
            <w:r w:rsidRPr="009C5EB2">
              <w:rPr>
                <w:rFonts w:asciiTheme="majorBidi" w:hAnsiTheme="majorBidi" w:cstheme="majorBidi"/>
              </w:rPr>
              <w:t>services does not require a lot of my mental</w:t>
            </w:r>
            <w:r>
              <w:rPr>
                <w:rFonts w:asciiTheme="majorBidi" w:hAnsiTheme="majorBidi" w:cstheme="majorBidi"/>
              </w:rPr>
              <w:t xml:space="preserve"> </w:t>
            </w:r>
            <w:r w:rsidRPr="009C5EB2">
              <w:rPr>
                <w:rFonts w:asciiTheme="majorBidi" w:hAnsiTheme="majorBidi" w:cstheme="majorBidi"/>
              </w:rPr>
              <w:t>effort.</w:t>
            </w:r>
          </w:p>
          <w:p w14:paraId="072E1FEC" w14:textId="77777777" w:rsidR="003B6FD1" w:rsidRDefault="003B6FD1" w:rsidP="003B6FD1">
            <w:pPr>
              <w:rPr>
                <w:rFonts w:asciiTheme="majorBidi" w:hAnsiTheme="majorBidi" w:cstheme="majorBidi"/>
              </w:rPr>
            </w:pPr>
            <w:r w:rsidRPr="009C5EB2">
              <w:rPr>
                <w:rFonts w:asciiTheme="majorBidi" w:hAnsiTheme="majorBidi" w:cstheme="majorBidi"/>
              </w:rPr>
              <w:t>PEOU3: I find smart healthcare services to</w:t>
            </w:r>
            <w:r>
              <w:rPr>
                <w:rFonts w:asciiTheme="majorBidi" w:hAnsiTheme="majorBidi" w:cstheme="majorBidi"/>
              </w:rPr>
              <w:t xml:space="preserve"> </w:t>
            </w:r>
            <w:r w:rsidRPr="009C5EB2">
              <w:rPr>
                <w:rFonts w:asciiTheme="majorBidi" w:hAnsiTheme="majorBidi" w:cstheme="majorBidi"/>
              </w:rPr>
              <w:t>be easy to use.</w:t>
            </w:r>
            <w:r>
              <w:rPr>
                <w:rFonts w:asciiTheme="majorBidi" w:hAnsiTheme="majorBidi" w:cstheme="majorBidi"/>
              </w:rPr>
              <w:t xml:space="preserve"> </w:t>
            </w:r>
          </w:p>
          <w:p w14:paraId="57732BA7" w14:textId="0F8B4E4B" w:rsidR="003B6FD1" w:rsidRPr="00CA307D" w:rsidRDefault="003B6FD1" w:rsidP="003B6FD1">
            <w:pPr>
              <w:rPr>
                <w:rFonts w:asciiTheme="majorBidi" w:hAnsiTheme="majorBidi" w:cstheme="majorBidi"/>
                <w:b/>
                <w:bCs/>
              </w:rPr>
            </w:pPr>
            <w:r w:rsidRPr="009C5EB2">
              <w:rPr>
                <w:rFonts w:asciiTheme="majorBidi" w:hAnsiTheme="majorBidi" w:cstheme="majorBidi"/>
              </w:rPr>
              <w:t>PEOU4: It is easy to use smart healthcare</w:t>
            </w:r>
            <w:r>
              <w:rPr>
                <w:rFonts w:asciiTheme="majorBidi" w:hAnsiTheme="majorBidi" w:cstheme="majorBidi"/>
              </w:rPr>
              <w:t xml:space="preserve"> </w:t>
            </w:r>
            <w:r w:rsidRPr="009C5EB2">
              <w:rPr>
                <w:rFonts w:asciiTheme="majorBidi" w:hAnsiTheme="majorBidi" w:cstheme="majorBidi"/>
              </w:rPr>
              <w:t>services to do what I want.</w:t>
            </w:r>
          </w:p>
        </w:tc>
        <w:tc>
          <w:tcPr>
            <w:tcW w:w="2695" w:type="dxa"/>
            <w:shd w:val="clear" w:color="auto" w:fill="FFF2CC" w:themeFill="accent4" w:themeFillTint="33"/>
          </w:tcPr>
          <w:p w14:paraId="785E9216" w14:textId="6E475781" w:rsidR="003B6FD1" w:rsidRDefault="003B6FD1" w:rsidP="003B6FD1">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mSa3ZcuB","properties":{"formattedCitation":"(K. Liu &amp; Tao, 2022)","plainCitation":"(K. Liu &amp; Tao, 2022)","noteIndex":0},"citationItems":[{"id":5271,"uris":["http://zotero.org/groups/2521412/items/GDUD3HUH"],"itemData":{"id":5271,"type":"article-journal","abstract":"AI-based smart healthcare services are emerging as promising tools to improve efficiency and effectiveness of healthcare service delivery. This study aimed to examine the roles of trust and three AI-specific characteristics (i.e., personalization, loss of privacy, anthropomorphism) in public acceptance of smart healthcare services based on an extended Technology Acceptance Model. The model's validity was confirmed using a partial least squares structural equation modeling technique based on data collected from 769 survey samples. Multigroup analyses were conducted to determine whether the path coefficients differed by gender, age, and usage experience. The results showed that perceived usefulness, perceived ease of use, and the three AI-specific characteristics were important determinants of public acceptance of smart healthcare services, whose roles were fully or partially mediated by trust. Trust, perceived usefulness, and personalization directly determined behavioral intention to use smart healthcare services. The relationships among antecedent factors and behavioral intention to use smart healthcare services were also moderated by gender, age, and usage experience. The study demonstrated the critical roles of personalization, loss of privacy, and anthropomorphism in shaping public trust and acceptance of smart healthcare services. The results offer important theoretical and practical implications for the design and implementation of such services.","container-title":"Computers in Human Behavior","DOI":"10.1016/j.chb.2021.107026","ISSN":"0747-5632","journalAbbreviation":"Computers in Human Behavior","language":"en","page":"107026","source":"ScienceDirect","title":"The roles of trust, personalization, loss of privacy, and anthropomorphism in public acceptance of smart healthcare services","volume":"127","author":[{"family":"Liu","given":"Kaifeng"},{"family":"Tao","given":"Da"}],"issued":{"date-parts":[["2022",2,1]]}}}],"schema":"https://github.com/citation-style-language/schema/raw/master/csl-citation.json"} </w:instrText>
            </w:r>
            <w:r>
              <w:rPr>
                <w:rFonts w:asciiTheme="majorBidi" w:hAnsiTheme="majorBidi" w:cstheme="majorBidi"/>
              </w:rPr>
              <w:fldChar w:fldCharType="separate"/>
            </w:r>
            <w:r w:rsidRPr="009C5EB2">
              <w:rPr>
                <w:rFonts w:ascii="Times New Roman" w:hAnsi="Times New Roman" w:cs="Times New Roman"/>
              </w:rPr>
              <w:t>(K. Liu &amp; Tao, 2022)</w:t>
            </w:r>
            <w:r>
              <w:rPr>
                <w:rFonts w:asciiTheme="majorBidi" w:hAnsiTheme="majorBidi" w:cstheme="majorBidi"/>
              </w:rPr>
              <w:fldChar w:fldCharType="end"/>
            </w:r>
          </w:p>
        </w:tc>
      </w:tr>
      <w:tr w:rsidR="003B6FD1" w14:paraId="29A83000" w14:textId="77777777" w:rsidTr="009C5EB2">
        <w:tc>
          <w:tcPr>
            <w:tcW w:w="10255" w:type="dxa"/>
            <w:shd w:val="clear" w:color="auto" w:fill="FFF2CC" w:themeFill="accent4" w:themeFillTint="33"/>
          </w:tcPr>
          <w:p w14:paraId="41F4DBE9" w14:textId="77777777" w:rsidR="003B6FD1" w:rsidRPr="007764AD" w:rsidRDefault="003B6FD1" w:rsidP="003B6FD1">
            <w:pPr>
              <w:rPr>
                <w:rFonts w:asciiTheme="majorBidi" w:hAnsiTheme="majorBidi" w:cstheme="majorBidi"/>
                <w:b/>
                <w:bCs/>
              </w:rPr>
            </w:pPr>
            <w:r w:rsidRPr="007764AD">
              <w:rPr>
                <w:rFonts w:asciiTheme="majorBidi" w:hAnsiTheme="majorBidi" w:cstheme="majorBidi"/>
                <w:b/>
                <w:bCs/>
              </w:rPr>
              <w:t>Perceived ease of use</w:t>
            </w:r>
          </w:p>
          <w:p w14:paraId="69A550C9" w14:textId="77777777" w:rsidR="003B6FD1" w:rsidRPr="007764AD" w:rsidRDefault="003B6FD1" w:rsidP="003B6FD1">
            <w:pPr>
              <w:rPr>
                <w:rFonts w:asciiTheme="majorBidi" w:hAnsiTheme="majorBidi" w:cstheme="majorBidi"/>
              </w:rPr>
            </w:pPr>
            <w:r w:rsidRPr="007764AD">
              <w:rPr>
                <w:rFonts w:asciiTheme="majorBidi" w:hAnsiTheme="majorBidi" w:cstheme="majorBidi"/>
              </w:rPr>
              <w:t xml:space="preserve">The use of wearable devices is clear and understandable. </w:t>
            </w:r>
          </w:p>
          <w:p w14:paraId="06191261" w14:textId="77777777" w:rsidR="003B6FD1" w:rsidRPr="007764AD" w:rsidRDefault="003B6FD1" w:rsidP="003B6FD1">
            <w:pPr>
              <w:rPr>
                <w:rFonts w:asciiTheme="majorBidi" w:hAnsiTheme="majorBidi" w:cstheme="majorBidi"/>
              </w:rPr>
            </w:pPr>
            <w:r w:rsidRPr="007764AD">
              <w:rPr>
                <w:rFonts w:asciiTheme="majorBidi" w:hAnsiTheme="majorBidi" w:cstheme="majorBidi"/>
              </w:rPr>
              <w:t>It's easy for me to master most of the functions of my</w:t>
            </w:r>
            <w:r>
              <w:rPr>
                <w:rFonts w:asciiTheme="majorBidi" w:hAnsiTheme="majorBidi" w:cstheme="majorBidi"/>
              </w:rPr>
              <w:t xml:space="preserve"> </w:t>
            </w:r>
            <w:r w:rsidRPr="007764AD">
              <w:rPr>
                <w:rFonts w:asciiTheme="majorBidi" w:hAnsiTheme="majorBidi" w:cstheme="majorBidi"/>
              </w:rPr>
              <w:t>wearable devices.</w:t>
            </w:r>
          </w:p>
          <w:p w14:paraId="73D582D3" w14:textId="0AE2C12C" w:rsidR="003B6FD1" w:rsidRPr="00CA307D" w:rsidRDefault="003B6FD1" w:rsidP="003B6FD1">
            <w:pPr>
              <w:rPr>
                <w:rFonts w:asciiTheme="majorBidi" w:hAnsiTheme="majorBidi" w:cstheme="majorBidi"/>
                <w:b/>
                <w:bCs/>
              </w:rPr>
            </w:pPr>
            <w:r w:rsidRPr="007764AD">
              <w:rPr>
                <w:rFonts w:asciiTheme="majorBidi" w:hAnsiTheme="majorBidi" w:cstheme="majorBidi"/>
              </w:rPr>
              <w:t xml:space="preserve">Overall, I find wearable devices easy to use. </w:t>
            </w:r>
          </w:p>
        </w:tc>
        <w:tc>
          <w:tcPr>
            <w:tcW w:w="2695" w:type="dxa"/>
            <w:shd w:val="clear" w:color="auto" w:fill="FFF2CC" w:themeFill="accent4" w:themeFillTint="33"/>
          </w:tcPr>
          <w:p w14:paraId="6108CCDD" w14:textId="381975B9" w:rsidR="003B6FD1" w:rsidRDefault="003B6FD1" w:rsidP="003B6FD1">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ZRyb5hJR","properties":{"formattedCitation":"(An, 2021)","plainCitation":"(An, 2021)","noteIndex":0},"citationItems":[{"id":5193,"uris":["http://zotero.org/groups/2521412/items/3ZT6RH9E"],"itemData":{"id":5193,"type":"thesis","abstract":"The advancement of the wearable devices industry has long emphasized the significance of consumer acceptance of the products. Despite there are lots of theories in this field, few particular theoretical models and researches are conducted in China's market. This research investigates factors influencing consumers' intention to adopt wearable devices in China's market by measuring the relationships between thoughtfully selected variables and consumers' intention. We conduct Mixed Methods Researchs to pre-test the validation of hypotheses and measure correlations between factors. The Proposed model consists of elements applied from Technology Acceptance Model (TAM), Diffusion of Innovations (DOI), Functional Expressive Aesthetic Theory (FEA), Unified Theory of Acceptance and Use of Technology (UTAUT), along with perceived risks and privacy calculus field. The findings indicate that perceived ease of use (PEOU) and perceived usefulness (PU) are significant antecedent factors; prior factors namely perceived compatibility and perceived comfort also show positive impacts. This research provides several practical and theoretical implications for stakeholders and manufacturers to potentially increase consumers' intention to adopt wearable devices.\nAlternate abstract:\nO avanço da indústria de dispositivos vestíveis há muito que enfatiza o significado da aceitação destes produtos pelos consumidores. Apesar de imensas teorias neste campo, são poucos os modelos teóricos particulares e estudos conduzidos no mercado chinês. Este estudo investiga fatores que influenciam a intenção dos consumidores de adotar dispositivos vestíveis no mercado chinês, medindo as relações entre variáveis cuidadosamente selecionadas e a intenção de compra dos consumidores. Conduzimos metodologias mistas para pré-testar a validação de hipóteses e medir as correlações entre fatores. O modelo consiste em elementos aplicados a partir do Modelo de Aceitação de Tecnologia (TAM), Difusão de Inovações (DOI), Teoria Estética Expressiva Funcional (FEA), Teoria Unificada de Aceitação e Utilização de Tecnologia (UTAUT), juntamente com os riscos percebidos e a preocupação com a privacidade. Os resultados indicam que a Perceção da Facilidade de Utilização (PEOU) e a Perceção da Utilidade (PU) são fatores antecedentes significativos; fatores anteriores, nomeadamente a perceção da compatibilidade e do conforto também mostram impactos positivos. Este estudo fornece várias implicações práticas e teóricas para stakeholders e fabricantes de produtos orientadas para o aumento potencial da intenção dos consumidores em adotar dispositivos vestíveis.","event-place":"Portugal","genre":"M.Sc.","language":"English","license":"Database copyright ProQuest LLC; ProQuest does not claim copyright in the individual underlying works.","note":"ISBN: 9798209927693","number-of-pages":"55","publisher":"Universidade Catolica Portugesa (Portugal)","publisher-place":"Portugal","source":"ProQuest","title":"Consumer Acceptance of Wearable Devices: An Empirical Study in China","title-short":"Consumer Acceptance of Wearable Devices","URL":"https://www.proquest.com/docview/2647679530/abstract/F25CB57DC9334C46PQ/1","author":[{"family":"An","given":"Bozhen"}],"accessed":{"date-parts":[["2023",1,21]]},"issued":{"date-parts":[["2021"]]}}}],"schema":"https://github.com/citation-style-language/schema/raw/master/csl-citation.json"} </w:instrText>
            </w:r>
            <w:r>
              <w:rPr>
                <w:rFonts w:asciiTheme="majorBidi" w:hAnsiTheme="majorBidi" w:cstheme="majorBidi"/>
              </w:rPr>
              <w:fldChar w:fldCharType="separate"/>
            </w:r>
            <w:r w:rsidRPr="00781B65">
              <w:rPr>
                <w:rFonts w:ascii="Times New Roman" w:hAnsi="Times New Roman" w:cs="Times New Roman"/>
              </w:rPr>
              <w:t>(An, 2021)</w:t>
            </w:r>
            <w:r>
              <w:rPr>
                <w:rFonts w:asciiTheme="majorBidi" w:hAnsiTheme="majorBidi" w:cstheme="majorBidi"/>
              </w:rPr>
              <w:fldChar w:fldCharType="end"/>
            </w:r>
          </w:p>
        </w:tc>
      </w:tr>
      <w:tr w:rsidR="003B6FD1" w14:paraId="69DB1714" w14:textId="77777777" w:rsidTr="009C5EB2">
        <w:tc>
          <w:tcPr>
            <w:tcW w:w="10255" w:type="dxa"/>
            <w:shd w:val="clear" w:color="auto" w:fill="FFF2CC" w:themeFill="accent4" w:themeFillTint="33"/>
          </w:tcPr>
          <w:p w14:paraId="7C020BFC" w14:textId="77777777" w:rsidR="003B6FD1" w:rsidRPr="009C5EB2" w:rsidRDefault="003B6FD1" w:rsidP="003B6FD1">
            <w:pPr>
              <w:rPr>
                <w:rFonts w:asciiTheme="majorBidi" w:hAnsiTheme="majorBidi" w:cstheme="majorBidi"/>
                <w:b/>
                <w:bCs/>
              </w:rPr>
            </w:pPr>
            <w:r w:rsidRPr="009C5EB2">
              <w:rPr>
                <w:rFonts w:asciiTheme="majorBidi" w:hAnsiTheme="majorBidi" w:cstheme="majorBidi"/>
                <w:b/>
                <w:bCs/>
              </w:rPr>
              <w:t xml:space="preserve">Perceived ease of use (PEOU) </w:t>
            </w:r>
          </w:p>
          <w:p w14:paraId="7592AC58" w14:textId="77777777" w:rsidR="003B6FD1" w:rsidRPr="008969F0" w:rsidRDefault="003B6FD1" w:rsidP="003B6FD1">
            <w:pPr>
              <w:rPr>
                <w:rFonts w:asciiTheme="majorBidi" w:hAnsiTheme="majorBidi" w:cstheme="majorBidi"/>
              </w:rPr>
            </w:pPr>
            <w:r w:rsidRPr="008969F0">
              <w:rPr>
                <w:rFonts w:asciiTheme="majorBidi" w:hAnsiTheme="majorBidi" w:cstheme="majorBidi"/>
              </w:rPr>
              <w:t>Learning to use the healthcare wearable device would be easy for me</w:t>
            </w:r>
          </w:p>
          <w:p w14:paraId="16EA9818" w14:textId="77777777" w:rsidR="003B6FD1" w:rsidRPr="008969F0" w:rsidRDefault="003B6FD1" w:rsidP="003B6FD1">
            <w:pPr>
              <w:rPr>
                <w:rFonts w:asciiTheme="majorBidi" w:hAnsiTheme="majorBidi" w:cstheme="majorBidi"/>
              </w:rPr>
            </w:pPr>
            <w:r w:rsidRPr="008969F0">
              <w:rPr>
                <w:rFonts w:asciiTheme="majorBidi" w:hAnsiTheme="majorBidi" w:cstheme="majorBidi"/>
              </w:rPr>
              <w:t xml:space="preserve">It would be easy for me to become </w:t>
            </w:r>
            <w:proofErr w:type="spellStart"/>
            <w:r w:rsidRPr="008969F0">
              <w:rPr>
                <w:rFonts w:asciiTheme="majorBidi" w:hAnsiTheme="majorBidi" w:cstheme="majorBidi"/>
              </w:rPr>
              <w:t>skilful</w:t>
            </w:r>
            <w:proofErr w:type="spellEnd"/>
            <w:r w:rsidRPr="008969F0">
              <w:rPr>
                <w:rFonts w:asciiTheme="majorBidi" w:hAnsiTheme="majorBidi" w:cstheme="majorBidi"/>
              </w:rPr>
              <w:t xml:space="preserve"> at using the healthcare wearable device </w:t>
            </w:r>
          </w:p>
          <w:p w14:paraId="40D98864" w14:textId="77777777" w:rsidR="003B6FD1" w:rsidRPr="008969F0" w:rsidRDefault="003B6FD1" w:rsidP="003B6FD1">
            <w:pPr>
              <w:rPr>
                <w:rFonts w:asciiTheme="majorBidi" w:hAnsiTheme="majorBidi" w:cstheme="majorBidi"/>
              </w:rPr>
            </w:pPr>
            <w:r w:rsidRPr="008969F0">
              <w:rPr>
                <w:rFonts w:asciiTheme="majorBidi" w:hAnsiTheme="majorBidi" w:cstheme="majorBidi"/>
              </w:rPr>
              <w:t xml:space="preserve">I think the healthcare wearable device is easy to carry </w:t>
            </w:r>
          </w:p>
          <w:p w14:paraId="7362D1F8" w14:textId="74523C97" w:rsidR="003B6FD1" w:rsidRPr="00CA307D" w:rsidRDefault="003B6FD1" w:rsidP="003B6FD1">
            <w:pPr>
              <w:rPr>
                <w:rFonts w:asciiTheme="majorBidi" w:hAnsiTheme="majorBidi" w:cstheme="majorBidi"/>
                <w:b/>
                <w:bCs/>
              </w:rPr>
            </w:pPr>
            <w:r w:rsidRPr="008969F0">
              <w:rPr>
                <w:rFonts w:asciiTheme="majorBidi" w:hAnsiTheme="majorBidi" w:cstheme="majorBidi"/>
              </w:rPr>
              <w:t>I have access to the healthcare wearable device everywhere</w:t>
            </w:r>
          </w:p>
        </w:tc>
        <w:tc>
          <w:tcPr>
            <w:tcW w:w="2695" w:type="dxa"/>
            <w:shd w:val="clear" w:color="auto" w:fill="FFF2CC" w:themeFill="accent4" w:themeFillTint="33"/>
          </w:tcPr>
          <w:p w14:paraId="311E1367" w14:textId="11EB6C03" w:rsidR="003B6FD1" w:rsidRDefault="003B6FD1" w:rsidP="003B6FD1">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jQGsb3A7","properties":{"formattedCitation":"(Cheung et al., 2020)","plainCitation":"(Cheung et al., 2020)","noteIndex":0},"citationItems":[{"id":5227,"uris":["http://zotero.org/groups/2521412/items/5E3RR3RW"],"itemData":{"id":5227,"type":"article-journal","abstract":"Purpose Young consumers have increasingly adopted wearable health-care technology to improve their well-being. Drawing on generation cohort theory (GCT) and the technology acceptance model (TAM), this study aims to illuminate the major factors that drive the adoption of health-care wearable technology products by Generation Z (Gen-Z) consumers in Hong Kong. Design/methodology/approach A self-administrated online survey was used to collect data from a sample of Gen-Z consumers in Hong Kong with experience in using health-care wearable technology. Data analysis was performed using partial least-squares-structural equation modeling to verify four hypotheses. Findings The results reveal that consumer innovativeness (CI) and electronic word-of-mouth referral (EWOM) are significant predictors of perceived credibility, perceived ease of use and perceived usefulness, which subsequently drive online engagement intention and adoption intention (AI). Practical implications This research provides practical guidance for marketers of health-care wearable technology products. In particular, CI and EWOM hold the key to young consumers’ product perceptions (and thereby their online engagement and AIs). Originality/value This research leverages the insights of GCT to enrich the TAM, specifically by including CI and EWOM as antecedents and online engagement as a consequence in the context of health-care wearable technology. The results of an empirical study enhance theoretical understanding of Gen-Z consumers’ perceptions and behavioral intentions toward health-care wearable technology. They also point to actionable recommendations for marketing this new technology to young consumers.","container-title":"Young Consumers","DOI":"10.1108/YC-04-2020-1123","ISSN":"1747-3616","issue":"1","note":"publisher: Emerald Publishing Limited","page":"10-27","source":"Emerald Insight","title":"Driving healthcare wearable technology adoption for Generation Z consumers in Hong Kong","volume":"22","author":[{"family":"Cheung","given":"Man Lai"},{"family":"Leung","given":"Wilson K.S."},{"family":"Chan","given":"Haksin"}],"issued":{"date-parts":[["2020",1,1]]}}}],"schema":"https://github.com/citation-style-language/schema/raw/master/csl-citation.json"} </w:instrText>
            </w:r>
            <w:r>
              <w:rPr>
                <w:rFonts w:asciiTheme="majorBidi" w:hAnsiTheme="majorBidi" w:cstheme="majorBidi"/>
              </w:rPr>
              <w:fldChar w:fldCharType="separate"/>
            </w:r>
            <w:r w:rsidRPr="0061046A">
              <w:rPr>
                <w:rFonts w:ascii="Times New Roman" w:hAnsi="Times New Roman" w:cs="Times New Roman"/>
              </w:rPr>
              <w:t>(Cheung et al., 2020)</w:t>
            </w:r>
            <w:r>
              <w:rPr>
                <w:rFonts w:asciiTheme="majorBidi" w:hAnsiTheme="majorBidi" w:cstheme="majorBidi"/>
              </w:rPr>
              <w:fldChar w:fldCharType="end"/>
            </w:r>
          </w:p>
        </w:tc>
      </w:tr>
      <w:tr w:rsidR="00F365F7" w14:paraId="137C5E01" w14:textId="77777777" w:rsidTr="009C5EB2">
        <w:tc>
          <w:tcPr>
            <w:tcW w:w="10255" w:type="dxa"/>
            <w:shd w:val="clear" w:color="auto" w:fill="FFF2CC" w:themeFill="accent4" w:themeFillTint="33"/>
          </w:tcPr>
          <w:p w14:paraId="79634E84" w14:textId="77777777" w:rsidR="00F365F7" w:rsidRPr="007453E5" w:rsidRDefault="00F365F7" w:rsidP="00F365F7">
            <w:pPr>
              <w:rPr>
                <w:rFonts w:asciiTheme="majorBidi" w:hAnsiTheme="majorBidi" w:cstheme="majorBidi"/>
                <w:b/>
                <w:bCs/>
              </w:rPr>
            </w:pPr>
            <w:r w:rsidRPr="007453E5">
              <w:rPr>
                <w:rFonts w:asciiTheme="majorBidi" w:hAnsiTheme="majorBidi" w:cstheme="majorBidi"/>
                <w:b/>
                <w:bCs/>
              </w:rPr>
              <w:t>Perceived Ease of Use</w:t>
            </w:r>
          </w:p>
          <w:p w14:paraId="71C8256C" w14:textId="77777777" w:rsidR="00F365F7" w:rsidRDefault="00F365F7" w:rsidP="00F365F7">
            <w:pPr>
              <w:rPr>
                <w:rFonts w:asciiTheme="majorBidi" w:hAnsiTheme="majorBidi" w:cstheme="majorBidi"/>
              </w:rPr>
            </w:pPr>
            <w:r w:rsidRPr="007453E5">
              <w:rPr>
                <w:rFonts w:asciiTheme="majorBidi" w:hAnsiTheme="majorBidi" w:cstheme="majorBidi"/>
              </w:rPr>
              <w:t>PEU1: My interaction with smart wearable devices is clear and understandable</w:t>
            </w:r>
          </w:p>
          <w:p w14:paraId="265089A9" w14:textId="77777777" w:rsidR="00F365F7" w:rsidRPr="007453E5" w:rsidRDefault="00F365F7" w:rsidP="00F365F7">
            <w:pPr>
              <w:rPr>
                <w:rFonts w:asciiTheme="majorBidi" w:hAnsiTheme="majorBidi" w:cstheme="majorBidi"/>
              </w:rPr>
            </w:pPr>
            <w:r w:rsidRPr="007453E5">
              <w:rPr>
                <w:rFonts w:asciiTheme="majorBidi" w:hAnsiTheme="majorBidi" w:cstheme="majorBidi"/>
              </w:rPr>
              <w:t>PEU2: Using smart wearable devices is easy for me</w:t>
            </w:r>
          </w:p>
          <w:p w14:paraId="22690BF4" w14:textId="7ABDE1BF" w:rsidR="00F365F7" w:rsidRPr="00CA307D" w:rsidRDefault="00F365F7" w:rsidP="00F365F7">
            <w:pPr>
              <w:rPr>
                <w:rFonts w:asciiTheme="majorBidi" w:hAnsiTheme="majorBidi" w:cstheme="majorBidi"/>
                <w:b/>
                <w:bCs/>
              </w:rPr>
            </w:pPr>
            <w:r w:rsidRPr="007453E5">
              <w:rPr>
                <w:rFonts w:asciiTheme="majorBidi" w:hAnsiTheme="majorBidi" w:cstheme="majorBidi"/>
              </w:rPr>
              <w:t>PEU3: Interacting with smart wearable devices does not require mental effort</w:t>
            </w:r>
          </w:p>
        </w:tc>
        <w:tc>
          <w:tcPr>
            <w:tcW w:w="2695" w:type="dxa"/>
            <w:shd w:val="clear" w:color="auto" w:fill="FFF2CC" w:themeFill="accent4" w:themeFillTint="33"/>
          </w:tcPr>
          <w:p w14:paraId="32FC48AA" w14:textId="1CE0B87B"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KufVDhV4","properties":{"formattedCitation":"(Park, 2020)","plainCitation":"(Park, 2020)","noteIndex":0},"citationItems":[{"id":4652,"uris":["http://zotero.org/groups/2521412/items/YNCLX2WX","http://zotero.org/groups/2521412/items/43SB78I4"],"itemData":{"id":4652,"type":"article-journal","abstract":"Smart wearable devices have become one of the most popular interactive items in the “smart” era that prioritizes “mobility.” There is significant scholarly interest in not only promoting the successful diffusion of this technology but also providing improved user experience to users of these devices. In line with this trend, this study explores users’ perceptions of smart wearable devices and introduces a comprehensive research model that employs factors that are primarily extracted using the expectation-confirmation, technology acceptance, and flow models. The results derived using both confirmatory factor analysis and structural equation modeling methods (N = 1,380) indicate that users’ intentions to use smart wearable devices are determined by five influential factors: satisfaction, enjoyment, usefulness, flow state, and cost. Both users’ confirmation and service and system quality play notable determinative roles in the research model. Implications and suggestions are presented considering the results.","container-title":"Telematics and Informatics","DOI":"10.1016/j.tele.2019.101318","ISSN":"0736-5853","journalAbbreviation":"Telematics and Informatics","language":"en","page":"101318","source":"ScienceDirect","title":"User acceptance of smart wearable devices: An expectation-confirmation model approach","title-short":"User acceptance of smart wearable devices","volume":"47","author":[{"family":"Park","given":"Eunil"}],"issued":{"date-parts":[["2020",4,1]]}}}],"schema":"https://github.com/citation-style-language/schema/raw/master/csl-citation.json"} </w:instrText>
            </w:r>
            <w:r>
              <w:rPr>
                <w:rFonts w:asciiTheme="majorBidi" w:hAnsiTheme="majorBidi" w:cstheme="majorBidi"/>
              </w:rPr>
              <w:fldChar w:fldCharType="separate"/>
            </w:r>
            <w:r w:rsidRPr="007453E5">
              <w:rPr>
                <w:rFonts w:ascii="Times New Roman" w:hAnsi="Times New Roman" w:cs="Times New Roman"/>
              </w:rPr>
              <w:t>(Park, 2020)</w:t>
            </w:r>
            <w:r>
              <w:rPr>
                <w:rFonts w:asciiTheme="majorBidi" w:hAnsiTheme="majorBidi" w:cstheme="majorBidi"/>
              </w:rPr>
              <w:fldChar w:fldCharType="end"/>
            </w:r>
          </w:p>
        </w:tc>
      </w:tr>
      <w:tr w:rsidR="00F365F7" w14:paraId="788EB20A" w14:textId="77777777" w:rsidTr="009C5EB2">
        <w:tc>
          <w:tcPr>
            <w:tcW w:w="10255" w:type="dxa"/>
            <w:shd w:val="clear" w:color="auto" w:fill="FFF2CC" w:themeFill="accent4" w:themeFillTint="33"/>
          </w:tcPr>
          <w:p w14:paraId="3F90E66C" w14:textId="77777777" w:rsidR="00F365F7" w:rsidRPr="00005547" w:rsidRDefault="00F365F7" w:rsidP="00F365F7">
            <w:pPr>
              <w:rPr>
                <w:rFonts w:asciiTheme="majorBidi" w:hAnsiTheme="majorBidi" w:cstheme="majorBidi"/>
                <w:b/>
                <w:bCs/>
              </w:rPr>
            </w:pPr>
            <w:r w:rsidRPr="00005547">
              <w:rPr>
                <w:rFonts w:asciiTheme="majorBidi" w:hAnsiTheme="majorBidi" w:cstheme="majorBidi"/>
                <w:b/>
                <w:bCs/>
              </w:rPr>
              <w:t>Perceived Ease of Use</w:t>
            </w:r>
          </w:p>
          <w:p w14:paraId="34E48AF0" w14:textId="77777777" w:rsidR="00F365F7" w:rsidRPr="008E5C49" w:rsidRDefault="00F365F7" w:rsidP="00F365F7">
            <w:pPr>
              <w:rPr>
                <w:rFonts w:asciiTheme="majorBidi" w:hAnsiTheme="majorBidi" w:cstheme="majorBidi"/>
              </w:rPr>
            </w:pPr>
            <w:r w:rsidRPr="008E5C49">
              <w:rPr>
                <w:rFonts w:asciiTheme="majorBidi" w:hAnsiTheme="majorBidi" w:cstheme="majorBidi"/>
              </w:rPr>
              <w:t>PEOU1 I think the interaction with the smart bands is clear and understandable.</w:t>
            </w:r>
          </w:p>
          <w:p w14:paraId="3EB2DA86" w14:textId="77777777" w:rsidR="00F365F7" w:rsidRPr="008E5C49" w:rsidRDefault="00F365F7" w:rsidP="00F365F7">
            <w:pPr>
              <w:rPr>
                <w:rFonts w:asciiTheme="majorBidi" w:hAnsiTheme="majorBidi" w:cstheme="majorBidi"/>
              </w:rPr>
            </w:pPr>
            <w:r w:rsidRPr="008E5C49">
              <w:rPr>
                <w:rFonts w:asciiTheme="majorBidi" w:hAnsiTheme="majorBidi" w:cstheme="majorBidi"/>
              </w:rPr>
              <w:t>PEOU2 It would be easy for me to become skillful at using smart bands.</w:t>
            </w:r>
          </w:p>
          <w:p w14:paraId="6E762F80" w14:textId="77777777" w:rsidR="00F365F7" w:rsidRPr="008E5C49" w:rsidRDefault="00F365F7" w:rsidP="00F365F7">
            <w:pPr>
              <w:rPr>
                <w:rFonts w:asciiTheme="majorBidi" w:hAnsiTheme="majorBidi" w:cstheme="majorBidi"/>
              </w:rPr>
            </w:pPr>
            <w:r w:rsidRPr="008E5C49">
              <w:rPr>
                <w:rFonts w:asciiTheme="majorBidi" w:hAnsiTheme="majorBidi" w:cstheme="majorBidi"/>
              </w:rPr>
              <w:t>PEOU3 I think it is easy to get the smart bands to do what I want it to do.</w:t>
            </w:r>
          </w:p>
          <w:p w14:paraId="49F28618" w14:textId="4709461F" w:rsidR="00F365F7" w:rsidRPr="00CA307D" w:rsidRDefault="00F365F7" w:rsidP="00F365F7">
            <w:pPr>
              <w:rPr>
                <w:rFonts w:asciiTheme="majorBidi" w:hAnsiTheme="majorBidi" w:cstheme="majorBidi"/>
                <w:b/>
                <w:bCs/>
              </w:rPr>
            </w:pPr>
            <w:r w:rsidRPr="008E5C49">
              <w:rPr>
                <w:rFonts w:asciiTheme="majorBidi" w:hAnsiTheme="majorBidi" w:cstheme="majorBidi"/>
              </w:rPr>
              <w:t>PEOU4 I think that it takes low mental effort to use smart bands.</w:t>
            </w:r>
          </w:p>
        </w:tc>
        <w:tc>
          <w:tcPr>
            <w:tcW w:w="2695" w:type="dxa"/>
            <w:shd w:val="clear" w:color="auto" w:fill="FFF2CC" w:themeFill="accent4" w:themeFillTint="33"/>
          </w:tcPr>
          <w:p w14:paraId="780F286C" w14:textId="49D40095"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fAdwmxEI","properties":{"formattedCitation":"(Rajanen &amp; Weng, 2017)","plainCitation":"(Rajanen &amp; Weng, 2017)","noteIndex":0},"citationItems":[{"id":4483,"uris":["http://zotero.org/groups/2521412/items/BTPBGWTN"],"itemData":{"id":4483,"type":"paper-conference","abstract":"We examine the factors predicting behavioral intention to use wearable devices for personal healthcare with the aim to understand the role of personality characteristics in adopting digital life technology. A web survey was conducted among consumers in China. Mobile affinity and compatibility, two facets of technological personality, have positive influences on acceptance of smart bands; individuals who value mobile phones to a high degree will adopt smart bands for health monitoring and improvement, and individuals will use digital life technology which performs similar functions as the technology already adopted. Behavioral-disposition traits, namely fun seeking and reward responsiveness, moderate the relationships of use intention with perceived ease of use and perceived usefulness, respectively. Fun seeking personalities will use smart bands when their perceived ease of use is low, while reward responsiveness personalities will use smart bands when their perceived usefulness is high. Implications to research and development of digital life technology are discussed.","collection-title":"AcademicMindtrek '17","container-title":"Proceedings of the 21st International Academic Mindtrek Conference","DOI":"10.1145/3131085.3131118","event-place":"New York, NY, USA","ISBN":"978-1-4503-5426-4","page":"154–163","publisher":"Association for Computing Machinery","publisher-place":"New York, NY, USA","source":"ACM Digital Library","title":"Digitization for fun or reward? a study of acceptance of wearable devices for personal healthcare","title-short":"Digitization for fun or reward?","URL":"http://doi.org/10.1145/3131085.3131118","author":[{"family":"Rajanen","given":"Dorina"},{"family":"Weng","given":"Min"}],"accessed":{"date-parts":[["2022",12,5]]},"issued":{"date-parts":[["2017",9,20]]}}}],"schema":"https://github.com/citation-style-language/schema/raw/master/csl-citation.json"} </w:instrText>
            </w:r>
            <w:r>
              <w:rPr>
                <w:rFonts w:asciiTheme="majorBidi" w:hAnsiTheme="majorBidi" w:cstheme="majorBidi"/>
              </w:rPr>
              <w:fldChar w:fldCharType="separate"/>
            </w:r>
            <w:r w:rsidRPr="008E5C49">
              <w:rPr>
                <w:rFonts w:ascii="Times New Roman" w:hAnsi="Times New Roman" w:cs="Times New Roman"/>
              </w:rPr>
              <w:t>(Rajanen &amp; Weng, 2017)</w:t>
            </w:r>
            <w:r>
              <w:rPr>
                <w:rFonts w:asciiTheme="majorBidi" w:hAnsiTheme="majorBidi" w:cstheme="majorBidi"/>
              </w:rPr>
              <w:fldChar w:fldCharType="end"/>
            </w:r>
          </w:p>
        </w:tc>
      </w:tr>
      <w:tr w:rsidR="00C4701A" w14:paraId="021F1491" w14:textId="77777777" w:rsidTr="009C5EB2">
        <w:tc>
          <w:tcPr>
            <w:tcW w:w="10255" w:type="dxa"/>
            <w:shd w:val="clear" w:color="auto" w:fill="FFF2CC" w:themeFill="accent4" w:themeFillTint="33"/>
          </w:tcPr>
          <w:p w14:paraId="3FF86A22" w14:textId="77777777" w:rsidR="00C4701A" w:rsidRPr="007764AD" w:rsidRDefault="00C4701A" w:rsidP="00C4701A">
            <w:pPr>
              <w:rPr>
                <w:rFonts w:asciiTheme="majorBidi" w:hAnsiTheme="majorBidi" w:cstheme="majorBidi"/>
                <w:b/>
                <w:bCs/>
              </w:rPr>
            </w:pPr>
            <w:r w:rsidRPr="007764AD">
              <w:rPr>
                <w:rFonts w:asciiTheme="majorBidi" w:hAnsiTheme="majorBidi" w:cstheme="majorBidi"/>
                <w:b/>
                <w:bCs/>
              </w:rPr>
              <w:t>Perceived ease of use</w:t>
            </w:r>
          </w:p>
          <w:p w14:paraId="380C6C53" w14:textId="77777777" w:rsidR="00C4701A" w:rsidRPr="003741CE" w:rsidRDefault="00C4701A" w:rsidP="00C4701A">
            <w:pPr>
              <w:rPr>
                <w:rFonts w:asciiTheme="majorBidi" w:hAnsiTheme="majorBidi" w:cstheme="majorBidi"/>
              </w:rPr>
            </w:pPr>
            <w:r w:rsidRPr="003741CE">
              <w:rPr>
                <w:rFonts w:asciiTheme="majorBidi" w:hAnsiTheme="majorBidi" w:cstheme="majorBidi"/>
              </w:rPr>
              <w:t xml:space="preserve">PEU1 Features of WDH should be easy for me to learn. </w:t>
            </w:r>
          </w:p>
          <w:p w14:paraId="4FA47B0D" w14:textId="77777777" w:rsidR="00C4701A" w:rsidRPr="003741CE" w:rsidRDefault="00C4701A" w:rsidP="00C4701A">
            <w:pPr>
              <w:rPr>
                <w:rFonts w:asciiTheme="majorBidi" w:hAnsiTheme="majorBidi" w:cstheme="majorBidi"/>
              </w:rPr>
            </w:pPr>
            <w:r w:rsidRPr="003741CE">
              <w:rPr>
                <w:rFonts w:asciiTheme="majorBidi" w:hAnsiTheme="majorBidi" w:cstheme="majorBidi"/>
              </w:rPr>
              <w:t xml:space="preserve">PEU2 How to use WDH should be easy for me to understand. </w:t>
            </w:r>
          </w:p>
          <w:p w14:paraId="4FDA888D" w14:textId="741185D3" w:rsidR="00C4701A" w:rsidRPr="00005547" w:rsidRDefault="00C4701A" w:rsidP="00C4701A">
            <w:pPr>
              <w:rPr>
                <w:rFonts w:asciiTheme="majorBidi" w:hAnsiTheme="majorBidi" w:cstheme="majorBidi"/>
                <w:b/>
                <w:bCs/>
              </w:rPr>
            </w:pPr>
            <w:r w:rsidRPr="003741CE">
              <w:rPr>
                <w:rFonts w:asciiTheme="majorBidi" w:hAnsiTheme="majorBidi" w:cstheme="majorBidi"/>
              </w:rPr>
              <w:t>PEU</w:t>
            </w:r>
            <w:r>
              <w:rPr>
                <w:rFonts w:asciiTheme="majorBidi" w:hAnsiTheme="majorBidi" w:cstheme="majorBidi"/>
              </w:rPr>
              <w:t>3</w:t>
            </w:r>
            <w:r w:rsidRPr="003741CE">
              <w:rPr>
                <w:rFonts w:asciiTheme="majorBidi" w:hAnsiTheme="majorBidi" w:cstheme="majorBidi"/>
              </w:rPr>
              <w:t xml:space="preserve"> WDH should be available to anyone.</w:t>
            </w:r>
          </w:p>
        </w:tc>
        <w:tc>
          <w:tcPr>
            <w:tcW w:w="2695" w:type="dxa"/>
            <w:shd w:val="clear" w:color="auto" w:fill="FFF2CC" w:themeFill="accent4" w:themeFillTint="33"/>
          </w:tcPr>
          <w:p w14:paraId="0DB55F8B" w14:textId="5F47E344" w:rsidR="00C4701A" w:rsidRDefault="00C4701A" w:rsidP="00C4701A">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mWtwSDn1","properties":{"formattedCitation":"(J. Jeong et al., 2021)","plainCitation":"(J. Jeong et al., 2021)","noteIndex":0},"citationItems":[{"id":5015,"uris":["http://zotero.org/groups/2521412/items/EIYLHBWV"],"itemData":{"id":5015,"type":"article-journal","abstract":"This study examined the influencing factors on consumers? intention to use wearable devices in health care (WDH). Although the importance of the WDH market is increasing, existing empirical study results on WDH have been selectively investigated based on the technology acceptance model (TAM). To address this issue, we endeavored to contribute by integrating the theory of planned behavior (TPB) and innovation diffusion theory (IDT) on top of TAM to explain the psychological mechanism underlying consumer behaviors, especially when adopting advanced wearable devices in the health care domain. We surveyed 303 people in Pangyo IT Valley, South Korea, and attempted a path analysis using PLS-SEM estimation. The findings suggest that individual innovativeness (IIN) directly affects consumers? intention to use (IU) WDH, while self-efficacy (SE), aesthetics (AES), and compatibility (COM) have indirectly influenced their usage intentions. Detailed results are described in the article.","container-title":"SAGE Open","DOI":"10.1177/21582440211040070","ISSN":"2158-2440","issue":"3","language":"en","note":"publisher: SAGE Publications","page":"21582440211040070","source":"SAGE Journals","title":"Do Consumers Care About Aesthetics and Compatibility? The Intention to Use Wearable Devices in Health Care","title-short":"Do Consumers Care About Aesthetics and Compatibility?","volume":"11","author":[{"family":"Jeong","given":"Jeeyeon"},{"family":"Kim","given":"Yaeri"},{"family":"Roh","given":"Taewoo"}],"issued":{"date-parts":[["2021",7,1]]}}}],"schema":"https://github.com/citation-style-language/schema/raw/master/csl-citation.json"} </w:instrText>
            </w:r>
            <w:r>
              <w:rPr>
                <w:rFonts w:asciiTheme="majorBidi" w:hAnsiTheme="majorBidi" w:cstheme="majorBidi"/>
              </w:rPr>
              <w:fldChar w:fldCharType="separate"/>
            </w:r>
            <w:r w:rsidRPr="0070074C">
              <w:rPr>
                <w:rFonts w:ascii="Times New Roman" w:hAnsi="Times New Roman" w:cs="Times New Roman"/>
              </w:rPr>
              <w:t>(J. Jeong et al., 2021)</w:t>
            </w:r>
            <w:r>
              <w:rPr>
                <w:rFonts w:asciiTheme="majorBidi" w:hAnsiTheme="majorBidi" w:cstheme="majorBidi"/>
              </w:rPr>
              <w:fldChar w:fldCharType="end"/>
            </w:r>
          </w:p>
        </w:tc>
      </w:tr>
      <w:tr w:rsidR="00C4701A" w14:paraId="588BC749" w14:textId="77777777" w:rsidTr="009C5EB2">
        <w:tc>
          <w:tcPr>
            <w:tcW w:w="10255" w:type="dxa"/>
            <w:shd w:val="clear" w:color="auto" w:fill="FFF2CC" w:themeFill="accent4" w:themeFillTint="33"/>
          </w:tcPr>
          <w:p w14:paraId="63E68C08" w14:textId="77777777" w:rsidR="00C4701A" w:rsidRPr="00082E05" w:rsidRDefault="00C4701A" w:rsidP="00C4701A">
            <w:pPr>
              <w:rPr>
                <w:rFonts w:asciiTheme="majorBidi" w:hAnsiTheme="majorBidi" w:cstheme="majorBidi"/>
                <w:b/>
                <w:bCs/>
              </w:rPr>
            </w:pPr>
            <w:r w:rsidRPr="00082E05">
              <w:rPr>
                <w:rFonts w:asciiTheme="majorBidi" w:hAnsiTheme="majorBidi" w:cstheme="majorBidi"/>
                <w:b/>
                <w:bCs/>
              </w:rPr>
              <w:t>Perceived ease of use</w:t>
            </w:r>
          </w:p>
          <w:p w14:paraId="1E96F111" w14:textId="77777777" w:rsidR="00C4701A" w:rsidRPr="00082E05" w:rsidRDefault="00C4701A" w:rsidP="00C4701A">
            <w:pPr>
              <w:rPr>
                <w:rFonts w:asciiTheme="majorBidi" w:hAnsiTheme="majorBidi" w:cstheme="majorBidi"/>
              </w:rPr>
            </w:pPr>
            <w:r w:rsidRPr="00082E05">
              <w:rPr>
                <w:rFonts w:asciiTheme="majorBidi" w:hAnsiTheme="majorBidi" w:cstheme="majorBidi"/>
              </w:rPr>
              <w:t>PEOU1: Using the smartwatch was easy for me.</w:t>
            </w:r>
          </w:p>
          <w:p w14:paraId="1FAACAB5" w14:textId="77777777" w:rsidR="00C4701A" w:rsidRPr="00082E05" w:rsidRDefault="00C4701A" w:rsidP="00C4701A">
            <w:pPr>
              <w:rPr>
                <w:rFonts w:asciiTheme="majorBidi" w:hAnsiTheme="majorBidi" w:cstheme="majorBidi"/>
              </w:rPr>
            </w:pPr>
            <w:r w:rsidRPr="00082E05">
              <w:rPr>
                <w:rFonts w:asciiTheme="majorBidi" w:hAnsiTheme="majorBidi" w:cstheme="majorBidi"/>
              </w:rPr>
              <w:t>PEOU2: I found the smartwatch easy to use.</w:t>
            </w:r>
          </w:p>
          <w:p w14:paraId="549C937C" w14:textId="762F37B3" w:rsidR="00C4701A" w:rsidRPr="00005547" w:rsidRDefault="00C4701A" w:rsidP="00C4701A">
            <w:pPr>
              <w:rPr>
                <w:rFonts w:asciiTheme="majorBidi" w:hAnsiTheme="majorBidi" w:cstheme="majorBidi"/>
                <w:b/>
                <w:bCs/>
              </w:rPr>
            </w:pPr>
            <w:r w:rsidRPr="00082E05">
              <w:rPr>
                <w:rFonts w:asciiTheme="majorBidi" w:hAnsiTheme="majorBidi" w:cstheme="majorBidi"/>
              </w:rPr>
              <w:t>PEOU3: I found it easy to get the smartwatch to do what I wanted it to do.</w:t>
            </w:r>
          </w:p>
        </w:tc>
        <w:tc>
          <w:tcPr>
            <w:tcW w:w="2695" w:type="dxa"/>
            <w:shd w:val="clear" w:color="auto" w:fill="FFF2CC" w:themeFill="accent4" w:themeFillTint="33"/>
          </w:tcPr>
          <w:p w14:paraId="15D2F19D" w14:textId="0C78C5D7" w:rsidR="00C4701A" w:rsidRDefault="00C4701A" w:rsidP="00C4701A">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ibden7an","properties":{"formattedCitation":"(K. J. Kim, 2016)","plainCitation":"(K. J. Kim, 2016)","noteIndex":0},"citationItems":[{"id":4835,"uris":["http://zotero.org/groups/2521412/items/GCM5KDCJ"],"itemData":{"id":4835,"type":"article-journal","abstract":"This study explores whether screen shape influences smartwatch adoption by proposing an extended technology acceptance model that integrates an empirical comparison between round and square screens with utilitarian and hedonic motivations for higher usage intention. To verify the statistical validity of the proposed model, a structural equation modeling analysis is conducted on data collected from a between-subjects experiment (N = 200) in which participants trialed a smartwatch with either a round or square screen to retrieve health information cumulated from the physical activity during the experiment. Results indicate that a round screen, compared with a square screen, is more effective in promoting smartwatch adoption by enhancing the device's hedonic qualities. However, a round screen is found to reduce the controllability of the device, although such a utilitarian quality still positively influences the adoption process. Implications of the study findings and directions for future research are discussed.","container-title":"Cyberpsychology, Behavior, and Social Networking","DOI":"10.1089/cyber.2016.0136","ISSN":"2152-2715","issue":"12","note":"publisher: Mary Ann Liebert, Inc., publishers","page":"733-739","source":"liebertpub.com (Atypon)","title":"Round or Square? How Screen Shape Affects Utilitarian and Hedonic Motivations for Smartwatch Adoption","title-short":"Round or Square?","volume":"19","author":[{"family":"Kim","given":"Ki Joon"}],"issued":{"date-parts":[["2016",12]]}}}],"schema":"https://github.com/citation-style-language/schema/raw/master/csl-citation.json"} </w:instrText>
            </w:r>
            <w:r>
              <w:rPr>
                <w:rFonts w:asciiTheme="majorBidi" w:hAnsiTheme="majorBidi" w:cstheme="majorBidi"/>
              </w:rPr>
              <w:fldChar w:fldCharType="separate"/>
            </w:r>
            <w:r w:rsidRPr="00082E05">
              <w:rPr>
                <w:rFonts w:ascii="Times New Roman" w:hAnsi="Times New Roman" w:cs="Times New Roman"/>
              </w:rPr>
              <w:t>(K. J. Kim, 2016)</w:t>
            </w:r>
            <w:r>
              <w:rPr>
                <w:rFonts w:asciiTheme="majorBidi" w:hAnsiTheme="majorBidi" w:cstheme="majorBidi"/>
              </w:rPr>
              <w:fldChar w:fldCharType="end"/>
            </w:r>
          </w:p>
        </w:tc>
      </w:tr>
      <w:tr w:rsidR="00F365F7" w14:paraId="211A6B82" w14:textId="77777777" w:rsidTr="009C5EB2">
        <w:tc>
          <w:tcPr>
            <w:tcW w:w="10255" w:type="dxa"/>
            <w:shd w:val="clear" w:color="auto" w:fill="FFF2CC" w:themeFill="accent4" w:themeFillTint="33"/>
          </w:tcPr>
          <w:p w14:paraId="65272E7E" w14:textId="77777777" w:rsidR="00F365F7" w:rsidRPr="008E5C49" w:rsidRDefault="00F365F7" w:rsidP="00F365F7">
            <w:pPr>
              <w:rPr>
                <w:rFonts w:asciiTheme="majorBidi" w:hAnsiTheme="majorBidi" w:cstheme="majorBidi"/>
                <w:b/>
                <w:bCs/>
              </w:rPr>
            </w:pPr>
            <w:r w:rsidRPr="008E5C49">
              <w:rPr>
                <w:rFonts w:asciiTheme="majorBidi" w:hAnsiTheme="majorBidi" w:cstheme="majorBidi"/>
                <w:b/>
                <w:bCs/>
              </w:rPr>
              <w:lastRenderedPageBreak/>
              <w:t xml:space="preserve">Perceived ease of use (SPE) </w:t>
            </w:r>
          </w:p>
          <w:p w14:paraId="2B2F73DD" w14:textId="77777777" w:rsidR="00F365F7" w:rsidRPr="008E5C49" w:rsidRDefault="00F365F7" w:rsidP="00F365F7">
            <w:pPr>
              <w:rPr>
                <w:rFonts w:asciiTheme="majorBidi" w:hAnsiTheme="majorBidi" w:cstheme="majorBidi"/>
              </w:rPr>
            </w:pPr>
            <w:r w:rsidRPr="008E5C49">
              <w:rPr>
                <w:rFonts w:asciiTheme="majorBidi" w:hAnsiTheme="majorBidi" w:cstheme="majorBidi"/>
              </w:rPr>
              <w:t>SPE1 This vest would be easy to carry.</w:t>
            </w:r>
          </w:p>
          <w:p w14:paraId="567CA1D4" w14:textId="77777777" w:rsidR="00F365F7" w:rsidRPr="008E5C49" w:rsidRDefault="00F365F7" w:rsidP="00F365F7">
            <w:pPr>
              <w:rPr>
                <w:rFonts w:asciiTheme="majorBidi" w:hAnsiTheme="majorBidi" w:cstheme="majorBidi"/>
              </w:rPr>
            </w:pPr>
            <w:r w:rsidRPr="008E5C49">
              <w:rPr>
                <w:rFonts w:asciiTheme="majorBidi" w:hAnsiTheme="majorBidi" w:cstheme="majorBidi"/>
              </w:rPr>
              <w:t>SPE2 Wearing this vest would not interfere with my work.</w:t>
            </w:r>
          </w:p>
          <w:p w14:paraId="7A1CE936" w14:textId="065912DE" w:rsidR="00F365F7" w:rsidRPr="00CA307D" w:rsidRDefault="00F365F7" w:rsidP="00F365F7">
            <w:pPr>
              <w:rPr>
                <w:rFonts w:asciiTheme="majorBidi" w:hAnsiTheme="majorBidi" w:cstheme="majorBidi"/>
                <w:b/>
                <w:bCs/>
              </w:rPr>
            </w:pPr>
            <w:r w:rsidRPr="008E5C49">
              <w:rPr>
                <w:rFonts w:asciiTheme="majorBidi" w:hAnsiTheme="majorBidi" w:cstheme="majorBidi"/>
              </w:rPr>
              <w:t>SPE3 I expect to feel comfortable doing my work when wearing this vest.</w:t>
            </w:r>
          </w:p>
        </w:tc>
        <w:tc>
          <w:tcPr>
            <w:tcW w:w="2695" w:type="dxa"/>
            <w:shd w:val="clear" w:color="auto" w:fill="FFF2CC" w:themeFill="accent4" w:themeFillTint="33"/>
          </w:tcPr>
          <w:p w14:paraId="422BB062" w14:textId="4912C94B"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yEol07S4","properties":{"formattedCitation":"(Choi et al., 2017)","plainCitation":"(Choi et al., 2017)","noteIndex":0},"citationItems":[{"id":4661,"uris":["http://zotero.org/groups/2521412/items/TUCKBM5D","http://zotero.org/groups/2521412/items/BF2Y3KKH"],"itemData":{"id":4661,"type":"article-journal","abstract":"The use of wearable sensing devices (e.g., GPS and physiological sensors) can open a new door toward occupational safety and health management in physically demanding and hazardous construction (e.g., tracking worker's locations in dangerous working area and monitoring of worker's physiological status). These potential benefits cannot be achieved, however, if construction workers do not recognize the value of wearable devices as well as the details of their usage. This study thus investigates determinants for workers' adoption of wearable technology in the occupational work context. Specifically, the scope of this study is to test hypotheses regarding workers' intention to adopt two representative wearable devices for occupational safety and health, a smart vest with an embedded indoor GPS for location tracking, and a wristband-type wearable activity tracker (i.e., wristband) with physiological sensors. The research results indicate that perceived usefulness (PU), social influence (SI), and perceived privacy risk (PR) are associated with workers' intention to adopt (IA) both smart vest and wristband. Also, workers' experiences using wearable devices positively moderates the association between PU and IA of smart vest and negatively moderates the association between SI and IA of smart vest. In the work context, foremen are more likely to be influenced by PU than workers with regard to using a wristband. By considering the different functions, benefits, and challenges of each device, and by taking into account individual and job characteristics, the results of this study provide crucial insight into the process of motivating workers to adopt each device in their work, which can promote the continued and appropriate use of wearable technology in occupational safety and health management.","container-title":"Automation in Construction","DOI":"10.1016/j.autcon.2017.08.005","ISSN":"0926-5805","journalAbbreviation":"Automation in Construction","language":"en","page":"31-41","source":"ScienceDirect","title":"What drives construction workers' acceptance of wearable technologies in the workplace?: Indoor localization and wearable health devices for occupational safety and health","title-short":"What drives construction workers' acceptance of wearable technologies in the workplace?","volume":"84","author":[{"family":"Choi","given":"Byungjoo"},{"family":"Hwang","given":"Sungjoo"},{"family":"Lee","given":"SangHyun"}],"issued":{"date-parts":[["2017",12,1]]}}}],"schema":"https://github.com/citation-style-language/schema/raw/master/csl-citation.json"} </w:instrText>
            </w:r>
            <w:r>
              <w:rPr>
                <w:rFonts w:asciiTheme="majorBidi" w:hAnsiTheme="majorBidi" w:cstheme="majorBidi"/>
              </w:rPr>
              <w:fldChar w:fldCharType="separate"/>
            </w:r>
            <w:r w:rsidRPr="008E5C49">
              <w:rPr>
                <w:rFonts w:ascii="Times New Roman" w:hAnsi="Times New Roman" w:cs="Times New Roman"/>
              </w:rPr>
              <w:t>(Choi et al., 2017)</w:t>
            </w:r>
            <w:r>
              <w:rPr>
                <w:rFonts w:asciiTheme="majorBidi" w:hAnsiTheme="majorBidi" w:cstheme="majorBidi"/>
              </w:rPr>
              <w:fldChar w:fldCharType="end"/>
            </w:r>
          </w:p>
        </w:tc>
      </w:tr>
      <w:tr w:rsidR="00F365F7" w14:paraId="1B2E0E2E" w14:textId="77777777" w:rsidTr="009C5EB2">
        <w:tc>
          <w:tcPr>
            <w:tcW w:w="10255" w:type="dxa"/>
            <w:shd w:val="clear" w:color="auto" w:fill="FFF2CC" w:themeFill="accent4" w:themeFillTint="33"/>
          </w:tcPr>
          <w:p w14:paraId="7DF96AC0" w14:textId="77777777" w:rsidR="00F365F7" w:rsidRPr="00005547" w:rsidRDefault="00F365F7" w:rsidP="00F365F7">
            <w:pPr>
              <w:rPr>
                <w:rFonts w:asciiTheme="majorBidi" w:hAnsiTheme="majorBidi" w:cstheme="majorBidi"/>
                <w:b/>
                <w:bCs/>
              </w:rPr>
            </w:pPr>
            <w:r w:rsidRPr="00005547">
              <w:rPr>
                <w:rFonts w:asciiTheme="majorBidi" w:hAnsiTheme="majorBidi" w:cstheme="majorBidi"/>
                <w:b/>
                <w:bCs/>
              </w:rPr>
              <w:t xml:space="preserve">Perceived Ease of Use (PEOU) </w:t>
            </w:r>
          </w:p>
          <w:p w14:paraId="648153F0" w14:textId="77777777" w:rsidR="00F365F7" w:rsidRPr="00005547" w:rsidRDefault="00F365F7" w:rsidP="00F365F7">
            <w:pPr>
              <w:rPr>
                <w:rFonts w:asciiTheme="majorBidi" w:hAnsiTheme="majorBidi" w:cstheme="majorBidi"/>
              </w:rPr>
            </w:pPr>
            <w:r w:rsidRPr="00005547">
              <w:rPr>
                <w:rFonts w:asciiTheme="majorBidi" w:hAnsiTheme="majorBidi" w:cstheme="majorBidi"/>
              </w:rPr>
              <w:t>PEOU1 I think wearable systems are easy to use.</w:t>
            </w:r>
          </w:p>
          <w:p w14:paraId="507E18B2" w14:textId="77777777" w:rsidR="00F365F7" w:rsidRPr="00005547" w:rsidRDefault="00F365F7" w:rsidP="00F365F7">
            <w:pPr>
              <w:rPr>
                <w:rFonts w:asciiTheme="majorBidi" w:hAnsiTheme="majorBidi" w:cstheme="majorBidi"/>
              </w:rPr>
            </w:pPr>
            <w:r w:rsidRPr="00005547">
              <w:rPr>
                <w:rFonts w:asciiTheme="majorBidi" w:hAnsiTheme="majorBidi" w:cstheme="majorBidi"/>
              </w:rPr>
              <w:t>PEOU2 My interaction with smart wearable systems is clear.</w:t>
            </w:r>
          </w:p>
          <w:p w14:paraId="1A3549DA" w14:textId="10863DD5" w:rsidR="00F365F7" w:rsidRPr="00CA307D" w:rsidRDefault="00F365F7" w:rsidP="00F365F7">
            <w:pPr>
              <w:rPr>
                <w:rFonts w:asciiTheme="majorBidi" w:hAnsiTheme="majorBidi" w:cstheme="majorBidi"/>
                <w:b/>
                <w:bCs/>
              </w:rPr>
            </w:pPr>
            <w:r w:rsidRPr="00005547">
              <w:rPr>
                <w:rFonts w:asciiTheme="majorBidi" w:hAnsiTheme="majorBidi" w:cstheme="majorBidi"/>
              </w:rPr>
              <w:t>PEOU3 I can easily learn how to operate such systems.</w:t>
            </w:r>
          </w:p>
        </w:tc>
        <w:tc>
          <w:tcPr>
            <w:tcW w:w="2695" w:type="dxa"/>
            <w:shd w:val="clear" w:color="auto" w:fill="FFF2CC" w:themeFill="accent4" w:themeFillTint="33"/>
          </w:tcPr>
          <w:p w14:paraId="095EF6C8" w14:textId="37A7F27B"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5aUsEnhJ","properties":{"formattedCitation":"(Li et al., 2019)","plainCitation":"(Li et al., 2019)","noteIndex":0},"citationItems":[{"id":4874,"uris":["http://zotero.org/groups/2521412/items/M795256T","http://zotero.org/groups/2521412/items/M2DWP9V3"],"itemData":{"id":4874,"type":"article-journal","abstract":"In the context of a fast aging population, ubiquitous usage of smart wearable systems can alleviate the social burden caused by the increasing need of older adults for healthcare and assistance. To facilitate and encourage the use of smart wearable systems among older adults, this study investigated the factors that contribute to the acceptance of such systems, and smart wearables acceptance model for older adults was developed using structural equation modeling. The model was validated using 146 survey samples collected from adults aged 60 years and above. The results indicated that perceived usefulness, compatibility, facilitating conditions, and self-reported health status significantly and positively affect older adults' intention to use such technologies. Useful implications and insights were provided to future researchers and practitioners to enhance older adults’ acceptance of smart wearable systems.","container-title":"Applied Ergonomics","DOI":"10.1016/j.apergo.2018.10.006","ISSN":"0003-6870","journalAbbreviation":"Applied Ergonomics","language":"en","page":"162-169","source":"ScienceDirect","title":"Health monitoring through wearable technologies for older adults: Smart wearables acceptance model","title-short":"Health monitoring through wearable technologies for older adults","volume":"75","author":[{"family":"Li","given":"Junde"},{"family":"Ma","given":"Qi"},{"family":"Chan","given":"Alan HS."},{"family":"Man","given":"S. S."}],"issued":{"date-parts":[["2019",2,1]]}}}],"schema":"https://github.com/citation-style-language/schema/raw/master/csl-citation.json"} </w:instrText>
            </w:r>
            <w:r>
              <w:rPr>
                <w:rFonts w:asciiTheme="majorBidi" w:hAnsiTheme="majorBidi" w:cstheme="majorBidi"/>
              </w:rPr>
              <w:fldChar w:fldCharType="separate"/>
            </w:r>
            <w:r w:rsidRPr="00005547">
              <w:rPr>
                <w:rFonts w:ascii="Times New Roman" w:hAnsi="Times New Roman" w:cs="Times New Roman"/>
              </w:rPr>
              <w:t>(Li et al., 2019)</w:t>
            </w:r>
            <w:r>
              <w:rPr>
                <w:rFonts w:asciiTheme="majorBidi" w:hAnsiTheme="majorBidi" w:cstheme="majorBidi"/>
              </w:rPr>
              <w:fldChar w:fldCharType="end"/>
            </w:r>
          </w:p>
        </w:tc>
      </w:tr>
      <w:tr w:rsidR="00F365F7" w14:paraId="11CBA21A" w14:textId="77777777" w:rsidTr="009C5EB2">
        <w:tc>
          <w:tcPr>
            <w:tcW w:w="10255" w:type="dxa"/>
            <w:shd w:val="clear" w:color="auto" w:fill="FFF2CC" w:themeFill="accent4" w:themeFillTint="33"/>
          </w:tcPr>
          <w:p w14:paraId="32262425" w14:textId="77777777" w:rsidR="00F365F7" w:rsidRPr="00005547" w:rsidRDefault="00F365F7" w:rsidP="00F365F7">
            <w:pPr>
              <w:rPr>
                <w:rFonts w:asciiTheme="majorBidi" w:hAnsiTheme="majorBidi" w:cstheme="majorBidi"/>
                <w:b/>
                <w:bCs/>
              </w:rPr>
            </w:pPr>
            <w:r w:rsidRPr="00005547">
              <w:rPr>
                <w:rFonts w:asciiTheme="majorBidi" w:hAnsiTheme="majorBidi" w:cstheme="majorBidi"/>
                <w:b/>
                <w:bCs/>
              </w:rPr>
              <w:t>Perceived Ease of Use</w:t>
            </w:r>
          </w:p>
          <w:p w14:paraId="7C456A4B" w14:textId="77777777" w:rsidR="00F365F7" w:rsidRPr="00005547" w:rsidRDefault="00F365F7" w:rsidP="00F365F7">
            <w:pPr>
              <w:rPr>
                <w:rFonts w:asciiTheme="majorBidi" w:hAnsiTheme="majorBidi" w:cstheme="majorBidi"/>
              </w:rPr>
            </w:pPr>
            <w:r w:rsidRPr="00005547">
              <w:rPr>
                <w:rFonts w:asciiTheme="majorBidi" w:hAnsiTheme="majorBidi" w:cstheme="majorBidi"/>
              </w:rPr>
              <w:t>Overall, using a smartwatch is easy.</w:t>
            </w:r>
          </w:p>
          <w:p w14:paraId="0E0BAAB2" w14:textId="77777777" w:rsidR="00F365F7" w:rsidRPr="00005547" w:rsidRDefault="00F365F7" w:rsidP="00F365F7">
            <w:pPr>
              <w:rPr>
                <w:rFonts w:asciiTheme="majorBidi" w:hAnsiTheme="majorBidi" w:cstheme="majorBidi"/>
              </w:rPr>
            </w:pPr>
            <w:r w:rsidRPr="00005547">
              <w:rPr>
                <w:rFonts w:asciiTheme="majorBidi" w:hAnsiTheme="majorBidi" w:cstheme="majorBidi"/>
              </w:rPr>
              <w:t>Using a smartwatch does not require much effort.</w:t>
            </w:r>
          </w:p>
          <w:p w14:paraId="70A0346B" w14:textId="77777777" w:rsidR="00F365F7" w:rsidRPr="00005547" w:rsidRDefault="00F365F7" w:rsidP="00F365F7">
            <w:pPr>
              <w:rPr>
                <w:rFonts w:asciiTheme="majorBidi" w:hAnsiTheme="majorBidi" w:cstheme="majorBidi"/>
              </w:rPr>
            </w:pPr>
            <w:r w:rsidRPr="00005547">
              <w:rPr>
                <w:rFonts w:asciiTheme="majorBidi" w:hAnsiTheme="majorBidi" w:cstheme="majorBidi"/>
              </w:rPr>
              <w:t>(PE) It is not be hard to learn to use a smartwatch.</w:t>
            </w:r>
          </w:p>
          <w:p w14:paraId="12BF0270" w14:textId="4D07F132" w:rsidR="00F365F7" w:rsidRPr="00CA307D" w:rsidRDefault="00F365F7" w:rsidP="00F365F7">
            <w:pPr>
              <w:rPr>
                <w:rFonts w:asciiTheme="majorBidi" w:hAnsiTheme="majorBidi" w:cstheme="majorBidi"/>
                <w:b/>
                <w:bCs/>
              </w:rPr>
            </w:pPr>
            <w:r w:rsidRPr="00005547">
              <w:rPr>
                <w:rFonts w:asciiTheme="majorBidi" w:hAnsiTheme="majorBidi" w:cstheme="majorBidi"/>
              </w:rPr>
              <w:t>Using a smartwatch is clear and easy to understand.</w:t>
            </w:r>
          </w:p>
        </w:tc>
        <w:tc>
          <w:tcPr>
            <w:tcW w:w="2695" w:type="dxa"/>
            <w:shd w:val="clear" w:color="auto" w:fill="FFF2CC" w:themeFill="accent4" w:themeFillTint="33"/>
          </w:tcPr>
          <w:p w14:paraId="44CD448D" w14:textId="44BCDC9C"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SA34SEvf","properties":{"formattedCitation":"(Choe &amp; Noh, 2018)","plainCitation":"(Choe &amp; Noh, 2018)","noteIndex":0},"citationItems":[{"id":4634,"uris":["http://zotero.org/groups/2521412/items/ADHEB7CC"],"itemData":{"id":4634,"type":"article-journal","abstract":"This study examined the factors influencing the intention to use smartwatches using the integrated model of technology acceptance model (TAM) and innovation diffusion theory (IDT). An online survey was conducted and the data were analyzed using the structural equation modeling (SEM). The results showed that the research model had an acceptable fit, and all paths, except for the one from the perceived ease of use to the intention to use, were supported. Regarding paths from IDT to TAM, it was observed that higher the compatibility, the users perceived greater usefulness. Additionally, both observability and trialability influenced the perceived ease of use. However, perceived ease of use affected the intention only through the mediated effect of perceived usefulness. The implication of the study lies on the major focus on the effects of users' perceptions regarding innovative characteristics of smartwatches on the intention to adopt and attempted to increase the explanatory power of the TAM and IDT by combining both.","container-title":"International Journal of Contents","DOI":"10.5392/IJoC.2018.14.3.032","ISSN":"1738-6764","issue":"3","language":"eng","note":"publisher: The Korea Contents Association","page":"32-38","source":"koreascience.kr","title":"Combined Model of Technology Acceptance and Innovation Diffusion Theory for Adoption of Smartwatch","volume":"14","author":[{"family":"Choe","given":"Min-Ji"},{"family":"Noh","given":"Ghee-Young"}],"issued":{"date-parts":[["2018"]]}}}],"schema":"https://github.com/citation-style-language/schema/raw/master/csl-citation.json"} </w:instrText>
            </w:r>
            <w:r>
              <w:rPr>
                <w:rFonts w:asciiTheme="majorBidi" w:hAnsiTheme="majorBidi" w:cstheme="majorBidi"/>
              </w:rPr>
              <w:fldChar w:fldCharType="separate"/>
            </w:r>
            <w:r w:rsidRPr="00005547">
              <w:rPr>
                <w:rFonts w:ascii="Times New Roman" w:hAnsi="Times New Roman" w:cs="Times New Roman"/>
              </w:rPr>
              <w:t>(Choe &amp; Noh, 2018)</w:t>
            </w:r>
            <w:r>
              <w:rPr>
                <w:rFonts w:asciiTheme="majorBidi" w:hAnsiTheme="majorBidi" w:cstheme="majorBidi"/>
              </w:rPr>
              <w:fldChar w:fldCharType="end"/>
            </w:r>
          </w:p>
        </w:tc>
      </w:tr>
      <w:tr w:rsidR="00F365F7" w14:paraId="083E5661" w14:textId="77777777" w:rsidTr="009C5EB2">
        <w:tc>
          <w:tcPr>
            <w:tcW w:w="10255" w:type="dxa"/>
            <w:shd w:val="clear" w:color="auto" w:fill="FFF2CC" w:themeFill="accent4" w:themeFillTint="33"/>
          </w:tcPr>
          <w:p w14:paraId="4580D5D4" w14:textId="77777777" w:rsidR="00F365F7" w:rsidRPr="009C5EB2" w:rsidRDefault="00F365F7" w:rsidP="00F365F7">
            <w:pPr>
              <w:rPr>
                <w:rFonts w:asciiTheme="majorBidi" w:hAnsiTheme="majorBidi" w:cstheme="majorBidi"/>
                <w:b/>
                <w:bCs/>
              </w:rPr>
            </w:pPr>
            <w:r w:rsidRPr="009C5EB2">
              <w:rPr>
                <w:rFonts w:asciiTheme="majorBidi" w:hAnsiTheme="majorBidi" w:cstheme="majorBidi"/>
                <w:b/>
                <w:bCs/>
              </w:rPr>
              <w:t xml:space="preserve">Perceived ease of use (PEOU) </w:t>
            </w:r>
          </w:p>
          <w:p w14:paraId="7A97F74F" w14:textId="77777777" w:rsidR="00F365F7" w:rsidRPr="009C5EB2" w:rsidRDefault="00F365F7" w:rsidP="00F365F7">
            <w:pPr>
              <w:rPr>
                <w:rFonts w:asciiTheme="majorBidi" w:hAnsiTheme="majorBidi" w:cstheme="majorBidi"/>
              </w:rPr>
            </w:pPr>
            <w:r w:rsidRPr="009C5EB2">
              <w:rPr>
                <w:rFonts w:asciiTheme="majorBidi" w:hAnsiTheme="majorBidi" w:cstheme="majorBidi"/>
              </w:rPr>
              <w:t>PEOU1: My interaction with smart</w:t>
            </w:r>
            <w:r>
              <w:rPr>
                <w:rFonts w:asciiTheme="majorBidi" w:hAnsiTheme="majorBidi" w:cstheme="majorBidi"/>
              </w:rPr>
              <w:t xml:space="preserve"> </w:t>
            </w:r>
            <w:r w:rsidRPr="009C5EB2">
              <w:rPr>
                <w:rFonts w:asciiTheme="majorBidi" w:hAnsiTheme="majorBidi" w:cstheme="majorBidi"/>
              </w:rPr>
              <w:t>healthcare services is clear and</w:t>
            </w:r>
            <w:r>
              <w:rPr>
                <w:rFonts w:asciiTheme="majorBidi" w:hAnsiTheme="majorBidi" w:cstheme="majorBidi"/>
              </w:rPr>
              <w:t xml:space="preserve"> </w:t>
            </w:r>
            <w:r w:rsidRPr="009C5EB2">
              <w:rPr>
                <w:rFonts w:asciiTheme="majorBidi" w:hAnsiTheme="majorBidi" w:cstheme="majorBidi"/>
              </w:rPr>
              <w:t>understandable.</w:t>
            </w:r>
          </w:p>
          <w:p w14:paraId="32F794FA" w14:textId="77777777" w:rsidR="00F365F7" w:rsidRPr="009C5EB2" w:rsidRDefault="00F365F7" w:rsidP="00F365F7">
            <w:pPr>
              <w:rPr>
                <w:rFonts w:asciiTheme="majorBidi" w:hAnsiTheme="majorBidi" w:cstheme="majorBidi"/>
              </w:rPr>
            </w:pPr>
            <w:r w:rsidRPr="009C5EB2">
              <w:rPr>
                <w:rFonts w:asciiTheme="majorBidi" w:hAnsiTheme="majorBidi" w:cstheme="majorBidi"/>
              </w:rPr>
              <w:t>PEOU2: Interaction with smart healthcare</w:t>
            </w:r>
            <w:r>
              <w:rPr>
                <w:rFonts w:asciiTheme="majorBidi" w:hAnsiTheme="majorBidi" w:cstheme="majorBidi"/>
              </w:rPr>
              <w:t xml:space="preserve"> </w:t>
            </w:r>
            <w:r w:rsidRPr="009C5EB2">
              <w:rPr>
                <w:rFonts w:asciiTheme="majorBidi" w:hAnsiTheme="majorBidi" w:cstheme="majorBidi"/>
              </w:rPr>
              <w:t>services does not require a lot of my mental</w:t>
            </w:r>
            <w:r>
              <w:rPr>
                <w:rFonts w:asciiTheme="majorBidi" w:hAnsiTheme="majorBidi" w:cstheme="majorBidi"/>
              </w:rPr>
              <w:t xml:space="preserve"> </w:t>
            </w:r>
            <w:r w:rsidRPr="009C5EB2">
              <w:rPr>
                <w:rFonts w:asciiTheme="majorBidi" w:hAnsiTheme="majorBidi" w:cstheme="majorBidi"/>
              </w:rPr>
              <w:t>effort.</w:t>
            </w:r>
          </w:p>
          <w:p w14:paraId="5F1AF749" w14:textId="77777777" w:rsidR="00F365F7" w:rsidRDefault="00F365F7" w:rsidP="00F365F7">
            <w:pPr>
              <w:rPr>
                <w:rFonts w:asciiTheme="majorBidi" w:hAnsiTheme="majorBidi" w:cstheme="majorBidi"/>
              </w:rPr>
            </w:pPr>
            <w:r w:rsidRPr="009C5EB2">
              <w:rPr>
                <w:rFonts w:asciiTheme="majorBidi" w:hAnsiTheme="majorBidi" w:cstheme="majorBidi"/>
              </w:rPr>
              <w:t>PEOU3: I find smart healthcare services to</w:t>
            </w:r>
            <w:r>
              <w:rPr>
                <w:rFonts w:asciiTheme="majorBidi" w:hAnsiTheme="majorBidi" w:cstheme="majorBidi"/>
              </w:rPr>
              <w:t xml:space="preserve"> </w:t>
            </w:r>
            <w:r w:rsidRPr="009C5EB2">
              <w:rPr>
                <w:rFonts w:asciiTheme="majorBidi" w:hAnsiTheme="majorBidi" w:cstheme="majorBidi"/>
              </w:rPr>
              <w:t>be easy to use.</w:t>
            </w:r>
            <w:r>
              <w:rPr>
                <w:rFonts w:asciiTheme="majorBidi" w:hAnsiTheme="majorBidi" w:cstheme="majorBidi"/>
              </w:rPr>
              <w:t xml:space="preserve"> </w:t>
            </w:r>
          </w:p>
          <w:p w14:paraId="33FA7E57" w14:textId="288D9BC4" w:rsidR="00F365F7" w:rsidRPr="00005547" w:rsidRDefault="00F365F7" w:rsidP="00F365F7">
            <w:pPr>
              <w:rPr>
                <w:rFonts w:asciiTheme="majorBidi" w:hAnsiTheme="majorBidi" w:cstheme="majorBidi"/>
                <w:b/>
                <w:bCs/>
              </w:rPr>
            </w:pPr>
            <w:r w:rsidRPr="009C5EB2">
              <w:rPr>
                <w:rFonts w:asciiTheme="majorBidi" w:hAnsiTheme="majorBidi" w:cstheme="majorBidi"/>
              </w:rPr>
              <w:t>PEOU4: It is easy to use smart healthcare</w:t>
            </w:r>
            <w:r>
              <w:rPr>
                <w:rFonts w:asciiTheme="majorBidi" w:hAnsiTheme="majorBidi" w:cstheme="majorBidi"/>
              </w:rPr>
              <w:t xml:space="preserve"> </w:t>
            </w:r>
            <w:r w:rsidRPr="009C5EB2">
              <w:rPr>
                <w:rFonts w:asciiTheme="majorBidi" w:hAnsiTheme="majorBidi" w:cstheme="majorBidi"/>
              </w:rPr>
              <w:t>services to do what I want.</w:t>
            </w:r>
          </w:p>
        </w:tc>
        <w:tc>
          <w:tcPr>
            <w:tcW w:w="2695" w:type="dxa"/>
            <w:shd w:val="clear" w:color="auto" w:fill="FFF2CC" w:themeFill="accent4" w:themeFillTint="33"/>
          </w:tcPr>
          <w:p w14:paraId="2BCD90F2" w14:textId="5B9D656D"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imAvTGaR","properties":{"formattedCitation":"(K. Liu &amp; Tao, 2022)","plainCitation":"(K. Liu &amp; Tao, 2022)","noteIndex":0},"citationItems":[{"id":5271,"uris":["http://zotero.org/groups/2521412/items/GDUD3HUH"],"itemData":{"id":5271,"type":"article-journal","abstract":"AI-based smart healthcare services are emerging as promising tools to improve efficiency and effectiveness of healthcare service delivery. This study aimed to examine the roles of trust and three AI-specific characteristics (i.e., personalization, loss of privacy, anthropomorphism) in public acceptance of smart healthcare services based on an extended Technology Acceptance Model. The model's validity was confirmed using a partial least squares structural equation modeling technique based on data collected from 769 survey samples. Multigroup analyses were conducted to determine whether the path coefficients differed by gender, age, and usage experience. The results showed that perceived usefulness, perceived ease of use, and the three AI-specific characteristics were important determinants of public acceptance of smart healthcare services, whose roles were fully or partially mediated by trust. Trust, perceived usefulness, and personalization directly determined behavioral intention to use smart healthcare services. The relationships among antecedent factors and behavioral intention to use smart healthcare services were also moderated by gender, age, and usage experience. The study demonstrated the critical roles of personalization, loss of privacy, and anthropomorphism in shaping public trust and acceptance of smart healthcare services. The results offer important theoretical and practical implications for the design and implementation of such services.","container-title":"Computers in Human Behavior","DOI":"10.1016/j.chb.2021.107026","ISSN":"0747-5632","journalAbbreviation":"Computers in Human Behavior","language":"en","page":"107026","source":"ScienceDirect","title":"The roles of trust, personalization, loss of privacy, and anthropomorphism in public acceptance of smart healthcare services","volume":"127","author":[{"family":"Liu","given":"Kaifeng"},{"family":"Tao","given":"Da"}],"issued":{"date-parts":[["2022",2,1]]}}}],"schema":"https://github.com/citation-style-language/schema/raw/master/csl-citation.json"} </w:instrText>
            </w:r>
            <w:r>
              <w:rPr>
                <w:rFonts w:asciiTheme="majorBidi" w:hAnsiTheme="majorBidi" w:cstheme="majorBidi"/>
              </w:rPr>
              <w:fldChar w:fldCharType="separate"/>
            </w:r>
            <w:r w:rsidRPr="009C5EB2">
              <w:rPr>
                <w:rFonts w:ascii="Times New Roman" w:hAnsi="Times New Roman" w:cs="Times New Roman"/>
              </w:rPr>
              <w:t>(K. Liu &amp; Tao, 2022)</w:t>
            </w:r>
            <w:r>
              <w:rPr>
                <w:rFonts w:asciiTheme="majorBidi" w:hAnsiTheme="majorBidi" w:cstheme="majorBidi"/>
              </w:rPr>
              <w:fldChar w:fldCharType="end"/>
            </w:r>
          </w:p>
        </w:tc>
      </w:tr>
      <w:tr w:rsidR="00F365F7" w14:paraId="12851CA2" w14:textId="77777777" w:rsidTr="009C5EB2">
        <w:tc>
          <w:tcPr>
            <w:tcW w:w="10255" w:type="dxa"/>
            <w:shd w:val="clear" w:color="auto" w:fill="FFF2CC" w:themeFill="accent4" w:themeFillTint="33"/>
          </w:tcPr>
          <w:p w14:paraId="23F6BD52" w14:textId="77777777" w:rsidR="00F365F7" w:rsidRPr="008E5C49" w:rsidRDefault="00F365F7" w:rsidP="00F365F7">
            <w:pPr>
              <w:rPr>
                <w:rFonts w:asciiTheme="majorBidi" w:hAnsiTheme="majorBidi" w:cstheme="majorBidi"/>
                <w:b/>
                <w:bCs/>
              </w:rPr>
            </w:pPr>
            <w:r w:rsidRPr="008E5C49">
              <w:rPr>
                <w:rFonts w:asciiTheme="majorBidi" w:hAnsiTheme="majorBidi" w:cstheme="majorBidi"/>
                <w:b/>
                <w:bCs/>
              </w:rPr>
              <w:t xml:space="preserve">Perceived ease of use (WPE) </w:t>
            </w:r>
          </w:p>
          <w:p w14:paraId="4BC9B420" w14:textId="77777777" w:rsidR="00F365F7" w:rsidRPr="008E5C49" w:rsidRDefault="00F365F7" w:rsidP="00F365F7">
            <w:pPr>
              <w:rPr>
                <w:rFonts w:asciiTheme="majorBidi" w:hAnsiTheme="majorBidi" w:cstheme="majorBidi"/>
              </w:rPr>
            </w:pPr>
            <w:r w:rsidRPr="008E5C49">
              <w:rPr>
                <w:rFonts w:asciiTheme="majorBidi" w:hAnsiTheme="majorBidi" w:cstheme="majorBidi"/>
              </w:rPr>
              <w:t xml:space="preserve">WPE1 It would be easy for me to read data on this wristband. </w:t>
            </w:r>
          </w:p>
          <w:p w14:paraId="6DB166B3" w14:textId="14101874" w:rsidR="00F365F7" w:rsidRPr="00CA307D" w:rsidRDefault="00F365F7" w:rsidP="00F365F7">
            <w:pPr>
              <w:rPr>
                <w:rFonts w:asciiTheme="majorBidi" w:hAnsiTheme="majorBidi" w:cstheme="majorBidi"/>
                <w:b/>
                <w:bCs/>
              </w:rPr>
            </w:pPr>
            <w:r w:rsidRPr="008E5C49">
              <w:rPr>
                <w:rFonts w:asciiTheme="majorBidi" w:hAnsiTheme="majorBidi" w:cstheme="majorBidi"/>
              </w:rPr>
              <w:t>WPE2 Learning how to use this wristband is easy for me</w:t>
            </w:r>
          </w:p>
        </w:tc>
        <w:tc>
          <w:tcPr>
            <w:tcW w:w="2695" w:type="dxa"/>
            <w:shd w:val="clear" w:color="auto" w:fill="FFF2CC" w:themeFill="accent4" w:themeFillTint="33"/>
          </w:tcPr>
          <w:p w14:paraId="49BDD444" w14:textId="61BDB561"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JFToKRjm","properties":{"formattedCitation":"(Choi et al., 2017)","plainCitation":"(Choi et al., 2017)","noteIndex":0},"citationItems":[{"id":4661,"uris":["http://zotero.org/groups/2521412/items/TUCKBM5D","http://zotero.org/groups/2521412/items/BF2Y3KKH"],"itemData":{"id":4661,"type":"article-journal","abstract":"The use of wearable sensing devices (e.g., GPS and physiological sensors) can open a new door toward occupational safety and health management in physically demanding and hazardous construction (e.g., tracking worker's locations in dangerous working area and monitoring of worker's physiological status). These potential benefits cannot be achieved, however, if construction workers do not recognize the value of wearable devices as well as the details of their usage. This study thus investigates determinants for workers' adoption of wearable technology in the occupational work context. Specifically, the scope of this study is to test hypotheses regarding workers' intention to adopt two representative wearable devices for occupational safety and health, a smart vest with an embedded indoor GPS for location tracking, and a wristband-type wearable activity tracker (i.e., wristband) with physiological sensors. The research results indicate that perceived usefulness (PU), social influence (SI), and perceived privacy risk (PR) are associated with workers' intention to adopt (IA) both smart vest and wristband. Also, workers' experiences using wearable devices positively moderates the association between PU and IA of smart vest and negatively moderates the association between SI and IA of smart vest. In the work context, foremen are more likely to be influenced by PU than workers with regard to using a wristband. By considering the different functions, benefits, and challenges of each device, and by taking into account individual and job characteristics, the results of this study provide crucial insight into the process of motivating workers to adopt each device in their work, which can promote the continued and appropriate use of wearable technology in occupational safety and health management.","container-title":"Automation in Construction","DOI":"10.1016/j.autcon.2017.08.005","ISSN":"0926-5805","journalAbbreviation":"Automation in Construction","language":"en","page":"31-41","source":"ScienceDirect","title":"What drives construction workers' acceptance of wearable technologies in the workplace?: Indoor localization and wearable health devices for occupational safety and health","title-short":"What drives construction workers' acceptance of wearable technologies in the workplace?","volume":"84","author":[{"family":"Choi","given":"Byungjoo"},{"family":"Hwang","given":"Sungjoo"},{"family":"Lee","given":"SangHyun"}],"issued":{"date-parts":[["2017",12,1]]}}}],"schema":"https://github.com/citation-style-language/schema/raw/master/csl-citation.json"} </w:instrText>
            </w:r>
            <w:r>
              <w:rPr>
                <w:rFonts w:asciiTheme="majorBidi" w:hAnsiTheme="majorBidi" w:cstheme="majorBidi"/>
              </w:rPr>
              <w:fldChar w:fldCharType="separate"/>
            </w:r>
            <w:r w:rsidRPr="008E5C49">
              <w:rPr>
                <w:rFonts w:ascii="Times New Roman" w:hAnsi="Times New Roman" w:cs="Times New Roman"/>
              </w:rPr>
              <w:t>(Choi et al., 2017)</w:t>
            </w:r>
            <w:r>
              <w:rPr>
                <w:rFonts w:asciiTheme="majorBidi" w:hAnsiTheme="majorBidi" w:cstheme="majorBidi"/>
              </w:rPr>
              <w:fldChar w:fldCharType="end"/>
            </w:r>
          </w:p>
        </w:tc>
      </w:tr>
      <w:tr w:rsidR="00F365F7" w14:paraId="1800CBA0" w14:textId="77777777" w:rsidTr="009C5EB2">
        <w:tc>
          <w:tcPr>
            <w:tcW w:w="10255" w:type="dxa"/>
            <w:shd w:val="clear" w:color="auto" w:fill="FFF2CC" w:themeFill="accent4" w:themeFillTint="33"/>
          </w:tcPr>
          <w:p w14:paraId="2E4C078B" w14:textId="77777777" w:rsidR="00F365F7" w:rsidRPr="00FF1BC7" w:rsidRDefault="00F365F7" w:rsidP="00F365F7">
            <w:pPr>
              <w:rPr>
                <w:rFonts w:asciiTheme="majorBidi" w:hAnsiTheme="majorBidi" w:cstheme="majorBidi"/>
                <w:b/>
                <w:bCs/>
              </w:rPr>
            </w:pPr>
            <w:r w:rsidRPr="00FF1BC7">
              <w:rPr>
                <w:rFonts w:asciiTheme="majorBidi" w:hAnsiTheme="majorBidi" w:cstheme="majorBidi"/>
                <w:b/>
                <w:bCs/>
              </w:rPr>
              <w:t xml:space="preserve">Perceived Ease of Use </w:t>
            </w:r>
          </w:p>
          <w:p w14:paraId="35CA3BF5" w14:textId="77777777" w:rsidR="00F365F7" w:rsidRPr="00FF1BC7" w:rsidRDefault="00F365F7" w:rsidP="00F365F7">
            <w:pPr>
              <w:rPr>
                <w:rFonts w:asciiTheme="majorBidi" w:hAnsiTheme="majorBidi" w:cstheme="majorBidi"/>
              </w:rPr>
            </w:pPr>
            <w:r w:rsidRPr="00FF1BC7">
              <w:rPr>
                <w:rFonts w:asciiTheme="majorBidi" w:hAnsiTheme="majorBidi" w:cstheme="majorBidi"/>
              </w:rPr>
              <w:t xml:space="preserve">Learning to use smartwatches is simple. </w:t>
            </w:r>
          </w:p>
          <w:p w14:paraId="2A6B0564" w14:textId="77777777" w:rsidR="00F365F7" w:rsidRPr="00FF1BC7" w:rsidRDefault="00F365F7" w:rsidP="00F365F7">
            <w:pPr>
              <w:rPr>
                <w:rFonts w:asciiTheme="majorBidi" w:hAnsiTheme="majorBidi" w:cstheme="majorBidi"/>
              </w:rPr>
            </w:pPr>
            <w:r w:rsidRPr="00FF1BC7">
              <w:rPr>
                <w:rFonts w:asciiTheme="majorBidi" w:hAnsiTheme="majorBidi" w:cstheme="majorBidi"/>
              </w:rPr>
              <w:t>Using smartwatches is self-explaining.</w:t>
            </w:r>
          </w:p>
          <w:p w14:paraId="5442DF7F" w14:textId="66BA8992" w:rsidR="00F365F7" w:rsidRPr="00CA307D" w:rsidRDefault="00F365F7" w:rsidP="00F365F7">
            <w:pPr>
              <w:rPr>
                <w:rFonts w:asciiTheme="majorBidi" w:hAnsiTheme="majorBidi" w:cstheme="majorBidi"/>
                <w:b/>
                <w:bCs/>
              </w:rPr>
            </w:pPr>
            <w:r w:rsidRPr="00FF1BC7">
              <w:rPr>
                <w:rFonts w:asciiTheme="majorBidi" w:hAnsiTheme="majorBidi" w:cstheme="majorBidi"/>
              </w:rPr>
              <w:t>Smartwatches are easy to use.</w:t>
            </w:r>
          </w:p>
        </w:tc>
        <w:tc>
          <w:tcPr>
            <w:tcW w:w="2695" w:type="dxa"/>
            <w:shd w:val="clear" w:color="auto" w:fill="FFF2CC" w:themeFill="accent4" w:themeFillTint="33"/>
          </w:tcPr>
          <w:p w14:paraId="2484DC36" w14:textId="3E685CCA"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hheZRDk5","properties":{"formattedCitation":"(Chuah et al., 2016)","plainCitation":"(Chuah et al., 2016)","noteIndex":0},"citationItems":[{"id":4624,"uris":["http://zotero.org/groups/2521412/items/JFZQJFKX","http://zotero.org/groups/2521412/items/PDHAPGLS"],"itemData":{"id":4624,"type":"article-journal","abstract":"Although still in the early stages of diffusion, smartwatches represent the most popular type of wearable devices. Yet, little is known about why some people are more likely to adopt smartwatches than others. To deepen the understanding of underlying factors prompting adoption behavior, the authors develop a theoretical model grounded in technology acceptance and social psychology literatures. Empirical results reveal perceived usefulness and visibility as important factors that drive adoption intention, suggesting that smartwatches represent a type of ‘fashnology’ (i.e., fashion and technology). The magnitude of these antecedents is inﬂuenced by an individual's perception of viewing smartwatches as a technology and/or as a fashion accessory. Theoretical and managerial implications are discussed.","container-title":"Computers in Human Behavior","DOI":"10.1016/j.chb.2016.07.047","ISSN":"07475632","journalAbbreviation":"Computers in Human Behavior","language":"en","page":"276-284","source":"DOI.org (Crossref)","title":"Wearable technologies: The role of usefulness and visibility in smartwatch adoption","title-short":"Wearable technologies","volume":"65","author":[{"family":"Chuah","given":"Stephanie Hui-Wen"},{"family":"Rauschnabel","given":"Philipp A."},{"family":"Krey","given":"Nina"},{"family":"Nguyen","given":"Bang"},{"family":"Ramayah","given":"Thurasamy"},{"family":"Lade","given":"Shwetak"}],"issued":{"date-parts":[["2016",12]]}}}],"schema":"https://github.com/citation-style-language/schema/raw/master/csl-citation.json"} </w:instrText>
            </w:r>
            <w:r>
              <w:rPr>
                <w:rFonts w:asciiTheme="majorBidi" w:hAnsiTheme="majorBidi" w:cstheme="majorBidi"/>
              </w:rPr>
              <w:fldChar w:fldCharType="separate"/>
            </w:r>
            <w:r w:rsidRPr="00FF1BC7">
              <w:rPr>
                <w:rFonts w:ascii="Times New Roman" w:hAnsi="Times New Roman" w:cs="Times New Roman"/>
              </w:rPr>
              <w:t>(Chuah et al., 2016)</w:t>
            </w:r>
            <w:r>
              <w:rPr>
                <w:rFonts w:asciiTheme="majorBidi" w:hAnsiTheme="majorBidi" w:cstheme="majorBidi"/>
              </w:rPr>
              <w:fldChar w:fldCharType="end"/>
            </w:r>
          </w:p>
        </w:tc>
      </w:tr>
      <w:tr w:rsidR="00F365F7" w14:paraId="5EFFB12B" w14:textId="77777777" w:rsidTr="009C5EB2">
        <w:tc>
          <w:tcPr>
            <w:tcW w:w="10255" w:type="dxa"/>
            <w:shd w:val="clear" w:color="auto" w:fill="A6A6A6" w:themeFill="background1" w:themeFillShade="A6"/>
          </w:tcPr>
          <w:p w14:paraId="5684BAD7" w14:textId="77777777" w:rsidR="00F365F7" w:rsidRPr="00CA307D" w:rsidRDefault="00F365F7" w:rsidP="00F365F7">
            <w:pPr>
              <w:rPr>
                <w:rFonts w:asciiTheme="majorBidi" w:hAnsiTheme="majorBidi" w:cstheme="majorBidi"/>
                <w:b/>
                <w:bCs/>
              </w:rPr>
            </w:pPr>
          </w:p>
        </w:tc>
        <w:tc>
          <w:tcPr>
            <w:tcW w:w="2695" w:type="dxa"/>
            <w:shd w:val="clear" w:color="auto" w:fill="A6A6A6" w:themeFill="background1" w:themeFillShade="A6"/>
          </w:tcPr>
          <w:p w14:paraId="3D00B3D4" w14:textId="77777777" w:rsidR="00F365F7" w:rsidRDefault="00F365F7" w:rsidP="00F365F7">
            <w:pPr>
              <w:rPr>
                <w:rFonts w:asciiTheme="majorBidi" w:hAnsiTheme="majorBidi" w:cstheme="majorBidi"/>
              </w:rPr>
            </w:pPr>
          </w:p>
        </w:tc>
      </w:tr>
      <w:tr w:rsidR="00F365F7" w14:paraId="420BF999" w14:textId="77777777" w:rsidTr="009C5EB2">
        <w:tc>
          <w:tcPr>
            <w:tcW w:w="10255" w:type="dxa"/>
            <w:shd w:val="clear" w:color="auto" w:fill="DEEAF6" w:themeFill="accent5" w:themeFillTint="33"/>
          </w:tcPr>
          <w:p w14:paraId="0C57F20D" w14:textId="77777777" w:rsidR="00F365F7" w:rsidRPr="00CA307D" w:rsidRDefault="00F365F7" w:rsidP="00F365F7">
            <w:pPr>
              <w:rPr>
                <w:rFonts w:asciiTheme="majorBidi" w:hAnsiTheme="majorBidi" w:cstheme="majorBidi"/>
                <w:b/>
                <w:bCs/>
              </w:rPr>
            </w:pPr>
            <w:r w:rsidRPr="00CA307D">
              <w:rPr>
                <w:rFonts w:asciiTheme="majorBidi" w:hAnsiTheme="majorBidi" w:cstheme="majorBidi"/>
                <w:b/>
                <w:bCs/>
              </w:rPr>
              <w:t>Hedonic Motivation (HM)</w:t>
            </w:r>
          </w:p>
          <w:p w14:paraId="24ED9718" w14:textId="77777777" w:rsidR="00F365F7" w:rsidRPr="000E7416" w:rsidRDefault="00F365F7" w:rsidP="00F365F7">
            <w:pPr>
              <w:rPr>
                <w:rFonts w:asciiTheme="majorBidi" w:hAnsiTheme="majorBidi" w:cstheme="majorBidi"/>
              </w:rPr>
            </w:pPr>
            <w:r w:rsidRPr="000E7416">
              <w:rPr>
                <w:rFonts w:asciiTheme="majorBidi" w:hAnsiTheme="majorBidi" w:cstheme="majorBidi"/>
              </w:rPr>
              <w:t xml:space="preserve">HM1: Using an activity tracker is fun. </w:t>
            </w:r>
          </w:p>
          <w:p w14:paraId="49CA3A4D" w14:textId="77777777" w:rsidR="00F365F7" w:rsidRPr="000E7416" w:rsidRDefault="00F365F7" w:rsidP="00F365F7">
            <w:pPr>
              <w:rPr>
                <w:rFonts w:asciiTheme="majorBidi" w:hAnsiTheme="majorBidi" w:cstheme="majorBidi"/>
              </w:rPr>
            </w:pPr>
            <w:r w:rsidRPr="000E7416">
              <w:rPr>
                <w:rFonts w:asciiTheme="majorBidi" w:hAnsiTheme="majorBidi" w:cstheme="majorBidi"/>
              </w:rPr>
              <w:t xml:space="preserve">HM2: Using an activity tracker is enjoyable. </w:t>
            </w:r>
          </w:p>
          <w:p w14:paraId="19368FA3" w14:textId="6E2B79DB" w:rsidR="00F365F7" w:rsidRPr="00CA307D" w:rsidRDefault="00F365F7" w:rsidP="00F365F7">
            <w:pPr>
              <w:rPr>
                <w:rFonts w:asciiTheme="majorBidi" w:hAnsiTheme="majorBidi" w:cstheme="majorBidi"/>
                <w:b/>
                <w:bCs/>
              </w:rPr>
            </w:pPr>
            <w:r w:rsidRPr="000E7416">
              <w:rPr>
                <w:rFonts w:asciiTheme="majorBidi" w:hAnsiTheme="majorBidi" w:cstheme="majorBidi"/>
              </w:rPr>
              <w:t>HM3: Using an activity tracker is very entertaining</w:t>
            </w:r>
          </w:p>
        </w:tc>
        <w:tc>
          <w:tcPr>
            <w:tcW w:w="2695" w:type="dxa"/>
            <w:shd w:val="clear" w:color="auto" w:fill="DEEAF6" w:themeFill="accent5" w:themeFillTint="33"/>
          </w:tcPr>
          <w:p w14:paraId="5D312958" w14:textId="14EEB741"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sExFzwvV","properties":{"formattedCitation":"(T. B. Kim &amp; Ho, 2021)","plainCitation":"(T. B. Kim &amp; Ho, 2021)","noteIndex":0},"citationItems":[{"id":4688,"uris":["http://zotero.org/groups/2521412/items/SC5BR7R4"],"itemData":{"id":4688,"type":"article-journal","abstract":"The recent trend of aging population, not to mention the unprecedented pandemic, draws great attention from the general public about health concerns. Since healthcare information technology is different from non-healthcare information technology, additional contexts should be properly incorporated into technology acceptance research to accurately identify influential factors affecting the acceptance of wearable healthcare technology. Thus, we selectively reconfigured factors from health, privacy, and socio-demographic contexts to formulate a health-aware acceptance model. Then, it was empirically analyzed using structural equation modeling. Based on the results, whereas privacy concerns were directly associated with intention to use wearable healthcare technology, health concerns were not. Moreover, age had a moderating effect on social influence and facilitating conditions. These findings suggest valuable insights that the adoption rate of healthcare technology is increased by 1) keeping personal information securely, 2) facilitating social interaction among users, and 3) offering intuitive user experience for elderly people.","container-title":"Telematics and Informatics","DOI":"10.1016/j.tele.2021.101603","ISSN":"07365853","journalAbbreviation":"Telematics and Informatics","language":"en","page":"101603","source":"DOI.org (Crossref)","title":"Validating the moderating role of age in multi-perspective acceptance model of wearable healthcare technology","volume":"61","author":[{"family":"Kim","given":"Taesung Brian"},{"family":"Ho","given":"Chien-Ta Bruce"}],"issued":{"date-parts":[["2021",8]]}}}],"schema":"https://github.com/citation-style-language/schema/raw/master/csl-citation.json"} </w:instrText>
            </w:r>
            <w:r>
              <w:rPr>
                <w:rFonts w:asciiTheme="majorBidi" w:hAnsiTheme="majorBidi" w:cstheme="majorBidi"/>
              </w:rPr>
              <w:fldChar w:fldCharType="separate"/>
            </w:r>
            <w:r w:rsidRPr="000E7416">
              <w:rPr>
                <w:rFonts w:ascii="Times New Roman" w:hAnsi="Times New Roman" w:cs="Times New Roman"/>
              </w:rPr>
              <w:t>(T. B. Kim &amp; Ho, 2021)</w:t>
            </w:r>
            <w:r>
              <w:rPr>
                <w:rFonts w:asciiTheme="majorBidi" w:hAnsiTheme="majorBidi" w:cstheme="majorBidi"/>
              </w:rPr>
              <w:fldChar w:fldCharType="end"/>
            </w:r>
          </w:p>
        </w:tc>
      </w:tr>
      <w:tr w:rsidR="00F365F7" w14:paraId="7C1BDA10" w14:textId="77777777" w:rsidTr="009C5EB2">
        <w:tc>
          <w:tcPr>
            <w:tcW w:w="10255" w:type="dxa"/>
            <w:shd w:val="clear" w:color="auto" w:fill="DEEAF6" w:themeFill="accent5" w:themeFillTint="33"/>
          </w:tcPr>
          <w:p w14:paraId="343BD248" w14:textId="0966EF5B" w:rsidR="00F365F7" w:rsidRDefault="00F365F7" w:rsidP="00F365F7">
            <w:pPr>
              <w:rPr>
                <w:rFonts w:asciiTheme="majorBidi" w:hAnsiTheme="majorBidi" w:cstheme="majorBidi"/>
                <w:b/>
                <w:bCs/>
              </w:rPr>
            </w:pPr>
            <w:r w:rsidRPr="00CA307D">
              <w:rPr>
                <w:rFonts w:asciiTheme="majorBidi" w:hAnsiTheme="majorBidi" w:cstheme="majorBidi"/>
                <w:b/>
                <w:bCs/>
              </w:rPr>
              <w:t>Hedonic Motivation (HM)</w:t>
            </w:r>
          </w:p>
          <w:p w14:paraId="2710D540" w14:textId="4CF93513" w:rsidR="00F365F7" w:rsidRPr="00AA53AC" w:rsidRDefault="00F365F7" w:rsidP="00F365F7">
            <w:pPr>
              <w:rPr>
                <w:rFonts w:asciiTheme="majorBidi" w:hAnsiTheme="majorBidi" w:cstheme="majorBidi"/>
              </w:rPr>
            </w:pPr>
            <w:r w:rsidRPr="00AA53AC">
              <w:rPr>
                <w:rFonts w:asciiTheme="majorBidi" w:hAnsiTheme="majorBidi" w:cstheme="majorBidi"/>
              </w:rPr>
              <w:t xml:space="preserve">HM1 Using smartphone fitness apps is fun </w:t>
            </w:r>
          </w:p>
          <w:p w14:paraId="4BD1AD13" w14:textId="0F75EA87" w:rsidR="00F365F7" w:rsidRPr="00AA53AC" w:rsidRDefault="00F365F7" w:rsidP="00F365F7">
            <w:pPr>
              <w:rPr>
                <w:rFonts w:asciiTheme="majorBidi" w:hAnsiTheme="majorBidi" w:cstheme="majorBidi"/>
              </w:rPr>
            </w:pPr>
            <w:r w:rsidRPr="00AA53AC">
              <w:rPr>
                <w:rFonts w:asciiTheme="majorBidi" w:hAnsiTheme="majorBidi" w:cstheme="majorBidi"/>
              </w:rPr>
              <w:t>HM2 Using smartphone fitness apps is enjoyable</w:t>
            </w:r>
          </w:p>
          <w:p w14:paraId="397395E0" w14:textId="45E98DEA" w:rsidR="00F365F7" w:rsidRPr="00CA307D" w:rsidRDefault="00F365F7" w:rsidP="00F365F7">
            <w:pPr>
              <w:rPr>
                <w:rFonts w:asciiTheme="majorBidi" w:hAnsiTheme="majorBidi" w:cstheme="majorBidi"/>
                <w:b/>
                <w:bCs/>
              </w:rPr>
            </w:pPr>
            <w:r w:rsidRPr="00AA53AC">
              <w:rPr>
                <w:rFonts w:asciiTheme="majorBidi" w:hAnsiTheme="majorBidi" w:cstheme="majorBidi"/>
              </w:rPr>
              <w:t>HM3 Using smartphone fitness apps is very entertaining</w:t>
            </w:r>
          </w:p>
        </w:tc>
        <w:tc>
          <w:tcPr>
            <w:tcW w:w="2695" w:type="dxa"/>
            <w:shd w:val="clear" w:color="auto" w:fill="DEEAF6" w:themeFill="accent5" w:themeFillTint="33"/>
          </w:tcPr>
          <w:p w14:paraId="22499668" w14:textId="0E720387"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UBLzGG6G","properties":{"formattedCitation":"(Neeraj Dhiman et al., 2019)","plainCitation":"(Neeraj Dhiman et al., 2019)","noteIndex":0},"citationItems":[{"id":5273,"uris":["http://zotero.org/groups/2521412/items/K2CGJF83"],"itemData":{"id":5273,"type":"article-journal","abstract":"Purpose The purpose of this paper is to examine the determinants of user adoption of smartphone fitness apps in context of an emerging economy. Design/methodology/approach The present study uses the extended unified theory of acceptance and use of technology (UTAUT2) as the base model along with two additional constructs, i.e. self-efficacy and personal innovativeness. The data collection was done through an online survey, wherein a total of 324 valid responses were obtained for the statistical analysis. All the hypothesized relationships were tested through partial least square structural equation modelling (PLS-SEM) using an open source programming language and software environment, i.e. R Software along with plspm-package. Findings Significant predictors of smartphone fitness app adoption intention include effort expectancy, social influence, perceived value, habit and personal innovativeness. Further, this study confirms significant relationship between personal innovativeness and habit, self-efficacy and effort expectancy and effort expectancy and performance expectation. This study reveals that personal innovativeness is the strongest predictor of behavioural intention. Contrary to the expectations, factors like performance expectancy, facilitating conditions and hedonic motivation did not influence behavioural intention. Practical implications This study gives significant clues to app developers that can drastically influence the adoption of fitness apps. The findings suggest that marketers should focus on users with high personal innovativeness that can further act as role models and significantly influence their social circle. Interestingly, the findings suggest that fitness apps, as compared to other apps, should not emphasize much on the hedonic value of their offerings. Originality/value This study is one of the few studies to examine the adoption of smartphone fitness apps in an emerging economy context by using extended version of UTAUT2 model. Further, this study shows how new endogenous and exogenous variables (i.e. self-efficacy and personal innovativeness) contribute to better explanatory power of the UTAUT2 framework.","container-title":"Journal of Indian Business Research","DOI":"10.1108/JIBR-05-2018-0158","ISSN":"1755-4195","issue":"3","note":"publisher: Emerald Publishing Limited","page":"363-388","source":"Emerald Insight","title":"Consumer adoption of smartphone fitness apps: an extended UTAUT2 perspective","title-short":"Consumer adoption of smartphone fitness apps","volume":"12","author":[{"literal":"Neeraj Dhiman"},{"family":"Arora","given":"Neelika"},{"family":"Dogra","given":"Nikita"},{"family":"Gupta","given":"Anil"}],"issued":{"date-parts":[["2019",1,1]]}}}],"schema":"https://github.com/citation-style-language/schema/raw/master/csl-citation.json"} </w:instrText>
            </w:r>
            <w:r>
              <w:rPr>
                <w:rFonts w:asciiTheme="majorBidi" w:hAnsiTheme="majorBidi" w:cstheme="majorBidi"/>
              </w:rPr>
              <w:fldChar w:fldCharType="separate"/>
            </w:r>
            <w:r w:rsidRPr="00D62C29">
              <w:rPr>
                <w:rFonts w:ascii="Times New Roman" w:hAnsi="Times New Roman" w:cs="Times New Roman"/>
              </w:rPr>
              <w:t>(Neeraj Dhiman et al., 2019)</w:t>
            </w:r>
            <w:r>
              <w:rPr>
                <w:rFonts w:asciiTheme="majorBidi" w:hAnsiTheme="majorBidi" w:cstheme="majorBidi"/>
              </w:rPr>
              <w:fldChar w:fldCharType="end"/>
            </w:r>
          </w:p>
        </w:tc>
      </w:tr>
      <w:tr w:rsidR="00F365F7" w14:paraId="384936BB" w14:textId="77777777" w:rsidTr="009C5EB2">
        <w:tc>
          <w:tcPr>
            <w:tcW w:w="10255" w:type="dxa"/>
            <w:shd w:val="clear" w:color="auto" w:fill="DEEAF6" w:themeFill="accent5" w:themeFillTint="33"/>
          </w:tcPr>
          <w:p w14:paraId="4A3011A5" w14:textId="77777777" w:rsidR="00F365F7" w:rsidRPr="00CA307D" w:rsidRDefault="00F365F7" w:rsidP="00F365F7">
            <w:pPr>
              <w:rPr>
                <w:rFonts w:asciiTheme="majorBidi" w:hAnsiTheme="majorBidi" w:cstheme="majorBidi"/>
                <w:b/>
                <w:bCs/>
              </w:rPr>
            </w:pPr>
            <w:r w:rsidRPr="00CA307D">
              <w:rPr>
                <w:rFonts w:asciiTheme="majorBidi" w:hAnsiTheme="majorBidi" w:cstheme="majorBidi"/>
                <w:b/>
                <w:bCs/>
              </w:rPr>
              <w:t>Hedonic Motivation (HM)</w:t>
            </w:r>
          </w:p>
          <w:p w14:paraId="1BC07CCB" w14:textId="3121CC9F" w:rsidR="00F365F7" w:rsidRPr="000E7416" w:rsidRDefault="00F365F7" w:rsidP="00F365F7">
            <w:pPr>
              <w:rPr>
                <w:rFonts w:asciiTheme="majorBidi" w:hAnsiTheme="majorBidi" w:cstheme="majorBidi"/>
              </w:rPr>
            </w:pPr>
            <w:r>
              <w:rPr>
                <w:rFonts w:asciiTheme="majorBidi" w:hAnsiTheme="majorBidi" w:cstheme="majorBidi"/>
              </w:rPr>
              <w:t xml:space="preserve">1. </w:t>
            </w:r>
            <w:r w:rsidRPr="000E7416">
              <w:rPr>
                <w:rFonts w:asciiTheme="majorBidi" w:hAnsiTheme="majorBidi" w:cstheme="majorBidi"/>
              </w:rPr>
              <w:t>Using wearable trackers is fun</w:t>
            </w:r>
          </w:p>
          <w:p w14:paraId="7863BF9E" w14:textId="77777777" w:rsidR="00F365F7" w:rsidRDefault="00F365F7" w:rsidP="00F365F7">
            <w:pPr>
              <w:rPr>
                <w:rFonts w:asciiTheme="majorBidi" w:hAnsiTheme="majorBidi" w:cstheme="majorBidi"/>
              </w:rPr>
            </w:pPr>
            <w:r w:rsidRPr="000E7416">
              <w:rPr>
                <w:rFonts w:asciiTheme="majorBidi" w:hAnsiTheme="majorBidi" w:cstheme="majorBidi"/>
              </w:rPr>
              <w:lastRenderedPageBreak/>
              <w:t>2. Using wearable trackers is enjoyable</w:t>
            </w:r>
          </w:p>
          <w:p w14:paraId="0DE99005" w14:textId="2155ECA2" w:rsidR="00F365F7" w:rsidRPr="00CA307D" w:rsidRDefault="00F365F7" w:rsidP="00F365F7">
            <w:pPr>
              <w:rPr>
                <w:rFonts w:asciiTheme="majorBidi" w:hAnsiTheme="majorBidi" w:cstheme="majorBidi"/>
                <w:b/>
                <w:bCs/>
              </w:rPr>
            </w:pPr>
            <w:r w:rsidRPr="000E7416">
              <w:rPr>
                <w:rFonts w:asciiTheme="majorBidi" w:hAnsiTheme="majorBidi" w:cstheme="majorBidi"/>
              </w:rPr>
              <w:t>3. Using wearable trackers is entertaining</w:t>
            </w:r>
          </w:p>
        </w:tc>
        <w:tc>
          <w:tcPr>
            <w:tcW w:w="2695" w:type="dxa"/>
            <w:shd w:val="clear" w:color="auto" w:fill="DEEAF6" w:themeFill="accent5" w:themeFillTint="33"/>
          </w:tcPr>
          <w:p w14:paraId="5446B98D" w14:textId="277595F0" w:rsidR="00F365F7" w:rsidRDefault="00F365F7" w:rsidP="00F365F7">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c3p8kkvs","properties":{"formattedCitation":"(Joshi et al., 2021)","plainCitation":"(Joshi et al., 2021)","noteIndex":0},"citationItems":[{"id":4781,"uris":["http://zotero.org/groups/2521412/items/ES2EZXHL"],"itemData":{"id":4781,"type":"article-journal","abstract":"The study examines the factors influencing acceptance of wearable devices among university students and teachers in Punjab. It is based on Unified Theory of Acceptance and Use of Technology 2 (UTAUT2). A comparison has also been made between university students and teachers to find out whether there is any difference in the factors influencing the purchase intention among these two important consumer groups. It was found that in the case of students, significant variables are price, hedonic motivation and performance expectancy. Maximum variation is explained by price (42%), followed by performance expectancy (26%) and hedonic motivation (25%). Whereas, in the case of university teachers, the significant variables are hedonic motivation and price, with hedonic motivation as the most important variable explaining 59% of variation, followed by price with 33% of variation. It is expected that the study will contribute significantly in explaining the consumer behavior towards wearable technology-based devices.","container-title":"IUP Journal of Marketing Management","ISSN":"09726845","issue":"4","note":"publisher: IUP Publications","page":"1-15","source":"EBSCOhost","title":"Acceptance of Wearable Trackers in India: A Comparison Among University Students and Teachers in Punjab","title-short":"Acceptance of Wearable Trackers in India","volume":"20","author":[{"family":"Joshi","given":"Akashdeep"},{"family":"Malhotra","given":"Meenakshi"},{"family":"Khatun","given":"Ayesha"}],"issued":{"date-parts":[["2021",11]]}}}],"schema":"https://github.com/citation-style-language/schema/raw/master/csl-citation.json"} </w:instrText>
            </w:r>
            <w:r>
              <w:rPr>
                <w:rFonts w:asciiTheme="majorBidi" w:hAnsiTheme="majorBidi" w:cstheme="majorBidi"/>
              </w:rPr>
              <w:fldChar w:fldCharType="separate"/>
            </w:r>
            <w:r w:rsidRPr="000E7416">
              <w:rPr>
                <w:rFonts w:ascii="Times New Roman" w:hAnsi="Times New Roman" w:cs="Times New Roman"/>
              </w:rPr>
              <w:t>(Joshi et al., 2021)</w:t>
            </w:r>
            <w:r>
              <w:rPr>
                <w:rFonts w:asciiTheme="majorBidi" w:hAnsiTheme="majorBidi" w:cstheme="majorBidi"/>
              </w:rPr>
              <w:fldChar w:fldCharType="end"/>
            </w:r>
          </w:p>
        </w:tc>
      </w:tr>
      <w:tr w:rsidR="00F365F7" w14:paraId="26925708" w14:textId="77777777" w:rsidTr="009C5EB2">
        <w:tc>
          <w:tcPr>
            <w:tcW w:w="10255" w:type="dxa"/>
            <w:shd w:val="clear" w:color="auto" w:fill="DEEAF6" w:themeFill="accent5" w:themeFillTint="33"/>
          </w:tcPr>
          <w:p w14:paraId="21642C73" w14:textId="77777777" w:rsidR="00F365F7" w:rsidRPr="00881F76" w:rsidRDefault="00F365F7" w:rsidP="00F365F7">
            <w:pPr>
              <w:rPr>
                <w:rFonts w:asciiTheme="majorBidi" w:hAnsiTheme="majorBidi" w:cstheme="majorBidi"/>
                <w:b/>
                <w:bCs/>
              </w:rPr>
            </w:pPr>
            <w:r w:rsidRPr="00881F76">
              <w:rPr>
                <w:rFonts w:asciiTheme="majorBidi" w:hAnsiTheme="majorBidi" w:cstheme="majorBidi"/>
                <w:b/>
                <w:bCs/>
              </w:rPr>
              <w:t>Hedonic Motivation</w:t>
            </w:r>
          </w:p>
          <w:p w14:paraId="1B09FEE3" w14:textId="77777777" w:rsidR="00F365F7" w:rsidRPr="00024253" w:rsidRDefault="00F365F7" w:rsidP="00F365F7">
            <w:pPr>
              <w:rPr>
                <w:rFonts w:asciiTheme="majorBidi" w:hAnsiTheme="majorBidi" w:cstheme="majorBidi"/>
              </w:rPr>
            </w:pPr>
            <w:r w:rsidRPr="00024253">
              <w:rPr>
                <w:rFonts w:asciiTheme="majorBidi" w:hAnsiTheme="majorBidi" w:cstheme="majorBidi"/>
              </w:rPr>
              <w:t>HM1. Using m-learning is enjoyable</w:t>
            </w:r>
          </w:p>
          <w:p w14:paraId="69840C66" w14:textId="77777777" w:rsidR="00F365F7" w:rsidRPr="00024253" w:rsidRDefault="00F365F7" w:rsidP="00F365F7">
            <w:pPr>
              <w:rPr>
                <w:rFonts w:asciiTheme="majorBidi" w:hAnsiTheme="majorBidi" w:cstheme="majorBidi"/>
              </w:rPr>
            </w:pPr>
            <w:r w:rsidRPr="00024253">
              <w:rPr>
                <w:rFonts w:asciiTheme="majorBidi" w:hAnsiTheme="majorBidi" w:cstheme="majorBidi"/>
              </w:rPr>
              <w:t>HM2. Using m-learning is fun</w:t>
            </w:r>
          </w:p>
          <w:p w14:paraId="4704AF17" w14:textId="09DC9F44" w:rsidR="00F365F7" w:rsidRPr="00CA307D" w:rsidRDefault="00F365F7" w:rsidP="00F365F7">
            <w:pPr>
              <w:rPr>
                <w:rFonts w:asciiTheme="majorBidi" w:hAnsiTheme="majorBidi" w:cstheme="majorBidi"/>
                <w:b/>
                <w:bCs/>
              </w:rPr>
            </w:pPr>
            <w:r w:rsidRPr="00024253">
              <w:rPr>
                <w:rFonts w:asciiTheme="majorBidi" w:hAnsiTheme="majorBidi" w:cstheme="majorBidi"/>
              </w:rPr>
              <w:t xml:space="preserve">HM3. Using m-learning is very </w:t>
            </w:r>
            <w:proofErr w:type="spellStart"/>
            <w:r w:rsidRPr="00024253">
              <w:rPr>
                <w:rFonts w:asciiTheme="majorBidi" w:hAnsiTheme="majorBidi" w:cstheme="majorBidi"/>
              </w:rPr>
              <w:t>entertaininga</w:t>
            </w:r>
            <w:proofErr w:type="spellEnd"/>
          </w:p>
        </w:tc>
        <w:tc>
          <w:tcPr>
            <w:tcW w:w="2695" w:type="dxa"/>
            <w:shd w:val="clear" w:color="auto" w:fill="DEEAF6" w:themeFill="accent5" w:themeFillTint="33"/>
          </w:tcPr>
          <w:p w14:paraId="19BDEF4F" w14:textId="6FD6B0FE"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zKYY0bJG","properties":{"formattedCitation":"(Sitar-T\\uc0\\u259{}ut, 2021)","plainCitation":"(Sitar-Tăut, 2021)","noteIndex":0},"citationItems":[{"id":4851,"uris":["http://zotero.org/groups/2521412/items/IRKU8YZ7"],"itemData":{"id":4851,"type":"article-journal","abstract":"M-learning is a trending field in educational organizations, companies, and also for individual study. However, in some regions the ampleness of the phenomenon is not quantifiable or comparable due to the lack of an adequate framework and reliable metrics. Our research intends to make a little light by assessing the degree of m-learning adoption in students at a moment when face-to-face education moved suddenly online due to the COVID-19 outbreak's rapid and unpredictable spread. A new model relying on the Unified Theory of Acceptance and Use of Technology (UTAUT) was built to investigate and explain relationships between constructs. It reveals the key factors affecting technology adoption by considering hedonic motivation a mediator instead of an exogenous variable as in UTAUT2. Based on an analysis of 311 higher education learners, the way how performance expectancy, effort expectancy, social influence, and facilitating conditions influence directly or indirectly the behavioral intention is researched. The analysis was conducted employing partial least squares structural equation modeling. The strongest relationship is between hedonic motivation and behavioral intention followed by the one between perceived effectiveness and hedonic motivation. Age, gender, and experience moderate the model's relationships. Research contributes to theory development by successfully adjusting the original UTAUT model. Results indicate that universities may offer learners an enjoyable m-learning experience by activating social support groups and inserting gameplay elements into the learning system.","container-title":"Human Behavior and Emerging Technologies","DOI":"10.1002/hbe2.261","ISSN":"2578-1863","issue":"3","language":"en","note":"_eprint: https://onlinelibrary.wiley.com/doi/pdf/10.1002/hbe2.261","page":"366-378","source":"Wiley Online Library","title":"Mobile learning acceptance in social distancing during the COVID-19 outbreak: The mediation effect of hedonic motivation","title-short":"Mobile learning acceptance in social distancing during the COVID-19 outbreak","volume":"3","author":[{"family":"Sitar-Tăut","given":"Dan-Andrei"}],"issued":{"date-parts":[["2021"]]}}}],"schema":"https://github.com/citation-style-language/schema/raw/master/csl-citation.json"} </w:instrText>
            </w:r>
            <w:r>
              <w:rPr>
                <w:rFonts w:asciiTheme="majorBidi" w:hAnsiTheme="majorBidi" w:cstheme="majorBidi"/>
              </w:rPr>
              <w:fldChar w:fldCharType="separate"/>
            </w:r>
            <w:r w:rsidRPr="00881F76">
              <w:rPr>
                <w:rFonts w:ascii="Times New Roman" w:hAnsi="Times New Roman" w:cs="Times New Roman"/>
                <w:szCs w:val="24"/>
              </w:rPr>
              <w:t>(Sitar-Tăut, 2021)</w:t>
            </w:r>
            <w:r>
              <w:rPr>
                <w:rFonts w:asciiTheme="majorBidi" w:hAnsiTheme="majorBidi" w:cstheme="majorBidi"/>
              </w:rPr>
              <w:fldChar w:fldCharType="end"/>
            </w:r>
          </w:p>
        </w:tc>
      </w:tr>
      <w:tr w:rsidR="00F365F7" w14:paraId="5E185591" w14:textId="77777777" w:rsidTr="009C5EB2">
        <w:tc>
          <w:tcPr>
            <w:tcW w:w="10255" w:type="dxa"/>
            <w:shd w:val="clear" w:color="auto" w:fill="DEEAF6" w:themeFill="accent5" w:themeFillTint="33"/>
          </w:tcPr>
          <w:p w14:paraId="04C37451" w14:textId="77777777" w:rsidR="00F365F7" w:rsidRPr="00357306" w:rsidRDefault="00F365F7" w:rsidP="00F365F7">
            <w:pPr>
              <w:rPr>
                <w:rFonts w:asciiTheme="majorBidi" w:hAnsiTheme="majorBidi" w:cstheme="majorBidi"/>
                <w:b/>
                <w:bCs/>
              </w:rPr>
            </w:pPr>
            <w:r w:rsidRPr="00357306">
              <w:rPr>
                <w:rFonts w:asciiTheme="majorBidi" w:hAnsiTheme="majorBidi" w:cstheme="majorBidi"/>
                <w:b/>
                <w:bCs/>
              </w:rPr>
              <w:t>Hedonic Motivation</w:t>
            </w:r>
          </w:p>
          <w:p w14:paraId="5951E818" w14:textId="77777777" w:rsidR="00F365F7" w:rsidRPr="00357306" w:rsidRDefault="00F365F7" w:rsidP="00F365F7">
            <w:pPr>
              <w:rPr>
                <w:rFonts w:asciiTheme="majorBidi" w:hAnsiTheme="majorBidi" w:cstheme="majorBidi"/>
              </w:rPr>
            </w:pPr>
            <w:r w:rsidRPr="00357306">
              <w:rPr>
                <w:rFonts w:asciiTheme="majorBidi" w:hAnsiTheme="majorBidi" w:cstheme="majorBidi"/>
              </w:rPr>
              <w:t>Using a wearable device is fun.</w:t>
            </w:r>
          </w:p>
          <w:p w14:paraId="3641C20D" w14:textId="77777777" w:rsidR="00F365F7" w:rsidRPr="00357306" w:rsidRDefault="00F365F7" w:rsidP="00F365F7">
            <w:pPr>
              <w:rPr>
                <w:rFonts w:asciiTheme="majorBidi" w:hAnsiTheme="majorBidi" w:cstheme="majorBidi"/>
              </w:rPr>
            </w:pPr>
            <w:r w:rsidRPr="00357306">
              <w:rPr>
                <w:rFonts w:asciiTheme="majorBidi" w:hAnsiTheme="majorBidi" w:cstheme="majorBidi"/>
              </w:rPr>
              <w:t>Using a wearable device is enjoyable.</w:t>
            </w:r>
          </w:p>
          <w:p w14:paraId="31E8D850" w14:textId="13BE44B1" w:rsidR="00F365F7" w:rsidRPr="00CA307D" w:rsidRDefault="00F365F7" w:rsidP="00F365F7">
            <w:pPr>
              <w:rPr>
                <w:rFonts w:asciiTheme="majorBidi" w:hAnsiTheme="majorBidi" w:cstheme="majorBidi"/>
                <w:b/>
                <w:bCs/>
              </w:rPr>
            </w:pPr>
            <w:r w:rsidRPr="00357306">
              <w:rPr>
                <w:rFonts w:asciiTheme="majorBidi" w:hAnsiTheme="majorBidi" w:cstheme="majorBidi"/>
              </w:rPr>
              <w:t>Using a wearable device is very entertaining.</w:t>
            </w:r>
          </w:p>
        </w:tc>
        <w:tc>
          <w:tcPr>
            <w:tcW w:w="2695" w:type="dxa"/>
            <w:shd w:val="clear" w:color="auto" w:fill="DEEAF6" w:themeFill="accent5" w:themeFillTint="33"/>
          </w:tcPr>
          <w:p w14:paraId="4CBF331A" w14:textId="055DF739"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DSeMZe2L","properties":{"formattedCitation":"(Rubin &amp; Ophoff, 2018)","plainCitation":"(Rubin &amp; Ophoff, 2018)","noteIndex":0},"citationItems":[{"id":4850,"uris":["http://zotero.org/groups/2521412/items/3G6S6YYC"],"itemData":{"id":4850,"type":"paper-conference","abstract":"Since the mid 2000's wearable technology (WT) has been available for consumers to use for health and fitness purposes. WT fitness devices are small, easily portable and can be worn on clothing or any part of the body. These devices have an interactive display which allows its users to track and record their physical activities. With the advancement in technology for WT devices and the exponential consumer adoption rate, it is important to understand the various factors that would lead a consumer to adopt these devices for health and fitness purposes. There are many international studies, focusing on using smart watches and smart wristbands, to test the devices' features during physical activities. However, there is minimal research conducted from a South African consumer perspective around adoption of these devices. This research study uses the second generation of the Unified Theory of Acceptance and Use of Technology (UTAUT2) model to investigate the factors of adoption which would influence an individual's behavioural intention towards using a wearable device, focusing on health and fitness purposes. The results from the study identify Performance Expectancy and Habit as important factors of adoption of wearable devices for health and fitness purposes. An important outcome of the results however, indicates that individuals did not enjoy using their wearable devices during physical activity and therefore Hedonic Motivation was not shown as an important contributing factor for the intention to adopt these devices.","container-title":"2018 Open Innovations Conference (OI)","DOI":"10.1109/OI.2018.8535831","event-title":"2018 Open Innovations Conference (OI)","page":"176-186","source":"IEEE Xplore","title":"Investigating Adoption Factors of Wearable Technology in Health and Fitness","author":[{"family":"Rubin","given":"Ariel"},{"family":"Ophoff","given":"Jacques"}],"issued":{"date-parts":[["2018",10]]}}}],"schema":"https://github.com/citation-style-language/schema/raw/master/csl-citation.json"} </w:instrText>
            </w:r>
            <w:r>
              <w:rPr>
                <w:rFonts w:asciiTheme="majorBidi" w:hAnsiTheme="majorBidi" w:cstheme="majorBidi"/>
              </w:rPr>
              <w:fldChar w:fldCharType="separate"/>
            </w:r>
            <w:r w:rsidRPr="00357306">
              <w:rPr>
                <w:rFonts w:ascii="Times New Roman" w:hAnsi="Times New Roman" w:cs="Times New Roman"/>
              </w:rPr>
              <w:t>(Rubin &amp; Ophoff, 2018)</w:t>
            </w:r>
            <w:r>
              <w:rPr>
                <w:rFonts w:asciiTheme="majorBidi" w:hAnsiTheme="majorBidi" w:cstheme="majorBidi"/>
              </w:rPr>
              <w:fldChar w:fldCharType="end"/>
            </w:r>
          </w:p>
        </w:tc>
      </w:tr>
      <w:tr w:rsidR="00F365F7" w14:paraId="354DC1DF" w14:textId="77777777" w:rsidTr="009C5EB2">
        <w:tc>
          <w:tcPr>
            <w:tcW w:w="10255" w:type="dxa"/>
            <w:shd w:val="clear" w:color="auto" w:fill="DEEAF6" w:themeFill="accent5" w:themeFillTint="33"/>
          </w:tcPr>
          <w:p w14:paraId="67C2DBB2" w14:textId="77777777" w:rsidR="00F365F7" w:rsidRPr="00FF704B" w:rsidRDefault="00F365F7" w:rsidP="00F365F7">
            <w:pPr>
              <w:rPr>
                <w:rFonts w:asciiTheme="majorBidi" w:hAnsiTheme="majorBidi" w:cstheme="majorBidi"/>
                <w:b/>
                <w:bCs/>
              </w:rPr>
            </w:pPr>
            <w:r w:rsidRPr="00FF704B">
              <w:rPr>
                <w:rFonts w:asciiTheme="majorBidi" w:hAnsiTheme="majorBidi" w:cstheme="majorBidi"/>
                <w:b/>
                <w:bCs/>
              </w:rPr>
              <w:t xml:space="preserve">Hedonic benefits </w:t>
            </w:r>
          </w:p>
          <w:p w14:paraId="39732803" w14:textId="77777777" w:rsidR="00F365F7" w:rsidRPr="00991C0A" w:rsidRDefault="00F365F7" w:rsidP="00F365F7">
            <w:pPr>
              <w:rPr>
                <w:rFonts w:asciiTheme="majorBidi" w:hAnsiTheme="majorBidi" w:cstheme="majorBidi"/>
              </w:rPr>
            </w:pPr>
            <w:r w:rsidRPr="00991C0A">
              <w:rPr>
                <w:rFonts w:asciiTheme="majorBidi" w:hAnsiTheme="majorBidi" w:cstheme="majorBidi"/>
              </w:rPr>
              <w:t xml:space="preserve">HB1 Using this smartwatch is fun. </w:t>
            </w:r>
          </w:p>
          <w:p w14:paraId="11D2C798" w14:textId="77777777" w:rsidR="00F365F7" w:rsidRPr="00991C0A" w:rsidRDefault="00F365F7" w:rsidP="00F365F7">
            <w:pPr>
              <w:rPr>
                <w:rFonts w:asciiTheme="majorBidi" w:hAnsiTheme="majorBidi" w:cstheme="majorBidi"/>
              </w:rPr>
            </w:pPr>
            <w:r w:rsidRPr="00991C0A">
              <w:rPr>
                <w:rFonts w:asciiTheme="majorBidi" w:hAnsiTheme="majorBidi" w:cstheme="majorBidi"/>
              </w:rPr>
              <w:t xml:space="preserve">HB2 Using this smartwatch is enjoyable. </w:t>
            </w:r>
          </w:p>
          <w:p w14:paraId="4235691B" w14:textId="5E3FD727" w:rsidR="00F365F7" w:rsidRPr="00CA307D" w:rsidRDefault="00F365F7" w:rsidP="00F365F7">
            <w:pPr>
              <w:rPr>
                <w:rFonts w:asciiTheme="majorBidi" w:hAnsiTheme="majorBidi" w:cstheme="majorBidi"/>
                <w:b/>
                <w:bCs/>
              </w:rPr>
            </w:pPr>
            <w:r w:rsidRPr="00991C0A">
              <w:rPr>
                <w:rFonts w:asciiTheme="majorBidi" w:hAnsiTheme="majorBidi" w:cstheme="majorBidi"/>
              </w:rPr>
              <w:t>HB3 Using this smartwatch is entertaining</w:t>
            </w:r>
          </w:p>
        </w:tc>
        <w:tc>
          <w:tcPr>
            <w:tcW w:w="2695" w:type="dxa"/>
            <w:shd w:val="clear" w:color="auto" w:fill="DEEAF6" w:themeFill="accent5" w:themeFillTint="33"/>
          </w:tcPr>
          <w:p w14:paraId="160E1524" w14:textId="522DD134"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BUL3eF6J","properties":{"formattedCitation":"(Chuah, 2019)","plainCitation":"(Chuah, 2019)","noteIndex":0},"citationItems":[{"id":4889,"uris":["http://zotero.org/groups/2521412/items/2TTEIBNK"],"itemData":{"id":4889,"type":"article-journal","abstract":"The increasing popularity of smartwatches is largely attributed to their self-tracking ability that will inspire goal-setting, leading to behavior changes and potentially improving people’s quality of life. While inspiration and well-being are emerging trends, surprisingly little empirical work has explored their potential in sustaining the use of smartwatches. Moreover, research knows very little about whether and how previous lifestyle incongruence (e.g., sedentary lifestyle) can affect consumers’ intention to continue using smartwatches. Against this background, this study provides a comprehensive framework based on the net valence framework, and supplemented by technology acceptance, medical, social psychology literatures. This research uniquely incorporates the psychological state of inspiration and well-being as serial mediators and previous lifestyle incongruence as an antecedent in the model. A survey among 324 actual smartwatch users provides insights into the lifestyle factor and the psychological mechanisms and the lifestyle factor. The results reveal that the effects of perceived benefits and previous lifestyle incongruence on continuance intention are mediated by inspiration and well-being in serial. Theoretical and practical implications are discussed.","container-title":"Telematics and Informatics","DOI":"10.1016/j.tele.2019.101245","ISSN":"0736-5853","journalAbbreviation":"Telematics and Informatics","language":"en","page":"101245","source":"ScienceDirect","title":"You inspire me and make my life better: Investigating a multiple sequential mediation model of smartwatch continuance intention","title-short":"You inspire me and make my life better","volume":"43","author":[{"family":"Chuah","given":"Stephanie Hui-Wen"}],"issued":{"date-parts":[["2019",10,1]]}}}],"schema":"https://github.com/citation-style-language/schema/raw/master/csl-citation.json"} </w:instrText>
            </w:r>
            <w:r>
              <w:rPr>
                <w:rFonts w:asciiTheme="majorBidi" w:hAnsiTheme="majorBidi" w:cstheme="majorBidi"/>
              </w:rPr>
              <w:fldChar w:fldCharType="separate"/>
            </w:r>
            <w:r w:rsidRPr="001D15F5">
              <w:rPr>
                <w:rFonts w:ascii="Times New Roman" w:hAnsi="Times New Roman" w:cs="Times New Roman"/>
              </w:rPr>
              <w:t>(Chuah, 2019)</w:t>
            </w:r>
            <w:r>
              <w:rPr>
                <w:rFonts w:asciiTheme="majorBidi" w:hAnsiTheme="majorBidi" w:cstheme="majorBidi"/>
              </w:rPr>
              <w:fldChar w:fldCharType="end"/>
            </w:r>
          </w:p>
        </w:tc>
      </w:tr>
      <w:tr w:rsidR="00F365F7" w14:paraId="27D01920" w14:textId="77777777" w:rsidTr="009C5EB2">
        <w:tc>
          <w:tcPr>
            <w:tcW w:w="10255" w:type="dxa"/>
            <w:shd w:val="clear" w:color="auto" w:fill="DEEAF6" w:themeFill="accent5" w:themeFillTint="33"/>
          </w:tcPr>
          <w:p w14:paraId="41061933" w14:textId="77777777" w:rsidR="00F365F7" w:rsidRPr="00CA307D" w:rsidRDefault="00F365F7" w:rsidP="00F365F7">
            <w:pPr>
              <w:rPr>
                <w:rFonts w:asciiTheme="majorBidi" w:hAnsiTheme="majorBidi" w:cstheme="majorBidi"/>
                <w:b/>
                <w:bCs/>
              </w:rPr>
            </w:pPr>
            <w:r w:rsidRPr="00CA307D">
              <w:rPr>
                <w:rFonts w:asciiTheme="majorBidi" w:hAnsiTheme="majorBidi" w:cstheme="majorBidi"/>
                <w:b/>
                <w:bCs/>
              </w:rPr>
              <w:t>Hedonic Motivation (HM)</w:t>
            </w:r>
          </w:p>
          <w:p w14:paraId="220187AE" w14:textId="77777777" w:rsidR="00F365F7" w:rsidRPr="00CA307D" w:rsidRDefault="00F365F7" w:rsidP="00F365F7">
            <w:pPr>
              <w:rPr>
                <w:rFonts w:asciiTheme="majorBidi" w:hAnsiTheme="majorBidi" w:cstheme="majorBidi"/>
              </w:rPr>
            </w:pPr>
            <w:r w:rsidRPr="00CA307D">
              <w:rPr>
                <w:rFonts w:asciiTheme="majorBidi" w:hAnsiTheme="majorBidi" w:cstheme="majorBidi"/>
              </w:rPr>
              <w:t xml:space="preserve">HM1. Using a wearable health monitoring technology service is fun. </w:t>
            </w:r>
          </w:p>
          <w:p w14:paraId="2FBEE2FF" w14:textId="77777777" w:rsidR="00F365F7" w:rsidRPr="00CA307D" w:rsidRDefault="00F365F7" w:rsidP="00F365F7">
            <w:pPr>
              <w:rPr>
                <w:rFonts w:asciiTheme="majorBidi" w:hAnsiTheme="majorBidi" w:cstheme="majorBidi"/>
              </w:rPr>
            </w:pPr>
            <w:r w:rsidRPr="00CA307D">
              <w:rPr>
                <w:rFonts w:asciiTheme="majorBidi" w:hAnsiTheme="majorBidi" w:cstheme="majorBidi"/>
              </w:rPr>
              <w:t>HM2. Using a wearable health monitoring technology service is enjoyable.</w:t>
            </w:r>
          </w:p>
          <w:p w14:paraId="54CC9A92" w14:textId="491720BC" w:rsidR="00F365F7" w:rsidRPr="00CA307D" w:rsidRDefault="00F365F7" w:rsidP="00F365F7">
            <w:pPr>
              <w:rPr>
                <w:rFonts w:asciiTheme="majorBidi" w:hAnsiTheme="majorBidi" w:cstheme="majorBidi"/>
                <w:b/>
                <w:bCs/>
              </w:rPr>
            </w:pPr>
            <w:r w:rsidRPr="00CA307D">
              <w:rPr>
                <w:rFonts w:asciiTheme="majorBidi" w:hAnsiTheme="majorBidi" w:cstheme="majorBidi"/>
              </w:rPr>
              <w:t>HM3. Using a wearable health monitoring technology service is</w:t>
            </w:r>
            <w:r>
              <w:rPr>
                <w:rFonts w:asciiTheme="majorBidi" w:hAnsiTheme="majorBidi" w:cstheme="majorBidi"/>
              </w:rPr>
              <w:t xml:space="preserve"> </w:t>
            </w:r>
            <w:r w:rsidRPr="00CA307D">
              <w:rPr>
                <w:rFonts w:asciiTheme="majorBidi" w:hAnsiTheme="majorBidi" w:cstheme="majorBidi"/>
              </w:rPr>
              <w:t>very entertaining</w:t>
            </w:r>
          </w:p>
        </w:tc>
        <w:tc>
          <w:tcPr>
            <w:tcW w:w="2695" w:type="dxa"/>
            <w:shd w:val="clear" w:color="auto" w:fill="DEEAF6" w:themeFill="accent5" w:themeFillTint="33"/>
          </w:tcPr>
          <w:p w14:paraId="4852B3FF" w14:textId="174FACCF"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aawwPxj5","properties":{"formattedCitation":"(Binyamin &amp; Hoque, 2020)","plainCitation":"(Binyamin &amp; Hoque, 2020)","noteIndex":0},"citationItems":[{"id":4694,"uris":["http://zotero.org/groups/2521412/items/W8GSLT6X"],"itemData":{"id":4694,"type":"article-journal","abstract":"The market for wearable health monitoring technology is promising globally and in Saudi Arabia particularly. The country has a very high prevalence of chronic diseases that can be managed using wearable health monitoring technology. However, wearable devices are not fully advantageous if people do not accept them. Due to the parsimony of studies on the acceptance of wearable health monitoring technology, understanding the key drivers of using wearable health monitoring technology remains uncertain. This cross-sectional study extends the extended unified theory of acceptance and use of technology (UTAUT2) to explain the variance in the adoption intention of wearable health monitoring technology. A total of 256 responses were analyzed using the partial least squares structural equation modeling technique, in addition to the importance-performance map analysis. The results indicate that performance expectancy (PE), social influence (SI), facilitating conditions (FC), hedonic motivation (HM) and habit (HA) significantly impact users’ behavioral intention (BI) to adopt wearable health monitoring technology. The results also demonstrate that effort expectancy (EE), price value (PV), government health policy (GHP) and trust (TR) are not important. Based on the findings, this research presents a set of recommendations for decisions makers, managers and system developers in the healthcare sector to enhance the use and quality of wearable technology.","container-title":"Sustainability","DOI":"10.3390/su12229605","ISSN":"2071-1050","issue":"22","language":"en","license":"http://creativecommons.org/licenses/by/3.0/","note":"number: 22\npublisher: Multidisciplinary Digital Publishing Institute","page":"9605","source":"www.mdpi.com","title":"Understanding the Drivers of Wearable Health Monitoring Technology: An Extension of the Unified Theory of Acceptance and Use of Technology","title-short":"Understanding the Drivers of Wearable Health Monitoring Technology","volume":"12","author":[{"family":"Binyamin","given":"Sami S."},{"family":"Hoque","given":"Md Rakibul"}],"issued":{"date-parts":[["2020",1]]}}}],"schema":"https://github.com/citation-style-language/schema/raw/master/csl-citation.json"} </w:instrText>
            </w:r>
            <w:r>
              <w:rPr>
                <w:rFonts w:asciiTheme="majorBidi" w:hAnsiTheme="majorBidi" w:cstheme="majorBidi"/>
              </w:rPr>
              <w:fldChar w:fldCharType="separate"/>
            </w:r>
            <w:r w:rsidRPr="00CA307D">
              <w:rPr>
                <w:rFonts w:ascii="Times New Roman" w:hAnsi="Times New Roman" w:cs="Times New Roman"/>
              </w:rPr>
              <w:t>(Binyamin &amp; Hoque, 2020)</w:t>
            </w:r>
            <w:r>
              <w:rPr>
                <w:rFonts w:asciiTheme="majorBidi" w:hAnsiTheme="majorBidi" w:cstheme="majorBidi"/>
              </w:rPr>
              <w:fldChar w:fldCharType="end"/>
            </w:r>
          </w:p>
        </w:tc>
      </w:tr>
      <w:tr w:rsidR="00F365F7" w14:paraId="5D8B46DF" w14:textId="77777777" w:rsidTr="009C5EB2">
        <w:tc>
          <w:tcPr>
            <w:tcW w:w="10255" w:type="dxa"/>
            <w:shd w:val="clear" w:color="auto" w:fill="DEEAF6" w:themeFill="accent5" w:themeFillTint="33"/>
          </w:tcPr>
          <w:p w14:paraId="6B99EBAD" w14:textId="77777777" w:rsidR="00F365F7" w:rsidRPr="000E7416" w:rsidRDefault="00F365F7" w:rsidP="00F365F7">
            <w:pPr>
              <w:rPr>
                <w:rFonts w:asciiTheme="majorBidi" w:hAnsiTheme="majorBidi" w:cstheme="majorBidi"/>
                <w:b/>
                <w:bCs/>
              </w:rPr>
            </w:pPr>
            <w:r w:rsidRPr="000E7416">
              <w:rPr>
                <w:rFonts w:asciiTheme="majorBidi" w:hAnsiTheme="majorBidi" w:cstheme="majorBidi"/>
                <w:b/>
                <w:bCs/>
              </w:rPr>
              <w:t xml:space="preserve">Hedonic motivation (HM) </w:t>
            </w:r>
          </w:p>
          <w:p w14:paraId="0AF32970" w14:textId="77777777" w:rsidR="00F365F7" w:rsidRPr="000E7416" w:rsidRDefault="00F365F7" w:rsidP="00F365F7">
            <w:pPr>
              <w:rPr>
                <w:rFonts w:asciiTheme="majorBidi" w:hAnsiTheme="majorBidi" w:cstheme="majorBidi"/>
              </w:rPr>
            </w:pPr>
            <w:r w:rsidRPr="000E7416">
              <w:rPr>
                <w:rFonts w:asciiTheme="majorBidi" w:hAnsiTheme="majorBidi" w:cstheme="majorBidi"/>
              </w:rPr>
              <w:t>HM1 - Using WHT is fun.</w:t>
            </w:r>
          </w:p>
          <w:p w14:paraId="2D895C38" w14:textId="77777777" w:rsidR="00F365F7" w:rsidRPr="000E7416" w:rsidRDefault="00F365F7" w:rsidP="00F365F7">
            <w:pPr>
              <w:rPr>
                <w:rFonts w:asciiTheme="majorBidi" w:hAnsiTheme="majorBidi" w:cstheme="majorBidi"/>
              </w:rPr>
            </w:pPr>
            <w:r w:rsidRPr="000E7416">
              <w:rPr>
                <w:rFonts w:asciiTheme="majorBidi" w:hAnsiTheme="majorBidi" w:cstheme="majorBidi"/>
              </w:rPr>
              <w:t>HM2- Using WHT is enjoyable.</w:t>
            </w:r>
          </w:p>
          <w:p w14:paraId="3D734535" w14:textId="09A3A278" w:rsidR="00F365F7" w:rsidRPr="00CA307D" w:rsidRDefault="00F365F7" w:rsidP="00F365F7">
            <w:pPr>
              <w:rPr>
                <w:rFonts w:asciiTheme="majorBidi" w:hAnsiTheme="majorBidi" w:cstheme="majorBidi"/>
                <w:b/>
                <w:bCs/>
              </w:rPr>
            </w:pPr>
            <w:r w:rsidRPr="000E7416">
              <w:rPr>
                <w:rFonts w:asciiTheme="majorBidi" w:hAnsiTheme="majorBidi" w:cstheme="majorBidi"/>
              </w:rPr>
              <w:t>HM3- Using WHT is entertaining.</w:t>
            </w:r>
          </w:p>
        </w:tc>
        <w:tc>
          <w:tcPr>
            <w:tcW w:w="2695" w:type="dxa"/>
            <w:shd w:val="clear" w:color="auto" w:fill="DEEAF6" w:themeFill="accent5" w:themeFillTint="33"/>
          </w:tcPr>
          <w:p w14:paraId="0A32E517" w14:textId="659C8C11"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xU7QPpd9","properties":{"formattedCitation":"(Talukder et al., 2020)","plainCitation":"(Talukder et al., 2020)","noteIndex":0},"citationItems":[{"id":4651,"uris":["http://zotero.org/groups/2521412/items/X2MDZBWY"],"itemData":{"id":4651,"type":"article-journal","abstract":"Wearable healthcare technology (WHT) has the potential to improve access to healthcare information especially to the older population and empower them to play an active role in self-management of their health. Despite their potential benefits, the acceptance and usage of WHT among the elderly are considerably low. However, little research has been conducted to describe any systematic study of the elderly's intention to adopt WHT. The objective of this study was to develop a theoretical model on the basis of extended Unified Theory of Acceptance and Use of Technology (UTAUT2) with additional constructs- resistance to change, technology anxiety, and self-actualization, to investigate the key predictors of WHT adoption by elderly. The model used in the current study was analyzed in two steps. In the first step, a Structural Equation Modeling (SEM) was used to determine significant determinants that affect the adoption of WHT. In the second step, a neural network model was applied to validate the findings in step 1 and establish the relative importance of each determinant to the adoption of WHT. The findings revealed that social influence, performance expectancy, functional congruence, self-actualization, and hedonic motivation had a positive relationship with the adoption of WHT. In addition, technology anxiety and resistance to change posed important but negative influences on WHT acceptance. Surprisingly, the study did not find any significant relationship between effort expectancy and facilitating conditions with behavioral intention to use WHT by the elderly. The results of this research have strong theoretical contributions to the existing literature of WHT. It also provides valuable information for WHT developers and social planners in the design and execution of WHT for the elderly.","container-title":"Technological Forecasting and Social Change","DOI":"10.1016/j.techfore.2019.119793","ISSN":"0040-1625","journalAbbreviation":"Technological Forecasting and Social Change","language":"en","page":"119793","source":"ScienceDirect","title":"Predicting antecedents of wearable healthcare technology acceptance by elderly: A combined SEM-Neural Network approach","title-short":"Predicting antecedents of wearable healthcare technology acceptance by elderly","volume":"150","author":[{"family":"Talukder","given":"Md. Shamim"},{"family":"Sorwar","given":"Golam"},{"family":"Bao","given":"Yukun"},{"family":"Ahmed","given":"Jashim Uddin"},{"family":"Palash","given":"Md. Abu Saeed"}],"issued":{"date-parts":[["2020",1,1]]}}}],"schema":"https://github.com/citation-style-language/schema/raw/master/csl-citation.json"} </w:instrText>
            </w:r>
            <w:r>
              <w:rPr>
                <w:rFonts w:asciiTheme="majorBidi" w:hAnsiTheme="majorBidi" w:cstheme="majorBidi"/>
              </w:rPr>
              <w:fldChar w:fldCharType="separate"/>
            </w:r>
            <w:r w:rsidRPr="00260FF5">
              <w:rPr>
                <w:rFonts w:ascii="Times New Roman" w:hAnsi="Times New Roman" w:cs="Times New Roman"/>
              </w:rPr>
              <w:t>(Talukder et al., 2020)</w:t>
            </w:r>
            <w:r>
              <w:rPr>
                <w:rFonts w:asciiTheme="majorBidi" w:hAnsiTheme="majorBidi" w:cstheme="majorBidi"/>
              </w:rPr>
              <w:fldChar w:fldCharType="end"/>
            </w:r>
          </w:p>
        </w:tc>
      </w:tr>
      <w:tr w:rsidR="00F365F7" w14:paraId="4A95B1B3" w14:textId="77777777" w:rsidTr="009C5EB2">
        <w:tc>
          <w:tcPr>
            <w:tcW w:w="10255" w:type="dxa"/>
            <w:shd w:val="clear" w:color="auto" w:fill="DEEAF6" w:themeFill="accent5" w:themeFillTint="33"/>
          </w:tcPr>
          <w:p w14:paraId="635EDB5F" w14:textId="77777777" w:rsidR="00F365F7" w:rsidRPr="008E5C49" w:rsidRDefault="00F365F7" w:rsidP="00F365F7">
            <w:pPr>
              <w:rPr>
                <w:rFonts w:asciiTheme="majorBidi" w:hAnsiTheme="majorBidi" w:cstheme="majorBidi"/>
                <w:b/>
                <w:bCs/>
              </w:rPr>
            </w:pPr>
            <w:r w:rsidRPr="008E5C49">
              <w:rPr>
                <w:rFonts w:asciiTheme="majorBidi" w:hAnsiTheme="majorBidi" w:cstheme="majorBidi"/>
                <w:b/>
                <w:bCs/>
              </w:rPr>
              <w:t xml:space="preserve">Hedonic motivation (WHM) </w:t>
            </w:r>
          </w:p>
          <w:p w14:paraId="4912BF20" w14:textId="77777777" w:rsidR="00F365F7" w:rsidRPr="008E5C49" w:rsidRDefault="00F365F7" w:rsidP="00F365F7">
            <w:pPr>
              <w:rPr>
                <w:rFonts w:asciiTheme="majorBidi" w:hAnsiTheme="majorBidi" w:cstheme="majorBidi"/>
              </w:rPr>
            </w:pPr>
            <w:r w:rsidRPr="008E5C49">
              <w:rPr>
                <w:rFonts w:asciiTheme="majorBidi" w:hAnsiTheme="majorBidi" w:cstheme="majorBidi"/>
              </w:rPr>
              <w:t xml:space="preserve">WHM1 Using this wristband would provide more fun for daily work. </w:t>
            </w:r>
          </w:p>
          <w:p w14:paraId="1A385448" w14:textId="6F3B12E0" w:rsidR="00F365F7" w:rsidRPr="00CA307D" w:rsidRDefault="00F365F7" w:rsidP="00F365F7">
            <w:pPr>
              <w:rPr>
                <w:rFonts w:asciiTheme="majorBidi" w:hAnsiTheme="majorBidi" w:cstheme="majorBidi"/>
                <w:b/>
                <w:bCs/>
              </w:rPr>
            </w:pPr>
            <w:r w:rsidRPr="008E5C49">
              <w:rPr>
                <w:rFonts w:asciiTheme="majorBidi" w:hAnsiTheme="majorBidi" w:cstheme="majorBidi"/>
              </w:rPr>
              <w:t>WHM2 Using this wristband would be entertaining.</w:t>
            </w:r>
          </w:p>
        </w:tc>
        <w:tc>
          <w:tcPr>
            <w:tcW w:w="2695" w:type="dxa"/>
            <w:shd w:val="clear" w:color="auto" w:fill="DEEAF6" w:themeFill="accent5" w:themeFillTint="33"/>
          </w:tcPr>
          <w:p w14:paraId="7E061662" w14:textId="3DBFCDB9"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y5mA1HqI","properties":{"formattedCitation":"(Choi et al., 2017)","plainCitation":"(Choi et al., 2017)","noteIndex":0},"citationItems":[{"id":4661,"uris":["http://zotero.org/groups/2521412/items/TUCKBM5D","http://zotero.org/groups/2521412/items/BF2Y3KKH"],"itemData":{"id":4661,"type":"article-journal","abstract":"The use of wearable sensing devices (e.g., GPS and physiological sensors) can open a new door toward occupational safety and health management in physically demanding and hazardous construction (e.g., tracking worker's locations in dangerous working area and monitoring of worker's physiological status). These potential benefits cannot be achieved, however, if construction workers do not recognize the value of wearable devices as well as the details of their usage. This study thus investigates determinants for workers' adoption of wearable technology in the occupational work context. Specifically, the scope of this study is to test hypotheses regarding workers' intention to adopt two representative wearable devices for occupational safety and health, a smart vest with an embedded indoor GPS for location tracking, and a wristband-type wearable activity tracker (i.e., wristband) with physiological sensors. The research results indicate that perceived usefulness (PU), social influence (SI), and perceived privacy risk (PR) are associated with workers' intention to adopt (IA) both smart vest and wristband. Also, workers' experiences using wearable devices positively moderates the association between PU and IA of smart vest and negatively moderates the association between SI and IA of smart vest. In the work context, foremen are more likely to be influenced by PU than workers with regard to using a wristband. By considering the different functions, benefits, and challenges of each device, and by taking into account individual and job characteristics, the results of this study provide crucial insight into the process of motivating workers to adopt each device in their work, which can promote the continued and appropriate use of wearable technology in occupational safety and health management.","container-title":"Automation in Construction","DOI":"10.1016/j.autcon.2017.08.005","ISSN":"0926-5805","journalAbbreviation":"Automation in Construction","language":"en","page":"31-41","source":"ScienceDirect","title":"What drives construction workers' acceptance of wearable technologies in the workplace?: Indoor localization and wearable health devices for occupational safety and health","title-short":"What drives construction workers' acceptance of wearable technologies in the workplace?","volume":"84","author":[{"family":"Choi","given":"Byungjoo"},{"family":"Hwang","given":"Sungjoo"},{"family":"Lee","given":"SangHyun"}],"issued":{"date-parts":[["2017",12,1]]}}}],"schema":"https://github.com/citation-style-language/schema/raw/master/csl-citation.json"} </w:instrText>
            </w:r>
            <w:r>
              <w:rPr>
                <w:rFonts w:asciiTheme="majorBidi" w:hAnsiTheme="majorBidi" w:cstheme="majorBidi"/>
              </w:rPr>
              <w:fldChar w:fldCharType="separate"/>
            </w:r>
            <w:r w:rsidRPr="008E5C49">
              <w:rPr>
                <w:rFonts w:ascii="Times New Roman" w:hAnsi="Times New Roman" w:cs="Times New Roman"/>
              </w:rPr>
              <w:t>(Choi et al., 2017)</w:t>
            </w:r>
            <w:r>
              <w:rPr>
                <w:rFonts w:asciiTheme="majorBidi" w:hAnsiTheme="majorBidi" w:cstheme="majorBidi"/>
              </w:rPr>
              <w:fldChar w:fldCharType="end"/>
            </w:r>
          </w:p>
        </w:tc>
      </w:tr>
      <w:tr w:rsidR="00F365F7" w14:paraId="293DF1C5" w14:textId="77777777" w:rsidTr="009C5EB2">
        <w:tc>
          <w:tcPr>
            <w:tcW w:w="10255" w:type="dxa"/>
            <w:shd w:val="clear" w:color="auto" w:fill="DEEAF6" w:themeFill="accent5" w:themeFillTint="33"/>
          </w:tcPr>
          <w:p w14:paraId="44728C2F" w14:textId="77777777" w:rsidR="00F365F7" w:rsidRPr="00FF1BC7" w:rsidRDefault="00F365F7" w:rsidP="00F365F7">
            <w:pPr>
              <w:rPr>
                <w:rFonts w:asciiTheme="majorBidi" w:hAnsiTheme="majorBidi" w:cstheme="majorBidi"/>
                <w:b/>
                <w:bCs/>
              </w:rPr>
            </w:pPr>
            <w:r w:rsidRPr="00FF1BC7">
              <w:rPr>
                <w:rFonts w:asciiTheme="majorBidi" w:hAnsiTheme="majorBidi" w:cstheme="majorBidi"/>
                <w:b/>
                <w:bCs/>
              </w:rPr>
              <w:t>Hedonic motivation (HM)</w:t>
            </w:r>
          </w:p>
          <w:p w14:paraId="7978C9FA" w14:textId="77777777" w:rsidR="00F365F7" w:rsidRPr="00FF1BC7" w:rsidRDefault="00F365F7" w:rsidP="00F365F7">
            <w:pPr>
              <w:rPr>
                <w:rFonts w:asciiTheme="majorBidi" w:hAnsiTheme="majorBidi" w:cstheme="majorBidi"/>
              </w:rPr>
            </w:pPr>
            <w:r w:rsidRPr="00FF1BC7">
              <w:rPr>
                <w:rFonts w:asciiTheme="majorBidi" w:hAnsiTheme="majorBidi" w:cstheme="majorBidi"/>
              </w:rPr>
              <w:t>Using smartwatch for health and fitness monitoring is fun.</w:t>
            </w:r>
          </w:p>
          <w:p w14:paraId="16239B70" w14:textId="29E97308" w:rsidR="00F365F7" w:rsidRPr="00CA307D" w:rsidRDefault="00F365F7" w:rsidP="00F365F7">
            <w:pPr>
              <w:rPr>
                <w:rFonts w:asciiTheme="majorBidi" w:hAnsiTheme="majorBidi" w:cstheme="majorBidi"/>
                <w:b/>
                <w:bCs/>
              </w:rPr>
            </w:pPr>
            <w:r w:rsidRPr="00FF1BC7">
              <w:rPr>
                <w:rFonts w:asciiTheme="majorBidi" w:hAnsiTheme="majorBidi" w:cstheme="majorBidi"/>
              </w:rPr>
              <w:t>Using smartwatch for health and fitness monitoring is enjoyable.</w:t>
            </w:r>
          </w:p>
        </w:tc>
        <w:tc>
          <w:tcPr>
            <w:tcW w:w="2695" w:type="dxa"/>
            <w:shd w:val="clear" w:color="auto" w:fill="DEEAF6" w:themeFill="accent5" w:themeFillTint="33"/>
          </w:tcPr>
          <w:p w14:paraId="6F0EE396" w14:textId="7BEED371"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X1JQoBkA","properties":{"formattedCitation":"(Beh et al., 2021)","plainCitation":"(Beh et al., 2021)","noteIndex":0},"citationItems":[{"id":4404,"uris":["http://zotero.org/groups/2521412/items/5BIB4LQS"],"itemData":{"id":4404,"type":"article-journal","abstract":"Recent advancements in smartwatch technology have led to several applications in continuous fitness and health monitoring. Considering the benefits of smartwatches, their low level of usage for fitness and health monitoring purposes, and the limited understanding of determinants of their usage, this study advances the body of knowledge by developing an innovative and comprehensive research model that integrates the extended unified theory of acceptance and use of technology (UTAUT2) with perceived vulnerability and perceived severity as moderators. The model was tested using partial least squares (PLS), in a quantitative study with data from 271 respondents from Malaysia. The results showed that performance expectancy, effort expectancy, facilitating conditions and hedonic motivation have positive impacts on behavioural intentions towards using smartwatches for health and fitness monitoring. Perceived vulnerability moderates positively the impacts of effort expectancy. Perceived abstract severity moderates positively the impacts of social influence and negatively the influence of hedonic motivation. The findings provide useful insights for smartwatch technology developers, marketers and managers in developing more effective devices and strategies and consequently promoting smartwatches as health monitoring devices. These outcomes extend the UTAUT2 and provide new insights into drivers of the use of smartwatches for fitness and health monitoring.","container-title":"Behaviour &amp; Information Technology","DOI":"10.1080/0144929X.2019.1685597","ISSN":"0144-929X","issue":"3","note":"publisher: Taylor &amp; Francis\n_eprint: https://doi.org/10.1080/0144929X.2019.1685597","page":"282-299","source":"Taylor and Francis+NEJM","title":"Using smartwatches for fitness and health monitoring: the UTAUT2 combined with threat appraisal as moderators","title-short":"Using smartwatches for fitness and health monitoring","volume":"40","author":[{"family":"Beh","given":"Phaik Khee"},{"family":"Ganesan","given":"Yuvaraj"},{"family":"Iranmanesh","given":"Mohammad"},{"family":"Foroughi","given":"Behzad"}],"issued":{"date-parts":[["2021",2,17]]}}}],"schema":"https://github.com/citation-style-language/schema/raw/master/csl-citation.json"} </w:instrText>
            </w:r>
            <w:r>
              <w:rPr>
                <w:rFonts w:asciiTheme="majorBidi" w:hAnsiTheme="majorBidi" w:cstheme="majorBidi"/>
              </w:rPr>
              <w:fldChar w:fldCharType="separate"/>
            </w:r>
            <w:r w:rsidRPr="00FF1BC7">
              <w:rPr>
                <w:rFonts w:ascii="Times New Roman" w:hAnsi="Times New Roman" w:cs="Times New Roman"/>
              </w:rPr>
              <w:t>(Beh et al., 2021)</w:t>
            </w:r>
            <w:r>
              <w:rPr>
                <w:rFonts w:asciiTheme="majorBidi" w:hAnsiTheme="majorBidi" w:cstheme="majorBidi"/>
              </w:rPr>
              <w:fldChar w:fldCharType="end"/>
            </w:r>
          </w:p>
        </w:tc>
      </w:tr>
      <w:tr w:rsidR="00F365F7" w14:paraId="64CA7993" w14:textId="77777777" w:rsidTr="009C5EB2">
        <w:tc>
          <w:tcPr>
            <w:tcW w:w="10255" w:type="dxa"/>
            <w:shd w:val="clear" w:color="auto" w:fill="A6A6A6" w:themeFill="background1" w:themeFillShade="A6"/>
          </w:tcPr>
          <w:p w14:paraId="66CA0420" w14:textId="571CCE5A" w:rsidR="00F365F7" w:rsidRPr="00CA307D" w:rsidRDefault="00F365F7" w:rsidP="00F365F7">
            <w:pPr>
              <w:rPr>
                <w:rFonts w:asciiTheme="majorBidi" w:hAnsiTheme="majorBidi" w:cstheme="majorBidi"/>
                <w:b/>
                <w:bCs/>
              </w:rPr>
            </w:pPr>
          </w:p>
        </w:tc>
        <w:tc>
          <w:tcPr>
            <w:tcW w:w="2695" w:type="dxa"/>
            <w:shd w:val="clear" w:color="auto" w:fill="A6A6A6" w:themeFill="background1" w:themeFillShade="A6"/>
          </w:tcPr>
          <w:p w14:paraId="6F0D1ACF" w14:textId="19FB41ED" w:rsidR="00F365F7" w:rsidRDefault="00F365F7" w:rsidP="00F365F7">
            <w:pPr>
              <w:rPr>
                <w:rFonts w:asciiTheme="majorBidi" w:hAnsiTheme="majorBidi" w:cstheme="majorBidi"/>
              </w:rPr>
            </w:pPr>
          </w:p>
        </w:tc>
      </w:tr>
      <w:tr w:rsidR="00F365F7" w14:paraId="2EA6D298" w14:textId="77777777" w:rsidTr="009C5EB2">
        <w:tc>
          <w:tcPr>
            <w:tcW w:w="10255" w:type="dxa"/>
            <w:shd w:val="clear" w:color="auto" w:fill="E2EFD9" w:themeFill="accent6" w:themeFillTint="33"/>
          </w:tcPr>
          <w:p w14:paraId="3E7230EE" w14:textId="636F87A4" w:rsidR="00F365F7" w:rsidRPr="000E7416" w:rsidRDefault="00F365F7" w:rsidP="00F365F7">
            <w:pPr>
              <w:rPr>
                <w:rFonts w:asciiTheme="majorBidi" w:hAnsiTheme="majorBidi" w:cstheme="majorBidi"/>
                <w:b/>
                <w:bCs/>
              </w:rPr>
            </w:pPr>
            <w:r w:rsidRPr="000E7416">
              <w:rPr>
                <w:rFonts w:asciiTheme="majorBidi" w:hAnsiTheme="majorBidi" w:cstheme="majorBidi"/>
                <w:b/>
                <w:bCs/>
              </w:rPr>
              <w:t>Performance Expectancy</w:t>
            </w:r>
          </w:p>
          <w:p w14:paraId="7A4813A3" w14:textId="30A88E20" w:rsidR="00F365F7" w:rsidRPr="000E7416" w:rsidRDefault="00F365F7" w:rsidP="00F365F7">
            <w:pPr>
              <w:rPr>
                <w:rFonts w:asciiTheme="majorBidi" w:hAnsiTheme="majorBidi" w:cstheme="majorBidi"/>
              </w:rPr>
            </w:pPr>
            <w:r>
              <w:rPr>
                <w:rFonts w:asciiTheme="majorBidi" w:hAnsiTheme="majorBidi" w:cstheme="majorBidi"/>
              </w:rPr>
              <w:t xml:space="preserve">1. </w:t>
            </w:r>
            <w:r w:rsidRPr="000E7416">
              <w:rPr>
                <w:rFonts w:asciiTheme="majorBidi" w:hAnsiTheme="majorBidi" w:cstheme="majorBidi"/>
              </w:rPr>
              <w:t>I find the wearable trackers useful in my</w:t>
            </w:r>
            <w:r>
              <w:rPr>
                <w:rFonts w:asciiTheme="majorBidi" w:hAnsiTheme="majorBidi" w:cstheme="majorBidi"/>
              </w:rPr>
              <w:t xml:space="preserve"> </w:t>
            </w:r>
            <w:r w:rsidRPr="000E7416">
              <w:rPr>
                <w:rFonts w:asciiTheme="majorBidi" w:hAnsiTheme="majorBidi" w:cstheme="majorBidi"/>
              </w:rPr>
              <w:t xml:space="preserve">daily life. </w:t>
            </w:r>
          </w:p>
          <w:p w14:paraId="67CFA93D" w14:textId="2483E94E" w:rsidR="00F365F7" w:rsidRPr="000E7416" w:rsidRDefault="00F365F7" w:rsidP="00F365F7">
            <w:pPr>
              <w:rPr>
                <w:rFonts w:asciiTheme="majorBidi" w:hAnsiTheme="majorBidi" w:cstheme="majorBidi"/>
              </w:rPr>
            </w:pPr>
            <w:r w:rsidRPr="000E7416">
              <w:rPr>
                <w:rFonts w:asciiTheme="majorBidi" w:hAnsiTheme="majorBidi" w:cstheme="majorBidi"/>
              </w:rPr>
              <w:t>2. Using wearable trackers helps accomplish things more quickly.</w:t>
            </w:r>
          </w:p>
          <w:p w14:paraId="00AEA45B" w14:textId="399CEAA7" w:rsidR="00F365F7" w:rsidRPr="000E7416" w:rsidRDefault="00F365F7" w:rsidP="00F365F7">
            <w:pPr>
              <w:rPr>
                <w:rFonts w:asciiTheme="majorBidi" w:hAnsiTheme="majorBidi" w:cstheme="majorBidi"/>
                <w:b/>
                <w:bCs/>
              </w:rPr>
            </w:pPr>
            <w:r w:rsidRPr="000E7416">
              <w:rPr>
                <w:rFonts w:asciiTheme="majorBidi" w:hAnsiTheme="majorBidi" w:cstheme="majorBidi"/>
              </w:rPr>
              <w:t>3. Using wearable trackers increases my productivity.</w:t>
            </w:r>
          </w:p>
        </w:tc>
        <w:tc>
          <w:tcPr>
            <w:tcW w:w="2695" w:type="dxa"/>
            <w:shd w:val="clear" w:color="auto" w:fill="E2EFD9" w:themeFill="accent6" w:themeFillTint="33"/>
          </w:tcPr>
          <w:p w14:paraId="46E3DD1F" w14:textId="2C7DC246"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9Fq6fmog","properties":{"formattedCitation":"(Joshi et al., 2021)","plainCitation":"(Joshi et al., 2021)","noteIndex":0},"citationItems":[{"id":4781,"uris":["http://zotero.org/groups/2521412/items/ES2EZXHL"],"itemData":{"id":4781,"type":"article-journal","abstract":"The study examines the factors influencing acceptance of wearable devices among university students and teachers in Punjab. It is based on Unified Theory of Acceptance and Use of Technology 2 (UTAUT2). A comparison has also been made between university students and teachers to find out whether there is any difference in the factors influencing the purchase intention among these two important consumer groups. It was found that in the case of students, significant variables are price, hedonic motivation and performance expectancy. Maximum variation is explained by price (42%), followed by performance expectancy (26%) and hedonic motivation (25%). Whereas, in the case of university teachers, the significant variables are hedonic motivation and price, with hedonic motivation as the most important variable explaining 59% of variation, followed by price with 33% of variation. It is expected that the study will contribute significantly in explaining the consumer behavior towards wearable technology-based devices.","container-title":"IUP Journal of Marketing Management","ISSN":"09726845","issue":"4","note":"publisher: IUP Publications","page":"1-15","source":"EBSCOhost","title":"Acceptance of Wearable Trackers in India: A Comparison Among University Students and Teachers in Punjab","title-short":"Acceptance of Wearable Trackers in India","volume":"20","author":[{"family":"Joshi","given":"Akashdeep"},{"family":"Malhotra","given":"Meenakshi"},{"family":"Khatun","given":"Ayesha"}],"issued":{"date-parts":[["2021",11]]}}}],"schema":"https://github.com/citation-style-language/schema/raw/master/csl-citation.json"} </w:instrText>
            </w:r>
            <w:r>
              <w:rPr>
                <w:rFonts w:asciiTheme="majorBidi" w:hAnsiTheme="majorBidi" w:cstheme="majorBidi"/>
              </w:rPr>
              <w:fldChar w:fldCharType="separate"/>
            </w:r>
            <w:r w:rsidRPr="000E7416">
              <w:rPr>
                <w:rFonts w:ascii="Times New Roman" w:hAnsi="Times New Roman" w:cs="Times New Roman"/>
              </w:rPr>
              <w:t>(Joshi et al., 2021)</w:t>
            </w:r>
            <w:r>
              <w:rPr>
                <w:rFonts w:asciiTheme="majorBidi" w:hAnsiTheme="majorBidi" w:cstheme="majorBidi"/>
              </w:rPr>
              <w:fldChar w:fldCharType="end"/>
            </w:r>
          </w:p>
        </w:tc>
      </w:tr>
      <w:tr w:rsidR="00F365F7" w14:paraId="1029DCD8" w14:textId="77777777" w:rsidTr="009C5EB2">
        <w:tc>
          <w:tcPr>
            <w:tcW w:w="10255" w:type="dxa"/>
            <w:shd w:val="clear" w:color="auto" w:fill="E2EFD9" w:themeFill="accent6" w:themeFillTint="33"/>
          </w:tcPr>
          <w:p w14:paraId="58DD19F3" w14:textId="77777777" w:rsidR="00F365F7" w:rsidRPr="00CA307D" w:rsidRDefault="00F365F7" w:rsidP="00F365F7">
            <w:pPr>
              <w:rPr>
                <w:rFonts w:asciiTheme="majorBidi" w:hAnsiTheme="majorBidi" w:cstheme="majorBidi"/>
                <w:b/>
                <w:bCs/>
              </w:rPr>
            </w:pPr>
            <w:r w:rsidRPr="00CA307D">
              <w:rPr>
                <w:rFonts w:asciiTheme="majorBidi" w:hAnsiTheme="majorBidi" w:cstheme="majorBidi"/>
                <w:b/>
                <w:bCs/>
              </w:rPr>
              <w:t>Performance expectancy (PE)</w:t>
            </w:r>
          </w:p>
          <w:p w14:paraId="35395D63" w14:textId="77777777" w:rsidR="00F365F7" w:rsidRPr="00CA307D" w:rsidRDefault="00F365F7" w:rsidP="00F365F7">
            <w:pPr>
              <w:rPr>
                <w:rFonts w:asciiTheme="majorBidi" w:hAnsiTheme="majorBidi" w:cstheme="majorBidi"/>
              </w:rPr>
            </w:pPr>
            <w:r w:rsidRPr="00CA307D">
              <w:rPr>
                <w:rFonts w:asciiTheme="majorBidi" w:hAnsiTheme="majorBidi" w:cstheme="majorBidi"/>
              </w:rPr>
              <w:t>PE1. Using a wearable health monitoring technology service helps me</w:t>
            </w:r>
            <w:r>
              <w:rPr>
                <w:rFonts w:asciiTheme="majorBidi" w:hAnsiTheme="majorBidi" w:cstheme="majorBidi"/>
              </w:rPr>
              <w:t xml:space="preserve"> </w:t>
            </w:r>
            <w:r w:rsidRPr="00CA307D">
              <w:rPr>
                <w:rFonts w:asciiTheme="majorBidi" w:hAnsiTheme="majorBidi" w:cstheme="majorBidi"/>
              </w:rPr>
              <w:t xml:space="preserve">accomplish my healthcare activities more quickly. </w:t>
            </w:r>
          </w:p>
          <w:p w14:paraId="74C07E32" w14:textId="77777777" w:rsidR="00F365F7" w:rsidRPr="00CA307D" w:rsidRDefault="00F365F7" w:rsidP="00F365F7">
            <w:pPr>
              <w:rPr>
                <w:rFonts w:asciiTheme="majorBidi" w:hAnsiTheme="majorBidi" w:cstheme="majorBidi"/>
              </w:rPr>
            </w:pPr>
            <w:r w:rsidRPr="00CA307D">
              <w:rPr>
                <w:rFonts w:asciiTheme="majorBidi" w:hAnsiTheme="majorBidi" w:cstheme="majorBidi"/>
              </w:rPr>
              <w:lastRenderedPageBreak/>
              <w:t>PE2. Using a wearable device would improve my access to my</w:t>
            </w:r>
            <w:r>
              <w:rPr>
                <w:rFonts w:asciiTheme="majorBidi" w:hAnsiTheme="majorBidi" w:cstheme="majorBidi"/>
              </w:rPr>
              <w:t xml:space="preserve"> </w:t>
            </w:r>
            <w:r w:rsidRPr="00CA307D">
              <w:rPr>
                <w:rFonts w:asciiTheme="majorBidi" w:hAnsiTheme="majorBidi" w:cstheme="majorBidi"/>
              </w:rPr>
              <w:t>health information.</w:t>
            </w:r>
          </w:p>
          <w:p w14:paraId="17B63F33" w14:textId="77777777" w:rsidR="00F365F7" w:rsidRPr="00CA307D" w:rsidRDefault="00F365F7" w:rsidP="00F365F7">
            <w:pPr>
              <w:rPr>
                <w:rFonts w:asciiTheme="majorBidi" w:hAnsiTheme="majorBidi" w:cstheme="majorBidi"/>
              </w:rPr>
            </w:pPr>
            <w:r w:rsidRPr="00CA307D">
              <w:rPr>
                <w:rFonts w:asciiTheme="majorBidi" w:hAnsiTheme="majorBidi" w:cstheme="majorBidi"/>
              </w:rPr>
              <w:t>PE3. A wearable health monitoring technology would improve the quality of</w:t>
            </w:r>
            <w:r>
              <w:rPr>
                <w:rFonts w:asciiTheme="majorBidi" w:hAnsiTheme="majorBidi" w:cstheme="majorBidi"/>
              </w:rPr>
              <w:t xml:space="preserve"> </w:t>
            </w:r>
            <w:r w:rsidRPr="00CA307D">
              <w:rPr>
                <w:rFonts w:asciiTheme="majorBidi" w:hAnsiTheme="majorBidi" w:cstheme="majorBidi"/>
              </w:rPr>
              <w:t>my healthcare.</w:t>
            </w:r>
          </w:p>
          <w:p w14:paraId="70AEA7E7" w14:textId="45A344E5" w:rsidR="00F365F7" w:rsidRPr="000E7416" w:rsidRDefault="00F365F7" w:rsidP="00F365F7">
            <w:pPr>
              <w:rPr>
                <w:rFonts w:asciiTheme="majorBidi" w:hAnsiTheme="majorBidi" w:cstheme="majorBidi"/>
                <w:b/>
                <w:bCs/>
              </w:rPr>
            </w:pPr>
            <w:r w:rsidRPr="00CA307D">
              <w:rPr>
                <w:rFonts w:asciiTheme="majorBidi" w:hAnsiTheme="majorBidi" w:cstheme="majorBidi"/>
              </w:rPr>
              <w:t>PE4. Using a wearable health monitoring technology would improve my ability</w:t>
            </w:r>
            <w:r>
              <w:rPr>
                <w:rFonts w:asciiTheme="majorBidi" w:hAnsiTheme="majorBidi" w:cstheme="majorBidi"/>
              </w:rPr>
              <w:t xml:space="preserve"> </w:t>
            </w:r>
            <w:r w:rsidRPr="00CA307D">
              <w:rPr>
                <w:rFonts w:asciiTheme="majorBidi" w:hAnsiTheme="majorBidi" w:cstheme="majorBidi"/>
              </w:rPr>
              <w:t>to manage my health.</w:t>
            </w:r>
          </w:p>
        </w:tc>
        <w:tc>
          <w:tcPr>
            <w:tcW w:w="2695" w:type="dxa"/>
            <w:shd w:val="clear" w:color="auto" w:fill="E2EFD9" w:themeFill="accent6" w:themeFillTint="33"/>
          </w:tcPr>
          <w:p w14:paraId="776C4898" w14:textId="2396D5F7" w:rsidR="00F365F7" w:rsidRDefault="00F365F7" w:rsidP="00F365F7">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Nvvhhpee","properties":{"formattedCitation":"(Binyamin &amp; Hoque, 2020)","plainCitation":"(Binyamin &amp; Hoque, 2020)","noteIndex":0},"citationItems":[{"id":4694,"uris":["http://zotero.org/groups/2521412/items/W8GSLT6X"],"itemData":{"id":4694,"type":"article-journal","abstract":"The market for wearable health monitoring technology is promising globally and in Saudi Arabia particularly. The country has a very high prevalence of chronic diseases that can be managed using wearable health monitoring technology. However, wearable devices are not fully advantageous if people do not accept them. Due to the parsimony of studies on the acceptance of wearable health monitoring technology, understanding the key drivers of using wearable health monitoring technology remains uncertain. This cross-sectional study extends the extended unified theory of acceptance and use of technology (UTAUT2) to explain the variance in the adoption intention of wearable health monitoring technology. A total of 256 responses were analyzed using the partial least squares structural equation modeling technique, in addition to the importance-performance map analysis. The results indicate that performance expectancy (PE), social influence (SI), facilitating conditions (FC), hedonic motivation (HM) and habit (HA) significantly impact users’ behavioral intention (BI) to adopt wearable health monitoring technology. The results also demonstrate that effort expectancy (EE), price value (PV), government health policy (GHP) and trust (TR) are not important. Based on the findings, this research presents a set of recommendations for decisions makers, managers and system developers in the healthcare sector to enhance the use and quality of wearable technology.","container-title":"Sustainability","DOI":"10.3390/su12229605","ISSN":"2071-1050","issue":"22","language":"en","license":"http://creativecommons.org/licenses/by/3.0/","note":"number: 22\npublisher: Multidisciplinary Digital Publishing Institute","page":"9605","source":"www.mdpi.com","title":"Understanding the Drivers of Wearable Health Monitoring Technology: An Extension of the Unified Theory of Acceptance and Use of Technology","title-short":"Understanding the Drivers of Wearable Health Monitoring Technology","volume":"12","author":[{"family":"Binyamin","given":"Sami S."},{"family":"Hoque","given":"Md Rakibul"}],"issued":{"date-parts":[["2020",1]]}}}],"schema":"https://github.com/citation-style-language/schema/raw/master/csl-citation.json"} </w:instrText>
            </w:r>
            <w:r>
              <w:rPr>
                <w:rFonts w:asciiTheme="majorBidi" w:hAnsiTheme="majorBidi" w:cstheme="majorBidi"/>
              </w:rPr>
              <w:fldChar w:fldCharType="separate"/>
            </w:r>
            <w:r w:rsidRPr="00CA307D">
              <w:rPr>
                <w:rFonts w:ascii="Times New Roman" w:hAnsi="Times New Roman" w:cs="Times New Roman"/>
              </w:rPr>
              <w:t>(Binyamin &amp; Hoque, 2020)</w:t>
            </w:r>
            <w:r>
              <w:rPr>
                <w:rFonts w:asciiTheme="majorBidi" w:hAnsiTheme="majorBidi" w:cstheme="majorBidi"/>
              </w:rPr>
              <w:fldChar w:fldCharType="end"/>
            </w:r>
          </w:p>
        </w:tc>
      </w:tr>
      <w:tr w:rsidR="00F365F7" w14:paraId="1FC2E16E" w14:textId="77777777" w:rsidTr="009C5EB2">
        <w:tc>
          <w:tcPr>
            <w:tcW w:w="10255" w:type="dxa"/>
            <w:shd w:val="clear" w:color="auto" w:fill="E2EFD9" w:themeFill="accent6" w:themeFillTint="33"/>
          </w:tcPr>
          <w:p w14:paraId="407BD9A6" w14:textId="77777777" w:rsidR="00F365F7" w:rsidRPr="000E7416" w:rsidRDefault="00F365F7" w:rsidP="00F365F7">
            <w:pPr>
              <w:rPr>
                <w:rFonts w:asciiTheme="majorBidi" w:hAnsiTheme="majorBidi" w:cstheme="majorBidi"/>
                <w:b/>
                <w:bCs/>
              </w:rPr>
            </w:pPr>
            <w:r w:rsidRPr="000E7416">
              <w:rPr>
                <w:rFonts w:asciiTheme="majorBidi" w:hAnsiTheme="majorBidi" w:cstheme="majorBidi"/>
                <w:b/>
                <w:bCs/>
              </w:rPr>
              <w:t xml:space="preserve">Performance expectancy (PE) </w:t>
            </w:r>
          </w:p>
          <w:p w14:paraId="6A598C38" w14:textId="77777777" w:rsidR="00F365F7" w:rsidRPr="000E7416" w:rsidRDefault="00F365F7" w:rsidP="00F365F7">
            <w:pPr>
              <w:rPr>
                <w:rFonts w:asciiTheme="majorBidi" w:hAnsiTheme="majorBidi" w:cstheme="majorBidi"/>
              </w:rPr>
            </w:pPr>
            <w:r w:rsidRPr="000E7416">
              <w:rPr>
                <w:rFonts w:asciiTheme="majorBidi" w:hAnsiTheme="majorBidi" w:cstheme="majorBidi"/>
              </w:rPr>
              <w:t xml:space="preserve">PE1 I feel HWDs are useful in collecting health information. </w:t>
            </w:r>
          </w:p>
          <w:p w14:paraId="08653529" w14:textId="77777777" w:rsidR="00F365F7" w:rsidRPr="000E7416" w:rsidRDefault="00F365F7" w:rsidP="00F365F7">
            <w:pPr>
              <w:rPr>
                <w:rFonts w:asciiTheme="majorBidi" w:hAnsiTheme="majorBidi" w:cstheme="majorBidi"/>
              </w:rPr>
            </w:pPr>
            <w:r w:rsidRPr="000E7416">
              <w:rPr>
                <w:rFonts w:asciiTheme="majorBidi" w:hAnsiTheme="majorBidi" w:cstheme="majorBidi"/>
              </w:rPr>
              <w:t>PE2 Using HWDs enables me to obtain health information quickly.</w:t>
            </w:r>
          </w:p>
          <w:p w14:paraId="2DB52031" w14:textId="77777777" w:rsidR="00F365F7" w:rsidRPr="000E7416" w:rsidRDefault="00F365F7" w:rsidP="00F365F7">
            <w:pPr>
              <w:rPr>
                <w:rFonts w:asciiTheme="majorBidi" w:hAnsiTheme="majorBidi" w:cstheme="majorBidi"/>
              </w:rPr>
            </w:pPr>
            <w:r w:rsidRPr="000E7416">
              <w:rPr>
                <w:rFonts w:asciiTheme="majorBidi" w:hAnsiTheme="majorBidi" w:cstheme="majorBidi"/>
              </w:rPr>
              <w:t>PE3 Using HWDs provides me with health information that I need.</w:t>
            </w:r>
          </w:p>
          <w:p w14:paraId="0D2FBE40" w14:textId="18A0B76B" w:rsidR="00F365F7" w:rsidRPr="00CA307D" w:rsidRDefault="00F365F7" w:rsidP="00F365F7">
            <w:pPr>
              <w:rPr>
                <w:rFonts w:asciiTheme="majorBidi" w:hAnsiTheme="majorBidi" w:cstheme="majorBidi"/>
                <w:b/>
                <w:bCs/>
              </w:rPr>
            </w:pPr>
            <w:r w:rsidRPr="000E7416">
              <w:rPr>
                <w:rFonts w:asciiTheme="majorBidi" w:hAnsiTheme="majorBidi" w:cstheme="majorBidi"/>
              </w:rPr>
              <w:t>PE4 If I use HWDs, I will increase my chances of managing my health.</w:t>
            </w:r>
          </w:p>
        </w:tc>
        <w:tc>
          <w:tcPr>
            <w:tcW w:w="2695" w:type="dxa"/>
            <w:shd w:val="clear" w:color="auto" w:fill="E2EFD9" w:themeFill="accent6" w:themeFillTint="33"/>
          </w:tcPr>
          <w:p w14:paraId="7BA26328" w14:textId="68A93F83"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RWv8dcU0","properties":{"formattedCitation":"(Wang &amp; Scheepers, 2012)","plainCitation":"(Wang &amp; Scheepers, 2012)","noteIndex":0},"citationItems":[{"id":4551,"uris":["http://zotero.org/groups/2521412/items/QCHI7DEA"],"itemData":{"id":4551,"type":"article-journal","abstract":"Although user acceptance of entertainment-oriented information systems (IS), which are called Hedonic IS (HIS), has drawn considerable attention in literature, our understanding of user acceptance of HIS is still limited. This article focuses on exploring the intrinsic motivations of HIS acceptance from a unique perspective. It proposes a hybrid HIS acceptance model that considers the unique characteristics of HIS and the multiple conceptual identities of an HIS user. The model integrates intrinsic motivation factors from Hedonic theory, Flow theory, and the PAD (Pleasure, Arousal, and Dominance) emotion model with the Technology Acceptance Model. The proposed hybrid HIS acceptance model has been empirically tested by a quantitative field survey. The results indicate that emotional responses, imaginal responses, and flow experience are three main predictors of HIS acceptance.","container-title":"Communications of the Association for Information Systems","DOI":"10.17705/1CAIS.03017","ISSN":"15293181","journalAbbreviation":"CAIS","language":"en","source":"DOI.org (Crossref)","title":"Understanding the Intrinsic Motivations of User Acceptance of Hedonic Information Systems: Towards a Unified Research Model","title-short":"Understanding the Intrinsic Motivations of User Acceptance of Hedonic Information Systems","URL":"https://aisel.aisnet.org/cais/vol30/iss1/17","volume":"30","author":[{"family":"Wang","given":"Zhihuan"},{"family":"Scheepers","given":"Helana"}],"accessed":{"date-parts":[["2022",12,19]]},"issued":{"date-parts":[["2012"]]}}}],"schema":"https://github.com/citation-style-language/schema/raw/master/csl-citation.json"} </w:instrText>
            </w:r>
            <w:r>
              <w:rPr>
                <w:rFonts w:asciiTheme="majorBidi" w:hAnsiTheme="majorBidi" w:cstheme="majorBidi"/>
              </w:rPr>
              <w:fldChar w:fldCharType="separate"/>
            </w:r>
            <w:r w:rsidRPr="000E7416">
              <w:rPr>
                <w:rFonts w:ascii="Times New Roman" w:hAnsi="Times New Roman" w:cs="Times New Roman"/>
              </w:rPr>
              <w:t>(Wang &amp; Scheepers, 2012)</w:t>
            </w:r>
            <w:r>
              <w:rPr>
                <w:rFonts w:asciiTheme="majorBidi" w:hAnsiTheme="majorBidi" w:cstheme="majorBidi"/>
              </w:rPr>
              <w:fldChar w:fldCharType="end"/>
            </w:r>
          </w:p>
        </w:tc>
      </w:tr>
      <w:tr w:rsidR="00F365F7" w14:paraId="0C6596AA" w14:textId="77777777" w:rsidTr="009C5EB2">
        <w:tc>
          <w:tcPr>
            <w:tcW w:w="10255" w:type="dxa"/>
            <w:shd w:val="clear" w:color="auto" w:fill="E2EFD9" w:themeFill="accent6" w:themeFillTint="33"/>
          </w:tcPr>
          <w:p w14:paraId="113C72CE" w14:textId="77777777" w:rsidR="00F365F7" w:rsidRPr="00881F76" w:rsidRDefault="00F365F7" w:rsidP="00F365F7">
            <w:pPr>
              <w:rPr>
                <w:rFonts w:asciiTheme="majorBidi" w:hAnsiTheme="majorBidi" w:cstheme="majorBidi"/>
                <w:b/>
                <w:bCs/>
              </w:rPr>
            </w:pPr>
            <w:r w:rsidRPr="00881F76">
              <w:rPr>
                <w:rFonts w:asciiTheme="majorBidi" w:hAnsiTheme="majorBidi" w:cstheme="majorBidi"/>
                <w:b/>
                <w:bCs/>
              </w:rPr>
              <w:t>Performance Expectancy</w:t>
            </w:r>
          </w:p>
          <w:p w14:paraId="570D1350" w14:textId="77777777" w:rsidR="00F365F7" w:rsidRPr="00881F76" w:rsidRDefault="00F365F7" w:rsidP="00F365F7">
            <w:pPr>
              <w:rPr>
                <w:rFonts w:asciiTheme="majorBidi" w:hAnsiTheme="majorBidi" w:cstheme="majorBidi"/>
              </w:rPr>
            </w:pPr>
            <w:r w:rsidRPr="00881F76">
              <w:rPr>
                <w:rFonts w:asciiTheme="majorBidi" w:hAnsiTheme="majorBidi" w:cstheme="majorBidi"/>
              </w:rPr>
              <w:t>PE1. I find m-learning useful in my daily life</w:t>
            </w:r>
          </w:p>
          <w:p w14:paraId="2BAAD308" w14:textId="77777777" w:rsidR="00F365F7" w:rsidRPr="00881F76" w:rsidRDefault="00F365F7" w:rsidP="00F365F7">
            <w:pPr>
              <w:rPr>
                <w:rFonts w:asciiTheme="majorBidi" w:hAnsiTheme="majorBidi" w:cstheme="majorBidi"/>
              </w:rPr>
            </w:pPr>
            <w:r w:rsidRPr="00881F76">
              <w:rPr>
                <w:rFonts w:asciiTheme="majorBidi" w:hAnsiTheme="majorBidi" w:cstheme="majorBidi"/>
              </w:rPr>
              <w:t>PE2. Using m-learning increases my chances of achieving things</w:t>
            </w:r>
            <w:r>
              <w:rPr>
                <w:rFonts w:asciiTheme="majorBidi" w:hAnsiTheme="majorBidi" w:cstheme="majorBidi"/>
              </w:rPr>
              <w:t xml:space="preserve"> </w:t>
            </w:r>
            <w:r w:rsidRPr="00881F76">
              <w:rPr>
                <w:rFonts w:asciiTheme="majorBidi" w:hAnsiTheme="majorBidi" w:cstheme="majorBidi"/>
              </w:rPr>
              <w:t>that are important to me</w:t>
            </w:r>
          </w:p>
          <w:p w14:paraId="536EB41E" w14:textId="77777777" w:rsidR="00F365F7" w:rsidRPr="00881F76" w:rsidRDefault="00F365F7" w:rsidP="00F365F7">
            <w:pPr>
              <w:rPr>
                <w:rFonts w:asciiTheme="majorBidi" w:hAnsiTheme="majorBidi" w:cstheme="majorBidi"/>
              </w:rPr>
            </w:pPr>
            <w:r w:rsidRPr="00881F76">
              <w:rPr>
                <w:rFonts w:asciiTheme="majorBidi" w:hAnsiTheme="majorBidi" w:cstheme="majorBidi"/>
              </w:rPr>
              <w:t>PE3. Using m-learning helps me accomplish things more quickly</w:t>
            </w:r>
          </w:p>
          <w:p w14:paraId="3898BA4E" w14:textId="5900D769" w:rsidR="00F365F7" w:rsidRPr="000E7416" w:rsidRDefault="00F365F7" w:rsidP="00F365F7">
            <w:pPr>
              <w:rPr>
                <w:rFonts w:asciiTheme="majorBidi" w:hAnsiTheme="majorBidi" w:cstheme="majorBidi"/>
                <w:b/>
                <w:bCs/>
              </w:rPr>
            </w:pPr>
            <w:r w:rsidRPr="00881F76">
              <w:rPr>
                <w:rFonts w:asciiTheme="majorBidi" w:hAnsiTheme="majorBidi" w:cstheme="majorBidi"/>
              </w:rPr>
              <w:t>PE4. Using m-learning increases my productivity</w:t>
            </w:r>
          </w:p>
        </w:tc>
        <w:tc>
          <w:tcPr>
            <w:tcW w:w="2695" w:type="dxa"/>
            <w:shd w:val="clear" w:color="auto" w:fill="E2EFD9" w:themeFill="accent6" w:themeFillTint="33"/>
          </w:tcPr>
          <w:p w14:paraId="56300CBD" w14:textId="1054C24C"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2S7f8Ndw","properties":{"formattedCitation":"(Sitar-T\\uc0\\u259{}ut, 2021)","plainCitation":"(Sitar-Tăut, 2021)","noteIndex":0},"citationItems":[{"id":4851,"uris":["http://zotero.org/groups/2521412/items/IRKU8YZ7"],"itemData":{"id":4851,"type":"article-journal","abstract":"M-learning is a trending field in educational organizations, companies, and also for individual study. However, in some regions the ampleness of the phenomenon is not quantifiable or comparable due to the lack of an adequate framework and reliable metrics. Our research intends to make a little light by assessing the degree of m-learning adoption in students at a moment when face-to-face education moved suddenly online due to the COVID-19 outbreak's rapid and unpredictable spread. A new model relying on the Unified Theory of Acceptance and Use of Technology (UTAUT) was built to investigate and explain relationships between constructs. It reveals the key factors affecting technology adoption by considering hedonic motivation a mediator instead of an exogenous variable as in UTAUT2. Based on an analysis of 311 higher education learners, the way how performance expectancy, effort expectancy, social influence, and facilitating conditions influence directly or indirectly the behavioral intention is researched. The analysis was conducted employing partial least squares structural equation modeling. The strongest relationship is between hedonic motivation and behavioral intention followed by the one between perceived effectiveness and hedonic motivation. Age, gender, and experience moderate the model's relationships. Research contributes to theory development by successfully adjusting the original UTAUT model. Results indicate that universities may offer learners an enjoyable m-learning experience by activating social support groups and inserting gameplay elements into the learning system.","container-title":"Human Behavior and Emerging Technologies","DOI":"10.1002/hbe2.261","ISSN":"2578-1863","issue":"3","language":"en","note":"_eprint: https://onlinelibrary.wiley.com/doi/pdf/10.1002/hbe2.261","page":"366-378","source":"Wiley Online Library","title":"Mobile learning acceptance in social distancing during the COVID-19 outbreak: The mediation effect of hedonic motivation","title-short":"Mobile learning acceptance in social distancing during the COVID-19 outbreak","volume":"3","author":[{"family":"Sitar-Tăut","given":"Dan-Andrei"}],"issued":{"date-parts":[["2021"]]}}}],"schema":"https://github.com/citation-style-language/schema/raw/master/csl-citation.json"} </w:instrText>
            </w:r>
            <w:r>
              <w:rPr>
                <w:rFonts w:asciiTheme="majorBidi" w:hAnsiTheme="majorBidi" w:cstheme="majorBidi"/>
              </w:rPr>
              <w:fldChar w:fldCharType="separate"/>
            </w:r>
            <w:r w:rsidRPr="00881F76">
              <w:rPr>
                <w:rFonts w:ascii="Times New Roman" w:hAnsi="Times New Roman" w:cs="Times New Roman"/>
                <w:szCs w:val="24"/>
              </w:rPr>
              <w:t>(Sitar-Tăut, 2021)</w:t>
            </w:r>
            <w:r>
              <w:rPr>
                <w:rFonts w:asciiTheme="majorBidi" w:hAnsiTheme="majorBidi" w:cstheme="majorBidi"/>
              </w:rPr>
              <w:fldChar w:fldCharType="end"/>
            </w:r>
          </w:p>
        </w:tc>
      </w:tr>
      <w:tr w:rsidR="00F365F7" w14:paraId="201DD557" w14:textId="77777777" w:rsidTr="009C5EB2">
        <w:tc>
          <w:tcPr>
            <w:tcW w:w="10255" w:type="dxa"/>
            <w:shd w:val="clear" w:color="auto" w:fill="E2EFD9" w:themeFill="accent6" w:themeFillTint="33"/>
          </w:tcPr>
          <w:p w14:paraId="1EAE8759" w14:textId="77777777" w:rsidR="00F365F7" w:rsidRPr="00C14766" w:rsidRDefault="00F365F7" w:rsidP="00F365F7">
            <w:pPr>
              <w:rPr>
                <w:rFonts w:asciiTheme="majorBidi" w:hAnsiTheme="majorBidi" w:cstheme="majorBidi"/>
                <w:b/>
                <w:bCs/>
              </w:rPr>
            </w:pPr>
            <w:r w:rsidRPr="00C14766">
              <w:rPr>
                <w:rFonts w:asciiTheme="majorBidi" w:hAnsiTheme="majorBidi" w:cstheme="majorBidi"/>
                <w:b/>
                <w:bCs/>
              </w:rPr>
              <w:t>Performance Expectancy</w:t>
            </w:r>
          </w:p>
          <w:p w14:paraId="288B1B7A" w14:textId="77777777" w:rsidR="00F365F7" w:rsidRPr="00C14766" w:rsidRDefault="00F365F7" w:rsidP="00F365F7">
            <w:pPr>
              <w:rPr>
                <w:rFonts w:asciiTheme="majorBidi" w:hAnsiTheme="majorBidi" w:cstheme="majorBidi"/>
              </w:rPr>
            </w:pPr>
            <w:r w:rsidRPr="00C14766">
              <w:rPr>
                <w:rFonts w:asciiTheme="majorBidi" w:hAnsiTheme="majorBidi" w:cstheme="majorBidi"/>
              </w:rPr>
              <w:t>I find a wearable device useful in my daily life</w:t>
            </w:r>
          </w:p>
          <w:p w14:paraId="7BA9EF5C" w14:textId="77777777" w:rsidR="00F365F7" w:rsidRPr="00C14766" w:rsidRDefault="00F365F7" w:rsidP="00F365F7">
            <w:pPr>
              <w:rPr>
                <w:rFonts w:asciiTheme="majorBidi" w:hAnsiTheme="majorBidi" w:cstheme="majorBidi"/>
              </w:rPr>
            </w:pPr>
            <w:r w:rsidRPr="00C14766">
              <w:rPr>
                <w:rFonts w:asciiTheme="majorBidi" w:hAnsiTheme="majorBidi" w:cstheme="majorBidi"/>
              </w:rPr>
              <w:t>Using a wearable device helps me accomplish things</w:t>
            </w:r>
            <w:r>
              <w:rPr>
                <w:rFonts w:asciiTheme="majorBidi" w:hAnsiTheme="majorBidi" w:cstheme="majorBidi"/>
              </w:rPr>
              <w:t xml:space="preserve"> </w:t>
            </w:r>
            <w:r w:rsidRPr="00C14766">
              <w:rPr>
                <w:rFonts w:asciiTheme="majorBidi" w:hAnsiTheme="majorBidi" w:cstheme="majorBidi"/>
              </w:rPr>
              <w:t>more quickly</w:t>
            </w:r>
          </w:p>
          <w:p w14:paraId="497984DA" w14:textId="415086AC" w:rsidR="00F365F7" w:rsidRPr="000E7416" w:rsidRDefault="00F365F7" w:rsidP="00F365F7">
            <w:pPr>
              <w:rPr>
                <w:rFonts w:asciiTheme="majorBidi" w:hAnsiTheme="majorBidi" w:cstheme="majorBidi"/>
                <w:b/>
                <w:bCs/>
              </w:rPr>
            </w:pPr>
            <w:r w:rsidRPr="00C14766">
              <w:rPr>
                <w:rFonts w:asciiTheme="majorBidi" w:hAnsiTheme="majorBidi" w:cstheme="majorBidi"/>
              </w:rPr>
              <w:t>Using a wearable device increases my productivity</w:t>
            </w:r>
          </w:p>
        </w:tc>
        <w:tc>
          <w:tcPr>
            <w:tcW w:w="2695" w:type="dxa"/>
            <w:shd w:val="clear" w:color="auto" w:fill="E2EFD9" w:themeFill="accent6" w:themeFillTint="33"/>
          </w:tcPr>
          <w:p w14:paraId="55EA7F2D" w14:textId="494B3DD7"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Hsr6TrpN","properties":{"formattedCitation":"(Rubin &amp; Ophoff, 2018)","plainCitation":"(Rubin &amp; Ophoff, 2018)","noteIndex":0},"citationItems":[{"id":4850,"uris":["http://zotero.org/groups/2521412/items/3G6S6YYC"],"itemData":{"id":4850,"type":"paper-conference","abstract":"Since the mid 2000's wearable technology (WT) has been available for consumers to use for health and fitness purposes. WT fitness devices are small, easily portable and can be worn on clothing or any part of the body. These devices have an interactive display which allows its users to track and record their physical activities. With the advancement in technology for WT devices and the exponential consumer adoption rate, it is important to understand the various factors that would lead a consumer to adopt these devices for health and fitness purposes. There are many international studies, focusing on using smart watches and smart wristbands, to test the devices' features during physical activities. However, there is minimal research conducted from a South African consumer perspective around adoption of these devices. This research study uses the second generation of the Unified Theory of Acceptance and Use of Technology (UTAUT2) model to investigate the factors of adoption which would influence an individual's behavioural intention towards using a wearable device, focusing on health and fitness purposes. The results from the study identify Performance Expectancy and Habit as important factors of adoption of wearable devices for health and fitness purposes. An important outcome of the results however, indicates that individuals did not enjoy using their wearable devices during physical activity and therefore Hedonic Motivation was not shown as an important contributing factor for the intention to adopt these devices.","container-title":"2018 Open Innovations Conference (OI)","DOI":"10.1109/OI.2018.8535831","event-title":"2018 Open Innovations Conference (OI)","page":"176-186","source":"IEEE Xplore","title":"Investigating Adoption Factors of Wearable Technology in Health and Fitness","author":[{"family":"Rubin","given":"Ariel"},{"family":"Ophoff","given":"Jacques"}],"issued":{"date-parts":[["2018",10]]}}}],"schema":"https://github.com/citation-style-language/schema/raw/master/csl-citation.json"} </w:instrText>
            </w:r>
            <w:r>
              <w:rPr>
                <w:rFonts w:asciiTheme="majorBidi" w:hAnsiTheme="majorBidi" w:cstheme="majorBidi"/>
              </w:rPr>
              <w:fldChar w:fldCharType="separate"/>
            </w:r>
            <w:r w:rsidRPr="00357306">
              <w:rPr>
                <w:rFonts w:ascii="Times New Roman" w:hAnsi="Times New Roman" w:cs="Times New Roman"/>
              </w:rPr>
              <w:t>(Rubin &amp; Ophoff, 2018)</w:t>
            </w:r>
            <w:r>
              <w:rPr>
                <w:rFonts w:asciiTheme="majorBidi" w:hAnsiTheme="majorBidi" w:cstheme="majorBidi"/>
              </w:rPr>
              <w:fldChar w:fldCharType="end"/>
            </w:r>
          </w:p>
        </w:tc>
      </w:tr>
      <w:tr w:rsidR="00F365F7" w14:paraId="26F3508D" w14:textId="77777777" w:rsidTr="009C5EB2">
        <w:tc>
          <w:tcPr>
            <w:tcW w:w="10255" w:type="dxa"/>
            <w:shd w:val="clear" w:color="auto" w:fill="E2EFD9" w:themeFill="accent6" w:themeFillTint="33"/>
          </w:tcPr>
          <w:p w14:paraId="3FF674E8" w14:textId="77777777" w:rsidR="00F365F7" w:rsidRPr="000E7416" w:rsidRDefault="00F365F7" w:rsidP="00F365F7">
            <w:pPr>
              <w:rPr>
                <w:rFonts w:asciiTheme="majorBidi" w:hAnsiTheme="majorBidi" w:cstheme="majorBidi"/>
                <w:b/>
                <w:bCs/>
              </w:rPr>
            </w:pPr>
            <w:r w:rsidRPr="000E7416">
              <w:rPr>
                <w:rFonts w:asciiTheme="majorBidi" w:hAnsiTheme="majorBidi" w:cstheme="majorBidi"/>
                <w:b/>
                <w:bCs/>
              </w:rPr>
              <w:t xml:space="preserve">Performance Expectancy (PE) </w:t>
            </w:r>
          </w:p>
          <w:p w14:paraId="6CEFCCD5" w14:textId="77777777" w:rsidR="00F365F7" w:rsidRPr="000E7416" w:rsidRDefault="00F365F7" w:rsidP="00F365F7">
            <w:pPr>
              <w:rPr>
                <w:rFonts w:asciiTheme="majorBidi" w:hAnsiTheme="majorBidi" w:cstheme="majorBidi"/>
              </w:rPr>
            </w:pPr>
            <w:r w:rsidRPr="000E7416">
              <w:rPr>
                <w:rFonts w:asciiTheme="majorBidi" w:hAnsiTheme="majorBidi" w:cstheme="majorBidi"/>
              </w:rPr>
              <w:t xml:space="preserve">PE1- I find the wearable healthcare technology useful in my daily life. </w:t>
            </w:r>
          </w:p>
          <w:p w14:paraId="4691FE71" w14:textId="77777777" w:rsidR="00F365F7" w:rsidRPr="000E7416" w:rsidRDefault="00F365F7" w:rsidP="00F365F7">
            <w:pPr>
              <w:rPr>
                <w:rFonts w:asciiTheme="majorBidi" w:hAnsiTheme="majorBidi" w:cstheme="majorBidi"/>
              </w:rPr>
            </w:pPr>
            <w:r w:rsidRPr="000E7416">
              <w:rPr>
                <w:rFonts w:asciiTheme="majorBidi" w:hAnsiTheme="majorBidi" w:cstheme="majorBidi"/>
              </w:rPr>
              <w:t>PE2 - Using WHT helps accomplish things more quickly.</w:t>
            </w:r>
          </w:p>
          <w:p w14:paraId="69DB00A7" w14:textId="77777777" w:rsidR="00F365F7" w:rsidRPr="000E7416" w:rsidRDefault="00F365F7" w:rsidP="00F365F7">
            <w:pPr>
              <w:rPr>
                <w:rFonts w:asciiTheme="majorBidi" w:hAnsiTheme="majorBidi" w:cstheme="majorBidi"/>
              </w:rPr>
            </w:pPr>
            <w:r w:rsidRPr="000E7416">
              <w:rPr>
                <w:rFonts w:asciiTheme="majorBidi" w:hAnsiTheme="majorBidi" w:cstheme="majorBidi"/>
              </w:rPr>
              <w:t>PE3- Using WHT improves the quality of my daily healthcare activities.</w:t>
            </w:r>
          </w:p>
          <w:p w14:paraId="751E0B6D" w14:textId="11B4EB13" w:rsidR="00F365F7" w:rsidRPr="00CA307D" w:rsidRDefault="00F365F7" w:rsidP="00F365F7">
            <w:pPr>
              <w:rPr>
                <w:rFonts w:asciiTheme="majorBidi" w:hAnsiTheme="majorBidi" w:cstheme="majorBidi"/>
                <w:b/>
                <w:bCs/>
              </w:rPr>
            </w:pPr>
            <w:r w:rsidRPr="000E7416">
              <w:rPr>
                <w:rFonts w:asciiTheme="majorBidi" w:hAnsiTheme="majorBidi" w:cstheme="majorBidi"/>
              </w:rPr>
              <w:t>PE4- Using WHT gives me the opportunity to improve health self-management.</w:t>
            </w:r>
          </w:p>
        </w:tc>
        <w:tc>
          <w:tcPr>
            <w:tcW w:w="2695" w:type="dxa"/>
            <w:shd w:val="clear" w:color="auto" w:fill="E2EFD9" w:themeFill="accent6" w:themeFillTint="33"/>
          </w:tcPr>
          <w:p w14:paraId="1CA95374" w14:textId="64AAFAA9"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PBDMhTyt","properties":{"formattedCitation":"(Talukder et al., 2020)","plainCitation":"(Talukder et al., 2020)","noteIndex":0},"citationItems":[{"id":4651,"uris":["http://zotero.org/groups/2521412/items/X2MDZBWY"],"itemData":{"id":4651,"type":"article-journal","abstract":"Wearable healthcare technology (WHT) has the potential to improve access to healthcare information especially to the older population and empower them to play an active role in self-management of their health. Despite their potential benefits, the acceptance and usage of WHT among the elderly are considerably low. However, little research has been conducted to describe any systematic study of the elderly's intention to adopt WHT. The objective of this study was to develop a theoretical model on the basis of extended Unified Theory of Acceptance and Use of Technology (UTAUT2) with additional constructs- resistance to change, technology anxiety, and self-actualization, to investigate the key predictors of WHT adoption by elderly. The model used in the current study was analyzed in two steps. In the first step, a Structural Equation Modeling (SEM) was used to determine significant determinants that affect the adoption of WHT. In the second step, a neural network model was applied to validate the findings in step 1 and establish the relative importance of each determinant to the adoption of WHT. The findings revealed that social influence, performance expectancy, functional congruence, self-actualization, and hedonic motivation had a positive relationship with the adoption of WHT. In addition, technology anxiety and resistance to change posed important but negative influences on WHT acceptance. Surprisingly, the study did not find any significant relationship between effort expectancy and facilitating conditions with behavioral intention to use WHT by the elderly. The results of this research have strong theoretical contributions to the existing literature of WHT. It also provides valuable information for WHT developers and social planners in the design and execution of WHT for the elderly.","container-title":"Technological Forecasting and Social Change","DOI":"10.1016/j.techfore.2019.119793","ISSN":"0040-1625","journalAbbreviation":"Technological Forecasting and Social Change","language":"en","page":"119793","source":"ScienceDirect","title":"Predicting antecedents of wearable healthcare technology acceptance by elderly: A combined SEM-Neural Network approach","title-short":"Predicting antecedents of wearable healthcare technology acceptance by elderly","volume":"150","author":[{"family":"Talukder","given":"Md. Shamim"},{"family":"Sorwar","given":"Golam"},{"family":"Bao","given":"Yukun"},{"family":"Ahmed","given":"Jashim Uddin"},{"family":"Palash","given":"Md. Abu Saeed"}],"issued":{"date-parts":[["2020",1,1]]}}}],"schema":"https://github.com/citation-style-language/schema/raw/master/csl-citation.json"} </w:instrText>
            </w:r>
            <w:r>
              <w:rPr>
                <w:rFonts w:asciiTheme="majorBidi" w:hAnsiTheme="majorBidi" w:cstheme="majorBidi"/>
              </w:rPr>
              <w:fldChar w:fldCharType="separate"/>
            </w:r>
            <w:r w:rsidRPr="00260FF5">
              <w:rPr>
                <w:rFonts w:ascii="Times New Roman" w:hAnsi="Times New Roman" w:cs="Times New Roman"/>
              </w:rPr>
              <w:t>(Talukder et al., 2020)</w:t>
            </w:r>
            <w:r>
              <w:rPr>
                <w:rFonts w:asciiTheme="majorBidi" w:hAnsiTheme="majorBidi" w:cstheme="majorBidi"/>
              </w:rPr>
              <w:fldChar w:fldCharType="end"/>
            </w:r>
          </w:p>
        </w:tc>
      </w:tr>
      <w:tr w:rsidR="00F365F7" w14:paraId="28250EB6" w14:textId="77777777" w:rsidTr="009C5EB2">
        <w:tc>
          <w:tcPr>
            <w:tcW w:w="10255" w:type="dxa"/>
            <w:shd w:val="clear" w:color="auto" w:fill="E2EFD9" w:themeFill="accent6" w:themeFillTint="33"/>
          </w:tcPr>
          <w:p w14:paraId="7339DF45" w14:textId="4D26FC87" w:rsidR="00F365F7" w:rsidRPr="008A44EE" w:rsidRDefault="00F365F7" w:rsidP="00F365F7">
            <w:pPr>
              <w:rPr>
                <w:rFonts w:asciiTheme="majorBidi" w:hAnsiTheme="majorBidi" w:cstheme="majorBidi"/>
                <w:b/>
                <w:bCs/>
              </w:rPr>
            </w:pPr>
            <w:r w:rsidRPr="008A44EE">
              <w:rPr>
                <w:rFonts w:asciiTheme="majorBidi" w:hAnsiTheme="majorBidi" w:cstheme="majorBidi"/>
                <w:b/>
                <w:bCs/>
              </w:rPr>
              <w:t>Performance</w:t>
            </w:r>
            <w:r>
              <w:rPr>
                <w:rFonts w:asciiTheme="majorBidi" w:hAnsiTheme="majorBidi" w:cstheme="majorBidi"/>
                <w:b/>
                <w:bCs/>
              </w:rPr>
              <w:t xml:space="preserve"> </w:t>
            </w:r>
            <w:r w:rsidRPr="008A44EE">
              <w:rPr>
                <w:rFonts w:asciiTheme="majorBidi" w:hAnsiTheme="majorBidi" w:cstheme="majorBidi"/>
                <w:b/>
                <w:bCs/>
              </w:rPr>
              <w:t>Expectancy</w:t>
            </w:r>
          </w:p>
          <w:p w14:paraId="0E37533B" w14:textId="0CD4066D" w:rsidR="00F365F7" w:rsidRPr="008A44EE" w:rsidRDefault="00F365F7" w:rsidP="00F365F7">
            <w:pPr>
              <w:rPr>
                <w:rFonts w:asciiTheme="majorBidi" w:hAnsiTheme="majorBidi" w:cstheme="majorBidi"/>
              </w:rPr>
            </w:pPr>
            <w:r w:rsidRPr="008A44EE">
              <w:rPr>
                <w:rFonts w:asciiTheme="majorBidi" w:hAnsiTheme="majorBidi" w:cstheme="majorBidi"/>
              </w:rPr>
              <w:t>PE1 I find mHealth useful in my life.</w:t>
            </w:r>
          </w:p>
          <w:p w14:paraId="7B80A6F7" w14:textId="67F594D0" w:rsidR="00F365F7" w:rsidRPr="008A44EE" w:rsidRDefault="00F365F7" w:rsidP="00F365F7">
            <w:pPr>
              <w:rPr>
                <w:rFonts w:asciiTheme="majorBidi" w:hAnsiTheme="majorBidi" w:cstheme="majorBidi"/>
              </w:rPr>
            </w:pPr>
            <w:r w:rsidRPr="008A44EE">
              <w:rPr>
                <w:rFonts w:asciiTheme="majorBidi" w:hAnsiTheme="majorBidi" w:cstheme="majorBidi"/>
              </w:rPr>
              <w:t>PE2 Using mHealth increases my chances of meeting my needs.</w:t>
            </w:r>
          </w:p>
          <w:p w14:paraId="11925C33" w14:textId="13FFEE00" w:rsidR="00F365F7" w:rsidRPr="008A44EE" w:rsidRDefault="00F365F7" w:rsidP="00F365F7">
            <w:pPr>
              <w:rPr>
                <w:rFonts w:asciiTheme="majorBidi" w:hAnsiTheme="majorBidi" w:cstheme="majorBidi"/>
              </w:rPr>
            </w:pPr>
            <w:r w:rsidRPr="008A44EE">
              <w:rPr>
                <w:rFonts w:asciiTheme="majorBidi" w:hAnsiTheme="majorBidi" w:cstheme="majorBidi"/>
              </w:rPr>
              <w:t>PE3 Using mHealth helps me in managing my daily healthcare more quickly.</w:t>
            </w:r>
          </w:p>
          <w:p w14:paraId="48170B00" w14:textId="59724C05" w:rsidR="00F365F7" w:rsidRPr="000E7416" w:rsidRDefault="00F365F7" w:rsidP="00F365F7">
            <w:pPr>
              <w:rPr>
                <w:rFonts w:asciiTheme="majorBidi" w:hAnsiTheme="majorBidi" w:cstheme="majorBidi"/>
                <w:b/>
                <w:bCs/>
              </w:rPr>
            </w:pPr>
            <w:r w:rsidRPr="008A44EE">
              <w:rPr>
                <w:rFonts w:asciiTheme="majorBidi" w:hAnsiTheme="majorBidi" w:cstheme="majorBidi"/>
              </w:rPr>
              <w:t>PE4 Using mHealth service increases my capability to manage my health.</w:t>
            </w:r>
          </w:p>
        </w:tc>
        <w:tc>
          <w:tcPr>
            <w:tcW w:w="2695" w:type="dxa"/>
            <w:shd w:val="clear" w:color="auto" w:fill="E2EFD9" w:themeFill="accent6" w:themeFillTint="33"/>
          </w:tcPr>
          <w:p w14:paraId="370DD159" w14:textId="0D721EE1"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djVCIzw0","properties":{"formattedCitation":"(Almegbel &amp; Aloud, 2021)","plainCitation":"(Almegbel &amp; Aloud, 2021)","noteIndex":0},"citationItems":[{"id":5275,"uris":["http://zotero.org/groups/2521412/items/4CCBDW56"],"itemData":{"id":5275,"type":"article-journal","abstract":"This study empirically investigates the factors influencing the intention to accept mobile technology in Saudi healthcare service delivery using the extended unified theory of acceptance and use of technology model (UTAUT) with perceived reliability and price value. Accordingly, a conceptual model combining behavioral constructs with those linked to the technology acceptance model is developed. This model aims to identify factors that predict patients' acceptance of mobile technology healthcare service delivery. The developed model is examined using responses obtained from a survey on 545 participants receiving healthcare services in Saudi Arabia. Thus, we have conceptualized the developed model and validated seven hypotheses involving key constructs. Results suggest that performance expectancy, effort expectancy, social influence, facilitating conditions, price value, and perceived reliability are direct predictors of user behavior to accept mobile technology in healthcare service delivery. The results provide empirical evidence to the literature on the effect of facilitating conditions and effort expectancy on mobile health (mHealth) adoption. The results show that the COVID-19 pandemic has significantly increased the adoption of mHealth services in Saudi Arabia.","container-title":"International Journal of Computer Science &amp; Network Security","DOI":"10.22937/IJCSNS.2021.21.4.39","ISSN":"1738-7906","issue":"4","language":"eng","note":"publisher: International Journal of Computer Science &amp; Network Security","page":"313-324","source":"koreascience.kr","title":"Factors Influencing the Adoption of mHealth Services in Saudi Arabia: A Patient-centered Study","title-short":"Factors Influencing the Adoption of mHealth Services in Saudi Arabia","volume":"21","author":[{"family":"Almegbel","given":"Halah"},{"family":"Aloud","given":"Monira"}],"issued":{"date-parts":[["2021"]]}}}],"schema":"https://github.com/citation-style-language/schema/raw/master/csl-citation.json"} </w:instrText>
            </w:r>
            <w:r>
              <w:rPr>
                <w:rFonts w:asciiTheme="majorBidi" w:hAnsiTheme="majorBidi" w:cstheme="majorBidi"/>
              </w:rPr>
              <w:fldChar w:fldCharType="separate"/>
            </w:r>
            <w:r w:rsidRPr="008A44EE">
              <w:rPr>
                <w:rFonts w:ascii="Times New Roman" w:hAnsi="Times New Roman" w:cs="Times New Roman"/>
              </w:rPr>
              <w:t>(Almegbel &amp; Aloud, 2021)</w:t>
            </w:r>
            <w:r>
              <w:rPr>
                <w:rFonts w:asciiTheme="majorBidi" w:hAnsiTheme="majorBidi" w:cstheme="majorBidi"/>
              </w:rPr>
              <w:fldChar w:fldCharType="end"/>
            </w:r>
          </w:p>
        </w:tc>
      </w:tr>
      <w:tr w:rsidR="00F365F7" w14:paraId="2A7A8BEB" w14:textId="77777777" w:rsidTr="009C5EB2">
        <w:tc>
          <w:tcPr>
            <w:tcW w:w="10255" w:type="dxa"/>
            <w:shd w:val="clear" w:color="auto" w:fill="E2EFD9" w:themeFill="accent6" w:themeFillTint="33"/>
          </w:tcPr>
          <w:p w14:paraId="5D79946E" w14:textId="77777777" w:rsidR="00F365F7" w:rsidRPr="008A44EE" w:rsidRDefault="00F365F7" w:rsidP="00F365F7">
            <w:pPr>
              <w:rPr>
                <w:rFonts w:asciiTheme="majorBidi" w:hAnsiTheme="majorBidi" w:cstheme="majorBidi"/>
                <w:b/>
                <w:bCs/>
              </w:rPr>
            </w:pPr>
            <w:r w:rsidRPr="008A44EE">
              <w:rPr>
                <w:rFonts w:asciiTheme="majorBidi" w:hAnsiTheme="majorBidi" w:cstheme="majorBidi"/>
                <w:b/>
                <w:bCs/>
              </w:rPr>
              <w:t>Performance</w:t>
            </w:r>
            <w:r>
              <w:rPr>
                <w:rFonts w:asciiTheme="majorBidi" w:hAnsiTheme="majorBidi" w:cstheme="majorBidi"/>
                <w:b/>
                <w:bCs/>
              </w:rPr>
              <w:t xml:space="preserve"> </w:t>
            </w:r>
            <w:r w:rsidRPr="008A44EE">
              <w:rPr>
                <w:rFonts w:asciiTheme="majorBidi" w:hAnsiTheme="majorBidi" w:cstheme="majorBidi"/>
                <w:b/>
                <w:bCs/>
              </w:rPr>
              <w:t>Expectancy</w:t>
            </w:r>
          </w:p>
          <w:p w14:paraId="526E7A7E" w14:textId="735E243D" w:rsidR="00F365F7" w:rsidRPr="003970F8" w:rsidRDefault="00F365F7" w:rsidP="00F365F7">
            <w:pPr>
              <w:rPr>
                <w:rFonts w:asciiTheme="majorBidi" w:hAnsiTheme="majorBidi" w:cstheme="majorBidi"/>
              </w:rPr>
            </w:pPr>
            <w:r w:rsidRPr="003970F8">
              <w:rPr>
                <w:rFonts w:asciiTheme="majorBidi" w:hAnsiTheme="majorBidi" w:cstheme="majorBidi"/>
              </w:rPr>
              <w:t xml:space="preserve">PE1 I find smartphone fitness apps are useful in my daily life </w:t>
            </w:r>
          </w:p>
          <w:p w14:paraId="414F843A" w14:textId="77777777" w:rsidR="00F365F7" w:rsidRDefault="00F365F7" w:rsidP="00F365F7">
            <w:pPr>
              <w:rPr>
                <w:rFonts w:asciiTheme="majorBidi" w:hAnsiTheme="majorBidi" w:cstheme="majorBidi"/>
              </w:rPr>
            </w:pPr>
            <w:r w:rsidRPr="003970F8">
              <w:rPr>
                <w:rFonts w:asciiTheme="majorBidi" w:hAnsiTheme="majorBidi" w:cstheme="majorBidi"/>
              </w:rPr>
              <w:t>PE2 With the help of these apps, my chances of achieving things are increases</w:t>
            </w:r>
          </w:p>
          <w:p w14:paraId="15C00844" w14:textId="1DA23F51" w:rsidR="00F365F7" w:rsidRPr="00FA3EC9" w:rsidRDefault="00F365F7" w:rsidP="00F365F7">
            <w:pPr>
              <w:rPr>
                <w:rFonts w:asciiTheme="majorBidi" w:hAnsiTheme="majorBidi" w:cstheme="majorBidi"/>
              </w:rPr>
            </w:pPr>
            <w:r w:rsidRPr="00FA3EC9">
              <w:rPr>
                <w:rFonts w:asciiTheme="majorBidi" w:hAnsiTheme="majorBidi" w:cstheme="majorBidi"/>
              </w:rPr>
              <w:t>PE3 These apps help me to accomplish things more quickly</w:t>
            </w:r>
          </w:p>
        </w:tc>
        <w:tc>
          <w:tcPr>
            <w:tcW w:w="2695" w:type="dxa"/>
            <w:shd w:val="clear" w:color="auto" w:fill="E2EFD9" w:themeFill="accent6" w:themeFillTint="33"/>
          </w:tcPr>
          <w:p w14:paraId="0309CFEE" w14:textId="1F1F7F74"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PPK69aP2","properties":{"formattedCitation":"(Neeraj Dhiman et al., 2019)","plainCitation":"(Neeraj Dhiman et al., 2019)","noteIndex":0},"citationItems":[{"id":5273,"uris":["http://zotero.org/groups/2521412/items/K2CGJF83"],"itemData":{"id":5273,"type":"article-journal","abstract":"Purpose The purpose of this paper is to examine the determinants of user adoption of smartphone fitness apps in context of an emerging economy. Design/methodology/approach The present study uses the extended unified theory of acceptance and use of technology (UTAUT2) as the base model along with two additional constructs, i.e. self-efficacy and personal innovativeness. The data collection was done through an online survey, wherein a total of 324 valid responses were obtained for the statistical analysis. All the hypothesized relationships were tested through partial least square structural equation modelling (PLS-SEM) using an open source programming language and software environment, i.e. R Software along with plspm-package. Findings Significant predictors of smartphone fitness app adoption intention include effort expectancy, social influence, perceived value, habit and personal innovativeness. Further, this study confirms significant relationship between personal innovativeness and habit, self-efficacy and effort expectancy and effort expectancy and performance expectation. This study reveals that personal innovativeness is the strongest predictor of behavioural intention. Contrary to the expectations, factors like performance expectancy, facilitating conditions and hedonic motivation did not influence behavioural intention. Practical implications This study gives significant clues to app developers that can drastically influence the adoption of fitness apps. The findings suggest that marketers should focus on users with high personal innovativeness that can further act as role models and significantly influence their social circle. Interestingly, the findings suggest that fitness apps, as compared to other apps, should not emphasize much on the hedonic value of their offerings. Originality/value This study is one of the few studies to examine the adoption of smartphone fitness apps in an emerging economy context by using extended version of UTAUT2 model. Further, this study shows how new endogenous and exogenous variables (i.e. self-efficacy and personal innovativeness) contribute to better explanatory power of the UTAUT2 framework.","container-title":"Journal of Indian Business Research","DOI":"10.1108/JIBR-05-2018-0158","ISSN":"1755-4195","issue":"3","note":"publisher: Emerald Publishing Limited","page":"363-388","source":"Emerald Insight","title":"Consumer adoption of smartphone fitness apps: an extended UTAUT2 perspective","title-short":"Consumer adoption of smartphone fitness apps","volume":"12","author":[{"literal":"Neeraj Dhiman"},{"family":"Arora","given":"Neelika"},{"family":"Dogra","given":"Nikita"},{"family":"Gupta","given":"Anil"}],"issued":{"date-parts":[["2019",1,1]]}}}],"schema":"https://github.com/citation-style-language/schema/raw/master/csl-citation.json"} </w:instrText>
            </w:r>
            <w:r>
              <w:rPr>
                <w:rFonts w:asciiTheme="majorBidi" w:hAnsiTheme="majorBidi" w:cstheme="majorBidi"/>
              </w:rPr>
              <w:fldChar w:fldCharType="separate"/>
            </w:r>
            <w:r w:rsidRPr="003970F8">
              <w:rPr>
                <w:rFonts w:ascii="Times New Roman" w:hAnsi="Times New Roman" w:cs="Times New Roman"/>
              </w:rPr>
              <w:t>(Neeraj Dhiman et al., 2019)</w:t>
            </w:r>
            <w:r>
              <w:rPr>
                <w:rFonts w:asciiTheme="majorBidi" w:hAnsiTheme="majorBidi" w:cstheme="majorBidi"/>
              </w:rPr>
              <w:fldChar w:fldCharType="end"/>
            </w:r>
          </w:p>
        </w:tc>
      </w:tr>
      <w:tr w:rsidR="00F365F7" w14:paraId="622564C0" w14:textId="77777777" w:rsidTr="009C5EB2">
        <w:tc>
          <w:tcPr>
            <w:tcW w:w="10255" w:type="dxa"/>
            <w:shd w:val="clear" w:color="auto" w:fill="E2EFD9" w:themeFill="accent6" w:themeFillTint="33"/>
          </w:tcPr>
          <w:p w14:paraId="06C9524B" w14:textId="77777777" w:rsidR="00F365F7" w:rsidRPr="006551FC" w:rsidRDefault="00F365F7" w:rsidP="00F365F7">
            <w:pPr>
              <w:rPr>
                <w:rFonts w:asciiTheme="majorBidi" w:hAnsiTheme="majorBidi" w:cstheme="majorBidi"/>
                <w:b/>
                <w:bCs/>
              </w:rPr>
            </w:pPr>
            <w:r w:rsidRPr="006551FC">
              <w:rPr>
                <w:rFonts w:asciiTheme="majorBidi" w:hAnsiTheme="majorBidi" w:cstheme="majorBidi"/>
                <w:b/>
                <w:bCs/>
              </w:rPr>
              <w:t>Performance Expectancy (PE)</w:t>
            </w:r>
          </w:p>
          <w:p w14:paraId="7466C116" w14:textId="77777777" w:rsidR="00F365F7" w:rsidRPr="006551FC" w:rsidRDefault="00F365F7" w:rsidP="00F365F7">
            <w:pPr>
              <w:rPr>
                <w:rFonts w:asciiTheme="majorBidi" w:hAnsiTheme="majorBidi" w:cstheme="majorBidi"/>
              </w:rPr>
            </w:pPr>
            <w:r w:rsidRPr="006551FC">
              <w:rPr>
                <w:rFonts w:asciiTheme="majorBidi" w:hAnsiTheme="majorBidi" w:cstheme="majorBidi"/>
              </w:rPr>
              <w:t>PE1 mHealth service can be useful in managing my daily health.</w:t>
            </w:r>
          </w:p>
          <w:p w14:paraId="250A71E3" w14:textId="77777777" w:rsidR="00F365F7" w:rsidRPr="006551FC" w:rsidRDefault="00F365F7" w:rsidP="00F365F7">
            <w:pPr>
              <w:rPr>
                <w:rFonts w:asciiTheme="majorBidi" w:hAnsiTheme="majorBidi" w:cstheme="majorBidi"/>
              </w:rPr>
            </w:pPr>
            <w:r w:rsidRPr="006551FC">
              <w:rPr>
                <w:rFonts w:asciiTheme="majorBidi" w:hAnsiTheme="majorBidi" w:cstheme="majorBidi"/>
              </w:rPr>
              <w:t>PE2 I believe using mHealth service can improve the efficiency of health care</w:t>
            </w:r>
            <w:r>
              <w:rPr>
                <w:rFonts w:asciiTheme="majorBidi" w:hAnsiTheme="majorBidi" w:cstheme="majorBidi"/>
              </w:rPr>
              <w:t xml:space="preserve"> </w:t>
            </w:r>
            <w:r w:rsidRPr="006551FC">
              <w:rPr>
                <w:rFonts w:asciiTheme="majorBidi" w:hAnsiTheme="majorBidi" w:cstheme="majorBidi"/>
              </w:rPr>
              <w:t>in general.</w:t>
            </w:r>
          </w:p>
          <w:p w14:paraId="1CBFE5E9" w14:textId="77777777" w:rsidR="00F365F7" w:rsidRPr="006551FC" w:rsidRDefault="00F365F7" w:rsidP="00F365F7">
            <w:pPr>
              <w:rPr>
                <w:rFonts w:asciiTheme="majorBidi" w:hAnsiTheme="majorBidi" w:cstheme="majorBidi"/>
              </w:rPr>
            </w:pPr>
            <w:r w:rsidRPr="006551FC">
              <w:rPr>
                <w:rFonts w:asciiTheme="majorBidi" w:hAnsiTheme="majorBidi" w:cstheme="majorBidi"/>
              </w:rPr>
              <w:t>PE3 mHealth service can be beneficial to me.</w:t>
            </w:r>
          </w:p>
          <w:p w14:paraId="08E3EA53" w14:textId="77777777" w:rsidR="00F365F7" w:rsidRPr="006551FC" w:rsidRDefault="00F365F7" w:rsidP="00F365F7">
            <w:pPr>
              <w:rPr>
                <w:rFonts w:asciiTheme="majorBidi" w:hAnsiTheme="majorBidi" w:cstheme="majorBidi"/>
              </w:rPr>
            </w:pPr>
            <w:r w:rsidRPr="006551FC">
              <w:rPr>
                <w:rFonts w:asciiTheme="majorBidi" w:hAnsiTheme="majorBidi" w:cstheme="majorBidi"/>
              </w:rPr>
              <w:t>PE4 mHealth service can be valuable to my healthcare</w:t>
            </w:r>
          </w:p>
          <w:p w14:paraId="62142745" w14:textId="2AA11AFD" w:rsidR="00F365F7" w:rsidRPr="000E7416" w:rsidRDefault="00F365F7" w:rsidP="00F365F7">
            <w:pPr>
              <w:rPr>
                <w:rFonts w:asciiTheme="majorBidi" w:hAnsiTheme="majorBidi" w:cstheme="majorBidi"/>
                <w:b/>
                <w:bCs/>
              </w:rPr>
            </w:pPr>
            <w:r w:rsidRPr="006551FC">
              <w:rPr>
                <w:rFonts w:asciiTheme="majorBidi" w:hAnsiTheme="majorBidi" w:cstheme="majorBidi"/>
              </w:rPr>
              <w:lastRenderedPageBreak/>
              <w:t>PE5 mHealth service can be advantageous in better managing my health.</w:t>
            </w:r>
          </w:p>
        </w:tc>
        <w:tc>
          <w:tcPr>
            <w:tcW w:w="2695" w:type="dxa"/>
            <w:shd w:val="clear" w:color="auto" w:fill="E2EFD9" w:themeFill="accent6" w:themeFillTint="33"/>
          </w:tcPr>
          <w:p w14:paraId="3A336E90" w14:textId="01953587" w:rsidR="00F365F7" w:rsidRDefault="00F365F7" w:rsidP="00F365F7">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vn0A1ssc","properties":{"formattedCitation":"(Cao et al., 2022)","plainCitation":"(Cao et al., 2022)","noteIndex":0},"citationItems":[{"id":5260,"uris":["http://zotero.org/groups/2521412/items/MH5DJYV4"],"itemData":{"id":5260,"type":"article-journal","abstract":"The unprecedented development of information and communication technologies has opened up immense possibilities in the field of health care. Mobile health (mHealth) is gaining increasing attention as an important technology for solving health-related problems. Although a high rate of smartphone usage among young people in Japan has been identified, smartphone usage for health management is not high. As Japanese youth are important potential users of mHealth, it is necessary to explore theories that influence the behavioral intention of Japanese youth to adopt mHealth. This study conducted a questionnaire survey in a Japanese university and collected 233 valuable responses. This study was adapted and extended from the unified theory of acceptance and use of technology (UTAUT) model to measure eight constructs: health consciousness, social influence, facilitation conditions, perceived risk, trust, performance expectancy, effort expectancy, and behavioral intention. Structural equation modeling was used for hypothesis testing. We found that trust, performance expectancy, and effort expectancy directly influenced the behavioral intention to use mHealth. Health consciousness and social influence indirectly influence behavioral intention through trust and performance expectancy. Facilitation conditions indirectly influenced behavioral intention through effort expectancy. This study makes a vital theoretical contribution to policymakers and product developers for the further diffusion of mHealth among young people in Japan.","container-title":"International Journal of Environmental Research and Public Health","DOI":"10.3390/ijerph192215156","ISSN":"1660-4601","issue":"22","language":"en","license":"http://creativecommons.org/licenses/by/3.0/","note":"number: 22\npublisher: Multidisciplinary Digital Publishing Institute","page":"15156","source":"www.mdpi.com","title":"Social Acceptance of Mobile Health among Young Adults in Japan: An Extension of the UTAUT Model","title-short":"Social Acceptance of Mobile Health among Young Adults in Japan","volume":"19","author":[{"family":"Cao","given":"Jianfei"},{"family":"Kurata","given":"Karin"},{"family":"Lim","given":"Yeongjoo"},{"family":"Sengoku","given":"Shintaro"},{"family":"Kodama","given":"Kota"}],"issued":{"date-parts":[["2022",1]]}}}],"schema":"https://github.com/citation-style-language/schema/raw/master/csl-citation.json"} </w:instrText>
            </w:r>
            <w:r>
              <w:rPr>
                <w:rFonts w:asciiTheme="majorBidi" w:hAnsiTheme="majorBidi" w:cstheme="majorBidi"/>
              </w:rPr>
              <w:fldChar w:fldCharType="separate"/>
            </w:r>
            <w:r w:rsidRPr="006551FC">
              <w:rPr>
                <w:rFonts w:ascii="Times New Roman" w:hAnsi="Times New Roman" w:cs="Times New Roman"/>
              </w:rPr>
              <w:t>(Cao et al., 2022)</w:t>
            </w:r>
            <w:r>
              <w:rPr>
                <w:rFonts w:asciiTheme="majorBidi" w:hAnsiTheme="majorBidi" w:cstheme="majorBidi"/>
              </w:rPr>
              <w:fldChar w:fldCharType="end"/>
            </w:r>
          </w:p>
        </w:tc>
      </w:tr>
      <w:tr w:rsidR="00F365F7" w14:paraId="1642C668" w14:textId="77777777" w:rsidTr="009C5EB2">
        <w:tc>
          <w:tcPr>
            <w:tcW w:w="10255" w:type="dxa"/>
            <w:shd w:val="clear" w:color="auto" w:fill="E2EFD9" w:themeFill="accent6" w:themeFillTint="33"/>
          </w:tcPr>
          <w:p w14:paraId="543338CF" w14:textId="77777777" w:rsidR="00F365F7" w:rsidRPr="00C26190" w:rsidRDefault="00F365F7" w:rsidP="00F365F7">
            <w:pPr>
              <w:rPr>
                <w:rFonts w:asciiTheme="majorBidi" w:hAnsiTheme="majorBidi" w:cstheme="majorBidi"/>
                <w:b/>
                <w:bCs/>
              </w:rPr>
            </w:pPr>
            <w:r w:rsidRPr="00C26190">
              <w:rPr>
                <w:rFonts w:asciiTheme="majorBidi" w:hAnsiTheme="majorBidi" w:cstheme="majorBidi"/>
                <w:b/>
                <w:bCs/>
              </w:rPr>
              <w:t>Performance Expectancy (PE)</w:t>
            </w:r>
          </w:p>
          <w:p w14:paraId="4C1742F4" w14:textId="77777777" w:rsidR="00F365F7" w:rsidRPr="00C26190" w:rsidRDefault="00F365F7" w:rsidP="00F365F7">
            <w:pPr>
              <w:rPr>
                <w:rFonts w:asciiTheme="majorBidi" w:hAnsiTheme="majorBidi" w:cstheme="majorBidi"/>
              </w:rPr>
            </w:pPr>
            <w:r w:rsidRPr="00C26190">
              <w:rPr>
                <w:rFonts w:asciiTheme="majorBidi" w:hAnsiTheme="majorBidi" w:cstheme="majorBidi"/>
              </w:rPr>
              <w:t>PE1</w:t>
            </w:r>
            <w:r>
              <w:rPr>
                <w:rFonts w:asciiTheme="majorBidi" w:hAnsiTheme="majorBidi" w:cstheme="majorBidi"/>
              </w:rPr>
              <w:t xml:space="preserve"> </w:t>
            </w:r>
            <w:r w:rsidRPr="00C26190">
              <w:rPr>
                <w:rFonts w:asciiTheme="majorBidi" w:hAnsiTheme="majorBidi" w:cstheme="majorBidi"/>
              </w:rPr>
              <w:t>I find Telehealth highly useful in my life</w:t>
            </w:r>
          </w:p>
          <w:p w14:paraId="33706335" w14:textId="77777777" w:rsidR="00F365F7" w:rsidRPr="00C26190" w:rsidRDefault="00F365F7" w:rsidP="00F365F7">
            <w:pPr>
              <w:rPr>
                <w:rFonts w:asciiTheme="majorBidi" w:hAnsiTheme="majorBidi" w:cstheme="majorBidi"/>
              </w:rPr>
            </w:pPr>
            <w:r w:rsidRPr="00C26190">
              <w:rPr>
                <w:rFonts w:asciiTheme="majorBidi" w:hAnsiTheme="majorBidi" w:cstheme="majorBidi"/>
              </w:rPr>
              <w:t>PE2</w:t>
            </w:r>
            <w:r>
              <w:rPr>
                <w:rFonts w:asciiTheme="majorBidi" w:hAnsiTheme="majorBidi" w:cstheme="majorBidi"/>
              </w:rPr>
              <w:t xml:space="preserve"> </w:t>
            </w:r>
            <w:r w:rsidRPr="00C26190">
              <w:rPr>
                <w:rFonts w:asciiTheme="majorBidi" w:hAnsiTheme="majorBidi" w:cstheme="majorBidi"/>
              </w:rPr>
              <w:t>Telehealth could enhance the level of convenience in accessing medical care services</w:t>
            </w:r>
          </w:p>
          <w:p w14:paraId="018126F0" w14:textId="799AB68D" w:rsidR="00F365F7" w:rsidRPr="000E7416" w:rsidRDefault="00F365F7" w:rsidP="00F365F7">
            <w:pPr>
              <w:rPr>
                <w:rFonts w:asciiTheme="majorBidi" w:hAnsiTheme="majorBidi" w:cstheme="majorBidi"/>
                <w:b/>
                <w:bCs/>
              </w:rPr>
            </w:pPr>
            <w:r w:rsidRPr="00C26190">
              <w:rPr>
                <w:rFonts w:asciiTheme="majorBidi" w:hAnsiTheme="majorBidi" w:cstheme="majorBidi"/>
              </w:rPr>
              <w:t>PE3</w:t>
            </w:r>
            <w:r>
              <w:rPr>
                <w:rFonts w:asciiTheme="majorBidi" w:hAnsiTheme="majorBidi" w:cstheme="majorBidi"/>
              </w:rPr>
              <w:t xml:space="preserve"> </w:t>
            </w:r>
            <w:r w:rsidRPr="00C26190">
              <w:rPr>
                <w:rFonts w:asciiTheme="majorBidi" w:hAnsiTheme="majorBidi" w:cstheme="majorBidi"/>
              </w:rPr>
              <w:t>Using Telehealth increase my capability to manage my health</w:t>
            </w:r>
          </w:p>
        </w:tc>
        <w:tc>
          <w:tcPr>
            <w:tcW w:w="2695" w:type="dxa"/>
            <w:shd w:val="clear" w:color="auto" w:fill="E2EFD9" w:themeFill="accent6" w:themeFillTint="33"/>
          </w:tcPr>
          <w:p w14:paraId="52BF76F0" w14:textId="3F5A384F"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zmP6AsnA","properties":{"formattedCitation":"(Napitupulu et al., 2021)","plainCitation":"(Napitupulu et al., 2021)","noteIndex":0},"citationItems":[{"id":5211,"uris":["http://zotero.org/groups/2521412/items/PBYLGQRJ"],"itemData":{"id":5211,"type":"article-journal","abstract":"Telehealth has become an emerging technology since they offer remote healthcare services for infected patients or those who are worried about being infected. Furthermore, Telehealth can provide routine care without the risk of contracting Covid-19. Although Telehealth offers many potential benefits, the challenge was to encourage people to use them. Research related to Telehealth adoption in Indonesia is still limited, so there is still a lack of understanding regarding their behavior intentions in using Telehealth. One of the most widely used theories to explain Telehealth adoption is the Unified Theory of Acceptance and Use of Technology (UTAUT). However, doctors' opinion and computer anxiety variables have never been applied in the UTAUT model to analyze Telehealth use behavior, especially for cases in Indonesia during the Covid-19 outbreak. In addition, many researchers point out the importance of both variables in the healthcare context increasing the need for examining this feature. This paper discusses it for the first time. The survey was conducted by distributing online questionnaires via Google Docs to 118 Indonesian respondents who have used Telehealth. The results show that performance expectancy, effort expectancy, and facilitating conditions significantly affect behavior intention to use Telehealth. Social Influence is not significantly associated with behavioral intention since early adopters are considered reluctant to other views. Moreover, performance expectancy is significantly affected by doctor's opinions and effort expectancy is strongly influenced by computer anxiety.","container-title":"International Journal of Engineering Intelligent Systems for Electrical Engineering and Communications","DOI":"10.22266/ijies2021.0630.23","journalAbbreviation":"International Journal of Engineering Intelligent Systems for Electrical Engineering and Communications","page":"2021","source":"ResearchGate","title":"Factor Influencing of Telehealth Acceptance During COVID-19 Outbreak: Extending UTAUT Model","title-short":"Factor Influencing of Telehealth Acceptance During COVID-19 Outbreak","volume":"14","author":[{"family":"Napitupulu","given":"Darmawan"},{"family":"Yacub","given":"Rudi"},{"family":"Halim Perdana Kusuma","given":"Aditya"}],"issued":{"date-parts":[["2021",5,5]]}}}],"schema":"https://github.com/citation-style-language/schema/raw/master/csl-citation.json"} </w:instrText>
            </w:r>
            <w:r>
              <w:rPr>
                <w:rFonts w:asciiTheme="majorBidi" w:hAnsiTheme="majorBidi" w:cstheme="majorBidi"/>
              </w:rPr>
              <w:fldChar w:fldCharType="separate"/>
            </w:r>
            <w:r w:rsidRPr="004E3201">
              <w:rPr>
                <w:rFonts w:ascii="Times New Roman" w:hAnsi="Times New Roman" w:cs="Times New Roman"/>
              </w:rPr>
              <w:t>(Napitupulu et al., 2021)</w:t>
            </w:r>
            <w:r>
              <w:rPr>
                <w:rFonts w:asciiTheme="majorBidi" w:hAnsiTheme="majorBidi" w:cstheme="majorBidi"/>
              </w:rPr>
              <w:fldChar w:fldCharType="end"/>
            </w:r>
          </w:p>
        </w:tc>
      </w:tr>
      <w:tr w:rsidR="00F365F7" w14:paraId="7060E8E0" w14:textId="77777777" w:rsidTr="009C5EB2">
        <w:tc>
          <w:tcPr>
            <w:tcW w:w="10255" w:type="dxa"/>
            <w:shd w:val="clear" w:color="auto" w:fill="E2EFD9" w:themeFill="accent6" w:themeFillTint="33"/>
          </w:tcPr>
          <w:p w14:paraId="21262CB0" w14:textId="77777777" w:rsidR="00F365F7" w:rsidRPr="00297C4D" w:rsidRDefault="00F365F7" w:rsidP="00F365F7">
            <w:pPr>
              <w:rPr>
                <w:rFonts w:asciiTheme="majorBidi" w:hAnsiTheme="majorBidi" w:cstheme="majorBidi"/>
                <w:b/>
                <w:bCs/>
              </w:rPr>
            </w:pPr>
            <w:r w:rsidRPr="00297C4D">
              <w:rPr>
                <w:rFonts w:asciiTheme="majorBidi" w:hAnsiTheme="majorBidi" w:cstheme="majorBidi"/>
                <w:b/>
                <w:bCs/>
              </w:rPr>
              <w:t>Performance expectancy (PE)</w:t>
            </w:r>
          </w:p>
          <w:p w14:paraId="508D0D9D" w14:textId="77777777" w:rsidR="00F365F7" w:rsidRPr="001B27DD" w:rsidRDefault="00F365F7" w:rsidP="00F365F7">
            <w:pPr>
              <w:rPr>
                <w:rFonts w:asciiTheme="majorBidi" w:hAnsiTheme="majorBidi" w:cstheme="majorBidi"/>
              </w:rPr>
            </w:pPr>
            <w:r w:rsidRPr="001B27DD">
              <w:rPr>
                <w:rFonts w:asciiTheme="majorBidi" w:hAnsiTheme="majorBidi" w:cstheme="majorBidi"/>
              </w:rPr>
              <w:t>PE1 Using IoT-based wearable fitness trackers allows me to manage daily activities in an</w:t>
            </w:r>
            <w:r>
              <w:rPr>
                <w:rFonts w:asciiTheme="majorBidi" w:hAnsiTheme="majorBidi" w:cstheme="majorBidi"/>
              </w:rPr>
              <w:t xml:space="preserve"> ef</w:t>
            </w:r>
            <w:r w:rsidRPr="001B27DD">
              <w:rPr>
                <w:rFonts w:asciiTheme="majorBidi" w:hAnsiTheme="majorBidi" w:cstheme="majorBidi"/>
              </w:rPr>
              <w:t>ficient way.</w:t>
            </w:r>
          </w:p>
          <w:p w14:paraId="4E502A48" w14:textId="77777777" w:rsidR="00F365F7" w:rsidRPr="001B27DD" w:rsidRDefault="00F365F7" w:rsidP="00F365F7">
            <w:pPr>
              <w:rPr>
                <w:rFonts w:asciiTheme="majorBidi" w:hAnsiTheme="majorBidi" w:cstheme="majorBidi"/>
              </w:rPr>
            </w:pPr>
            <w:r w:rsidRPr="001B27DD">
              <w:rPr>
                <w:rFonts w:asciiTheme="majorBidi" w:hAnsiTheme="majorBidi" w:cstheme="majorBidi"/>
              </w:rPr>
              <w:t>PE2 Using IoT-based wearable fitness trackers makes the daily activities easier.</w:t>
            </w:r>
          </w:p>
          <w:p w14:paraId="48C1CB14" w14:textId="7472FBB9" w:rsidR="00F365F7" w:rsidRPr="000E7416" w:rsidRDefault="00F365F7" w:rsidP="00F365F7">
            <w:pPr>
              <w:rPr>
                <w:rFonts w:asciiTheme="majorBidi" w:hAnsiTheme="majorBidi" w:cstheme="majorBidi"/>
                <w:b/>
                <w:bCs/>
              </w:rPr>
            </w:pPr>
            <w:r w:rsidRPr="001B27DD">
              <w:rPr>
                <w:rFonts w:asciiTheme="majorBidi" w:hAnsiTheme="majorBidi" w:cstheme="majorBidi"/>
              </w:rPr>
              <w:t>PE3 Using IoT-based wearable fitness trackers allow me to accomplish daily activities more quickly</w:t>
            </w:r>
          </w:p>
        </w:tc>
        <w:tc>
          <w:tcPr>
            <w:tcW w:w="2695" w:type="dxa"/>
            <w:shd w:val="clear" w:color="auto" w:fill="E2EFD9" w:themeFill="accent6" w:themeFillTint="33"/>
          </w:tcPr>
          <w:p w14:paraId="4D988CDD" w14:textId="7A2FD3CD"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nV9npuqq","properties":{"formattedCitation":"(Kao et al., 2019)","plainCitation":"(Kao et al., 2019)","noteIndex":0},"citationItems":[{"id":5011,"uris":["http://zotero.org/groups/2521412/items/7MBZVY2G"],"itemData":{"id":5011,"type":"article-journal","abstract":"In recent years, IoT (Internet of Things)-based smart devices have penetrated a wide range of markets, including connected health, smart home, and wearable devices. Among the IoT-based smart devices, wearable fitness trackers are the most widely diffused and adopted IoT based devices. Such devices can monitor or track the physical activity of the person wearing them. Although society has benefitted from the conveniences provided by IoT-based wearable fitness trackers, few studies have explored the factors influencing the adoption of such technology. Furthermore, one of the most prevalent issues nowadays is the large attrition rate of consumers no longer wearing their device. Consequently, this article aims to define an analytic framework that can be used to explore the factors that influence the adoption of IoT-based wearable fitness trackers. In this article, the constructs for evaluating these factors will be explored by reviewing extant studies and theories. Then, these constructs are further evaluated based on experts’ consensus using the modified Delphi method. Based on the opinions of experts, the analytic framework for deriving an influence relationship map (IRM) is derived using the decision-making trial and evaluation laboratory (DEMATEL). Finally, based on the IRM, the behaviors adopted by mass customers toward IoT-based wearable fitness trackers are confirmed using the partial least squares (PLS) structural equation model (SEM) approach. The proposed analytic framework that integrates the DEMATEL and PLS-SEM was verified as being a feasible research area by empirical validation that was based on opinions provided by both Taiwanese experts and mass customers. The proposed analytic method can be used in future studies of technology marketing and consumer behaviors.","container-title":"International Journal of Environmental Research and Public Health","DOI":"10.3390/ijerph16183227","ISSN":"1660-4601","issue":"18","language":"en","license":"http://creativecommons.org/licenses/by/3.0/","note":"number: 18\npublisher: Multidisciplinary Digital Publishing Institute","page":"3227","source":"www.mdpi.com","title":"An Exploration and Confirmation of the Factors Influencing Adoption of IoT-Based Wearable Fitness Trackers","volume":"16","author":[{"family":"Kao","given":"Yu-Sheng"},{"family":"Nawata","given":"Kazumitsu"},{"family":"Huang","given":"Chi-Yo"}],"issued":{"date-parts":[["2019",1]]}}}],"schema":"https://github.com/citation-style-language/schema/raw/master/csl-citation.json"} </w:instrText>
            </w:r>
            <w:r>
              <w:rPr>
                <w:rFonts w:asciiTheme="majorBidi" w:hAnsiTheme="majorBidi" w:cstheme="majorBidi"/>
              </w:rPr>
              <w:fldChar w:fldCharType="separate"/>
            </w:r>
            <w:r w:rsidRPr="00297C4D">
              <w:rPr>
                <w:rFonts w:ascii="Times New Roman" w:hAnsi="Times New Roman" w:cs="Times New Roman"/>
              </w:rPr>
              <w:t>(Kao et al., 2019)</w:t>
            </w:r>
            <w:r>
              <w:rPr>
                <w:rFonts w:asciiTheme="majorBidi" w:hAnsiTheme="majorBidi" w:cstheme="majorBidi"/>
              </w:rPr>
              <w:fldChar w:fldCharType="end"/>
            </w:r>
          </w:p>
        </w:tc>
      </w:tr>
      <w:tr w:rsidR="00F365F7" w14:paraId="76232E4C" w14:textId="77777777" w:rsidTr="009C5EB2">
        <w:tc>
          <w:tcPr>
            <w:tcW w:w="10255" w:type="dxa"/>
            <w:shd w:val="clear" w:color="auto" w:fill="E2EFD9" w:themeFill="accent6" w:themeFillTint="33"/>
          </w:tcPr>
          <w:p w14:paraId="17DD5962" w14:textId="77777777" w:rsidR="00F365F7" w:rsidRPr="00297C4D" w:rsidRDefault="00F365F7" w:rsidP="00F365F7">
            <w:pPr>
              <w:rPr>
                <w:rFonts w:asciiTheme="majorBidi" w:hAnsiTheme="majorBidi" w:cstheme="majorBidi"/>
                <w:b/>
                <w:bCs/>
              </w:rPr>
            </w:pPr>
            <w:r w:rsidRPr="00297C4D">
              <w:rPr>
                <w:rFonts w:asciiTheme="majorBidi" w:hAnsiTheme="majorBidi" w:cstheme="majorBidi"/>
                <w:b/>
                <w:bCs/>
              </w:rPr>
              <w:t>Performance expectancy (PE)</w:t>
            </w:r>
          </w:p>
          <w:p w14:paraId="21BACC76" w14:textId="77777777" w:rsidR="00F365F7" w:rsidRPr="005C601D" w:rsidRDefault="00F365F7" w:rsidP="00F365F7">
            <w:pPr>
              <w:rPr>
                <w:rFonts w:asciiTheme="majorBidi" w:hAnsiTheme="majorBidi" w:cstheme="majorBidi"/>
              </w:rPr>
            </w:pPr>
            <w:r w:rsidRPr="005C601D">
              <w:rPr>
                <w:rFonts w:asciiTheme="majorBidi" w:hAnsiTheme="majorBidi" w:cstheme="majorBidi"/>
              </w:rPr>
              <w:t>PE1 I find wellness wearables useful in my daily life</w:t>
            </w:r>
          </w:p>
          <w:p w14:paraId="164285C4" w14:textId="77777777" w:rsidR="00F365F7" w:rsidRPr="005C601D" w:rsidRDefault="00F365F7" w:rsidP="00F365F7">
            <w:pPr>
              <w:rPr>
                <w:rFonts w:asciiTheme="majorBidi" w:hAnsiTheme="majorBidi" w:cstheme="majorBidi"/>
              </w:rPr>
            </w:pPr>
            <w:r w:rsidRPr="005C601D">
              <w:rPr>
                <w:rFonts w:asciiTheme="majorBidi" w:hAnsiTheme="majorBidi" w:cstheme="majorBidi"/>
              </w:rPr>
              <w:t>PE2 Using wellness wearables daily will increase my chances to improve my performance</w:t>
            </w:r>
          </w:p>
          <w:p w14:paraId="11125AD7" w14:textId="77777777" w:rsidR="00F365F7" w:rsidRPr="005C601D" w:rsidRDefault="00F365F7" w:rsidP="00F365F7">
            <w:pPr>
              <w:rPr>
                <w:rFonts w:asciiTheme="majorBidi" w:hAnsiTheme="majorBidi" w:cstheme="majorBidi"/>
              </w:rPr>
            </w:pPr>
            <w:r w:rsidRPr="005C601D">
              <w:rPr>
                <w:rFonts w:asciiTheme="majorBidi" w:hAnsiTheme="majorBidi" w:cstheme="majorBidi"/>
              </w:rPr>
              <w:t xml:space="preserve">PE3 Using wellness wearables daily enables me to accomplish tasks more quickly </w:t>
            </w:r>
          </w:p>
          <w:p w14:paraId="0833AB26" w14:textId="77777777" w:rsidR="00F365F7" w:rsidRPr="005C601D" w:rsidRDefault="00F365F7" w:rsidP="00F365F7">
            <w:pPr>
              <w:rPr>
                <w:rFonts w:asciiTheme="majorBidi" w:hAnsiTheme="majorBidi" w:cstheme="majorBidi"/>
              </w:rPr>
            </w:pPr>
            <w:r w:rsidRPr="005C601D">
              <w:rPr>
                <w:rFonts w:asciiTheme="majorBidi" w:hAnsiTheme="majorBidi" w:cstheme="majorBidi"/>
              </w:rPr>
              <w:t>PE4 Using wellness wearables will increase my productivity in doing daily activities</w:t>
            </w:r>
          </w:p>
          <w:p w14:paraId="3EB6FC92" w14:textId="41397765" w:rsidR="00F365F7" w:rsidRPr="000E7416" w:rsidRDefault="00F365F7" w:rsidP="00F365F7">
            <w:pPr>
              <w:rPr>
                <w:rFonts w:asciiTheme="majorBidi" w:hAnsiTheme="majorBidi" w:cstheme="majorBidi"/>
                <w:b/>
                <w:bCs/>
              </w:rPr>
            </w:pPr>
            <w:r w:rsidRPr="005C601D">
              <w:rPr>
                <w:rFonts w:asciiTheme="majorBidi" w:hAnsiTheme="majorBidi" w:cstheme="majorBidi"/>
              </w:rPr>
              <w:t xml:space="preserve">PE5 Using wellness wearables will increase my chances of achieving things that are important to me </w:t>
            </w:r>
          </w:p>
        </w:tc>
        <w:tc>
          <w:tcPr>
            <w:tcW w:w="2695" w:type="dxa"/>
            <w:shd w:val="clear" w:color="auto" w:fill="E2EFD9" w:themeFill="accent6" w:themeFillTint="33"/>
          </w:tcPr>
          <w:p w14:paraId="0D04399F" w14:textId="54A62612"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e8ryuqFB","properties":{"formattedCitation":"(Niknejad et al., 2018)","plainCitation":"(Niknejad et al., 2018)","noteIndex":0},"citationItems":[{"id":4902,"uris":["http://zotero.org/groups/2521412/items/WI48PMSH"],"itemData":{"id":4902,"type":"article-journal","abstract":"Wearable Technology is going to be the biggest buzzword and the next generation of digital revolution in the near future. Wearables have changed the focus of the healthcare industry to prevention programs in order to encourage individuals to be more active and to take the responsibility of their own health. Although, the intention of consumers to use wellness wearables has been growing rapidly, the number of individuals who refuses continued use of such devices increases day-by-day. Diffusion and innovation of new technology could be more efficiently gained by consumer's adoption. So, it is extremely important for providers and designers to understand the impact of positive and negative factors on consumers' intention to use wellness wearables. Moreover, a unified framework is required for better understanding of individuals' behavioral intention for using wellness wearables. Thus, the goal of this study is to identify the potential factors that influence consumers' willingness to use wellness wearables as well as proposing a unified framework based on Unified Theory of Acceptance and Use of Technology 2 (UTAUT2) and Value-based Adoption Model (VAM) with two extra factors, perceived trust and perceived health increase. The findings of this article improves the theoretical understanding of the engaged factors in the proposed research model of the study.","container-title":"International Journal of Internet, Broadcasting and Communication","DOI":"10.7236/IJIBC.2018.10.3.1","ISSN":"2288-4920","issue":"3","language":"eng","note":"publisher: The Institute of Internet, Broadcasting and Communication","page":"1-10","source":"koreascience.kr","title":"Behavioral Intention to Use Wellness Wearables: A Conceptual Model Development","title-short":"Behavioral Intention to Use Wellness Wearables","volume":"10","author":[{"family":"Niknejad","given":"Naghmeh"},{"family":"Hussin","given":"Ab Razak Che"},{"family":"Ghani","given":"Imran"}],"issued":{"date-parts":[["2018"]]}}}],"schema":"https://github.com/citation-style-language/schema/raw/master/csl-citation.json"} </w:instrText>
            </w:r>
            <w:r>
              <w:rPr>
                <w:rFonts w:asciiTheme="majorBidi" w:hAnsiTheme="majorBidi" w:cstheme="majorBidi"/>
              </w:rPr>
              <w:fldChar w:fldCharType="separate"/>
            </w:r>
            <w:r w:rsidRPr="00355939">
              <w:rPr>
                <w:rFonts w:ascii="Times New Roman" w:hAnsi="Times New Roman" w:cs="Times New Roman"/>
              </w:rPr>
              <w:t>(Niknejad et al., 2018)</w:t>
            </w:r>
            <w:r>
              <w:rPr>
                <w:rFonts w:asciiTheme="majorBidi" w:hAnsiTheme="majorBidi" w:cstheme="majorBidi"/>
              </w:rPr>
              <w:fldChar w:fldCharType="end"/>
            </w:r>
          </w:p>
        </w:tc>
      </w:tr>
      <w:tr w:rsidR="00F365F7" w14:paraId="3CFC723A" w14:textId="77777777" w:rsidTr="009C5EB2">
        <w:tc>
          <w:tcPr>
            <w:tcW w:w="10255" w:type="dxa"/>
            <w:shd w:val="clear" w:color="auto" w:fill="E2EFD9" w:themeFill="accent6" w:themeFillTint="33"/>
          </w:tcPr>
          <w:p w14:paraId="0E5F1F88" w14:textId="77777777" w:rsidR="00F365F7" w:rsidRPr="00FF1BC7" w:rsidRDefault="00F365F7" w:rsidP="00F365F7">
            <w:pPr>
              <w:rPr>
                <w:rFonts w:asciiTheme="majorBidi" w:hAnsiTheme="majorBidi" w:cstheme="majorBidi"/>
                <w:b/>
                <w:bCs/>
              </w:rPr>
            </w:pPr>
            <w:r w:rsidRPr="00FF1BC7">
              <w:rPr>
                <w:rFonts w:asciiTheme="majorBidi" w:hAnsiTheme="majorBidi" w:cstheme="majorBidi"/>
                <w:b/>
                <w:bCs/>
              </w:rPr>
              <w:t>Performance expectancy (PE)</w:t>
            </w:r>
          </w:p>
          <w:p w14:paraId="72495ABA" w14:textId="77777777" w:rsidR="00F365F7" w:rsidRPr="00FF1BC7" w:rsidRDefault="00F365F7" w:rsidP="00F365F7">
            <w:pPr>
              <w:rPr>
                <w:rFonts w:asciiTheme="majorBidi" w:hAnsiTheme="majorBidi" w:cstheme="majorBidi"/>
              </w:rPr>
            </w:pPr>
            <w:r w:rsidRPr="00FF1BC7">
              <w:rPr>
                <w:rFonts w:asciiTheme="majorBidi" w:hAnsiTheme="majorBidi" w:cstheme="majorBidi"/>
              </w:rPr>
              <w:t>I find smartwatch useful for health and fitness monitoring in my daily life.</w:t>
            </w:r>
          </w:p>
          <w:p w14:paraId="032A85DD" w14:textId="32F41AF8" w:rsidR="00F365F7" w:rsidRPr="00FF1BC7" w:rsidRDefault="00F365F7" w:rsidP="00F365F7">
            <w:pPr>
              <w:rPr>
                <w:rFonts w:asciiTheme="majorBidi" w:hAnsiTheme="majorBidi" w:cstheme="majorBidi"/>
              </w:rPr>
            </w:pPr>
            <w:r w:rsidRPr="00FF1BC7">
              <w:rPr>
                <w:rFonts w:asciiTheme="majorBidi" w:hAnsiTheme="majorBidi" w:cstheme="majorBidi"/>
              </w:rPr>
              <w:t xml:space="preserve">Using smartwatch for health and fitness monitoring would enable me to </w:t>
            </w:r>
            <w:r w:rsidR="00B7061F" w:rsidRPr="00FF1BC7">
              <w:rPr>
                <w:rFonts w:asciiTheme="majorBidi" w:hAnsiTheme="majorBidi" w:cstheme="majorBidi"/>
              </w:rPr>
              <w:t>act</w:t>
            </w:r>
            <w:r w:rsidRPr="00FF1BC7">
              <w:rPr>
                <w:rFonts w:asciiTheme="majorBidi" w:hAnsiTheme="majorBidi" w:cstheme="majorBidi"/>
              </w:rPr>
              <w:t xml:space="preserve"> related to my health more quickly.</w:t>
            </w:r>
          </w:p>
          <w:p w14:paraId="61D24CCE" w14:textId="115E1F2B" w:rsidR="00F365F7" w:rsidRPr="00CA307D" w:rsidRDefault="00F365F7" w:rsidP="00F365F7">
            <w:pPr>
              <w:rPr>
                <w:rFonts w:asciiTheme="majorBidi" w:hAnsiTheme="majorBidi" w:cstheme="majorBidi"/>
                <w:b/>
                <w:bCs/>
              </w:rPr>
            </w:pPr>
            <w:r w:rsidRPr="00FF1BC7">
              <w:rPr>
                <w:rFonts w:asciiTheme="majorBidi" w:hAnsiTheme="majorBidi" w:cstheme="majorBidi"/>
              </w:rPr>
              <w:t>Using smartwatch improves the quality of my daily healthcare seeking.</w:t>
            </w:r>
          </w:p>
        </w:tc>
        <w:tc>
          <w:tcPr>
            <w:tcW w:w="2695" w:type="dxa"/>
            <w:shd w:val="clear" w:color="auto" w:fill="E2EFD9" w:themeFill="accent6" w:themeFillTint="33"/>
          </w:tcPr>
          <w:p w14:paraId="5BD95E1D" w14:textId="17A94692"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BqYM1PY0","properties":{"formattedCitation":"(Beh et al., 2021)","plainCitation":"(Beh et al., 2021)","noteIndex":0},"citationItems":[{"id":4404,"uris":["http://zotero.org/groups/2521412/items/5BIB4LQS"],"itemData":{"id":4404,"type":"article-journal","abstract":"Recent advancements in smartwatch technology have led to several applications in continuous fitness and health monitoring. Considering the benefits of smartwatches, their low level of usage for fitness and health monitoring purposes, and the limited understanding of determinants of their usage, this study advances the body of knowledge by developing an innovative and comprehensive research model that integrates the extended unified theory of acceptance and use of technology (UTAUT2) with perceived vulnerability and perceived severity as moderators. The model was tested using partial least squares (PLS), in a quantitative study with data from 271 respondents from Malaysia. The results showed that performance expectancy, effort expectancy, facilitating conditions and hedonic motivation have positive impacts on behavioural intentions towards using smartwatches for health and fitness monitoring. Perceived vulnerability moderates positively the impacts of effort expectancy. Perceived abstract severity moderates positively the impacts of social influence and negatively the influence of hedonic motivation. The findings provide useful insights for smartwatch technology developers, marketers and managers in developing more effective devices and strategies and consequently promoting smartwatches as health monitoring devices. These outcomes extend the UTAUT2 and provide new insights into drivers of the use of smartwatches for fitness and health monitoring.","container-title":"Behaviour &amp; Information Technology","DOI":"10.1080/0144929X.2019.1685597","ISSN":"0144-929X","issue":"3","note":"publisher: Taylor &amp; Francis\n_eprint: https://doi.org/10.1080/0144929X.2019.1685597","page":"282-299","source":"Taylor and Francis+NEJM","title":"Using smartwatches for fitness and health monitoring: the UTAUT2 combined with threat appraisal as moderators","title-short":"Using smartwatches for fitness and health monitoring","volume":"40","author":[{"family":"Beh","given":"Phaik Khee"},{"family":"Ganesan","given":"Yuvaraj"},{"family":"Iranmanesh","given":"Mohammad"},{"family":"Foroughi","given":"Behzad"}],"issued":{"date-parts":[["2021",2,17]]}}}],"schema":"https://github.com/citation-style-language/schema/raw/master/csl-citation.json"} </w:instrText>
            </w:r>
            <w:r>
              <w:rPr>
                <w:rFonts w:asciiTheme="majorBidi" w:hAnsiTheme="majorBidi" w:cstheme="majorBidi"/>
              </w:rPr>
              <w:fldChar w:fldCharType="separate"/>
            </w:r>
            <w:r w:rsidRPr="00FF1BC7">
              <w:rPr>
                <w:rFonts w:ascii="Times New Roman" w:hAnsi="Times New Roman" w:cs="Times New Roman"/>
              </w:rPr>
              <w:t>(Beh et al., 2021)</w:t>
            </w:r>
            <w:r>
              <w:rPr>
                <w:rFonts w:asciiTheme="majorBidi" w:hAnsiTheme="majorBidi" w:cstheme="majorBidi"/>
              </w:rPr>
              <w:fldChar w:fldCharType="end"/>
            </w:r>
          </w:p>
        </w:tc>
      </w:tr>
      <w:tr w:rsidR="00F365F7" w14:paraId="42EE9BBA" w14:textId="77777777" w:rsidTr="009C5EB2">
        <w:tc>
          <w:tcPr>
            <w:tcW w:w="10255" w:type="dxa"/>
            <w:shd w:val="clear" w:color="auto" w:fill="A6A6A6" w:themeFill="background1" w:themeFillShade="A6"/>
          </w:tcPr>
          <w:p w14:paraId="2A5DD063" w14:textId="43695587" w:rsidR="00F365F7" w:rsidRDefault="00F365F7" w:rsidP="00F365F7">
            <w:pPr>
              <w:rPr>
                <w:rFonts w:asciiTheme="majorBidi" w:hAnsiTheme="majorBidi" w:cstheme="majorBidi"/>
              </w:rPr>
            </w:pPr>
          </w:p>
        </w:tc>
        <w:tc>
          <w:tcPr>
            <w:tcW w:w="2695" w:type="dxa"/>
            <w:shd w:val="clear" w:color="auto" w:fill="A6A6A6" w:themeFill="background1" w:themeFillShade="A6"/>
          </w:tcPr>
          <w:p w14:paraId="6C102880" w14:textId="21F15C29" w:rsidR="00F365F7" w:rsidRDefault="00F365F7" w:rsidP="00F365F7">
            <w:pPr>
              <w:rPr>
                <w:rFonts w:asciiTheme="majorBidi" w:hAnsiTheme="majorBidi" w:cstheme="majorBidi"/>
              </w:rPr>
            </w:pPr>
          </w:p>
        </w:tc>
      </w:tr>
      <w:tr w:rsidR="00F365F7" w14:paraId="2D4F8927" w14:textId="77777777" w:rsidTr="009C5EB2">
        <w:tc>
          <w:tcPr>
            <w:tcW w:w="10255" w:type="dxa"/>
            <w:shd w:val="clear" w:color="auto" w:fill="D9E2F3" w:themeFill="accent1" w:themeFillTint="33"/>
          </w:tcPr>
          <w:p w14:paraId="5FF7554D" w14:textId="50CEBE2A" w:rsidR="00F365F7" w:rsidRPr="002D344F" w:rsidRDefault="00F365F7" w:rsidP="00F365F7">
            <w:pPr>
              <w:rPr>
                <w:rFonts w:asciiTheme="majorBidi" w:hAnsiTheme="majorBidi" w:cstheme="majorBidi"/>
                <w:b/>
                <w:bCs/>
              </w:rPr>
            </w:pPr>
            <w:r w:rsidRPr="002D344F">
              <w:rPr>
                <w:rFonts w:asciiTheme="majorBidi" w:hAnsiTheme="majorBidi" w:cstheme="majorBidi"/>
                <w:b/>
                <w:bCs/>
              </w:rPr>
              <w:t>Effort expectancy (EE)</w:t>
            </w:r>
          </w:p>
          <w:p w14:paraId="2E905DFD" w14:textId="26622BEC" w:rsidR="00F365F7" w:rsidRPr="002D344F" w:rsidRDefault="00F365F7" w:rsidP="00F365F7">
            <w:pPr>
              <w:rPr>
                <w:rFonts w:asciiTheme="majorBidi" w:hAnsiTheme="majorBidi" w:cstheme="majorBidi"/>
              </w:rPr>
            </w:pPr>
            <w:r w:rsidRPr="002D344F">
              <w:rPr>
                <w:rFonts w:asciiTheme="majorBidi" w:hAnsiTheme="majorBidi" w:cstheme="majorBidi"/>
              </w:rPr>
              <w:t xml:space="preserve">EE1. Learning how to use wearable health monitoring technology is easy for me. </w:t>
            </w:r>
          </w:p>
          <w:p w14:paraId="0B831F74" w14:textId="5467654D" w:rsidR="00F365F7" w:rsidRPr="002D344F" w:rsidRDefault="00F365F7" w:rsidP="00F365F7">
            <w:pPr>
              <w:rPr>
                <w:rFonts w:asciiTheme="majorBidi" w:hAnsiTheme="majorBidi" w:cstheme="majorBidi"/>
              </w:rPr>
            </w:pPr>
            <w:r w:rsidRPr="002D344F">
              <w:rPr>
                <w:rFonts w:asciiTheme="majorBidi" w:hAnsiTheme="majorBidi" w:cstheme="majorBidi"/>
              </w:rPr>
              <w:t>EE2. My interaction with wearable health monitoring technology is clear</w:t>
            </w:r>
            <w:r>
              <w:rPr>
                <w:rFonts w:asciiTheme="majorBidi" w:hAnsiTheme="majorBidi" w:cstheme="majorBidi"/>
              </w:rPr>
              <w:t xml:space="preserve"> </w:t>
            </w:r>
            <w:r w:rsidRPr="002D344F">
              <w:rPr>
                <w:rFonts w:asciiTheme="majorBidi" w:hAnsiTheme="majorBidi" w:cstheme="majorBidi"/>
              </w:rPr>
              <w:t>and understandable.</w:t>
            </w:r>
          </w:p>
          <w:p w14:paraId="405A57DE" w14:textId="77777777" w:rsidR="00F365F7" w:rsidRPr="002D344F" w:rsidRDefault="00F365F7" w:rsidP="00F365F7">
            <w:pPr>
              <w:rPr>
                <w:rFonts w:asciiTheme="majorBidi" w:hAnsiTheme="majorBidi" w:cstheme="majorBidi"/>
              </w:rPr>
            </w:pPr>
            <w:r w:rsidRPr="002D344F">
              <w:rPr>
                <w:rFonts w:asciiTheme="majorBidi" w:hAnsiTheme="majorBidi" w:cstheme="majorBidi"/>
              </w:rPr>
              <w:t>EE3. I find wearable health monitoring technology easy to use.</w:t>
            </w:r>
          </w:p>
          <w:p w14:paraId="10CBF3BF" w14:textId="0659CE2C" w:rsidR="00F365F7" w:rsidRPr="00CA307D" w:rsidRDefault="00F365F7" w:rsidP="00F365F7">
            <w:pPr>
              <w:rPr>
                <w:rFonts w:asciiTheme="majorBidi" w:hAnsiTheme="majorBidi" w:cstheme="majorBidi"/>
                <w:b/>
                <w:bCs/>
              </w:rPr>
            </w:pPr>
            <w:r w:rsidRPr="002D344F">
              <w:rPr>
                <w:rFonts w:asciiTheme="majorBidi" w:hAnsiTheme="majorBidi" w:cstheme="majorBidi"/>
              </w:rPr>
              <w:t>EE4. It is easy for me to become skillful at using wearable health</w:t>
            </w:r>
            <w:r>
              <w:rPr>
                <w:rFonts w:asciiTheme="majorBidi" w:hAnsiTheme="majorBidi" w:cstheme="majorBidi"/>
              </w:rPr>
              <w:t xml:space="preserve"> </w:t>
            </w:r>
            <w:r w:rsidRPr="002D344F">
              <w:rPr>
                <w:rFonts w:asciiTheme="majorBidi" w:hAnsiTheme="majorBidi" w:cstheme="majorBidi"/>
              </w:rPr>
              <w:t>monitoring technology.</w:t>
            </w:r>
          </w:p>
        </w:tc>
        <w:tc>
          <w:tcPr>
            <w:tcW w:w="2695" w:type="dxa"/>
            <w:shd w:val="clear" w:color="auto" w:fill="D9E2F3" w:themeFill="accent1" w:themeFillTint="33"/>
          </w:tcPr>
          <w:p w14:paraId="7B52A9F8" w14:textId="0370090C"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qc56GF8N","properties":{"formattedCitation":"(Binyamin &amp; Hoque, 2020)","plainCitation":"(Binyamin &amp; Hoque, 2020)","noteIndex":0},"citationItems":[{"id":4694,"uris":["http://zotero.org/groups/2521412/items/W8GSLT6X"],"itemData":{"id":4694,"type":"article-journal","abstract":"The market for wearable health monitoring technology is promising globally and in Saudi Arabia particularly. The country has a very high prevalence of chronic diseases that can be managed using wearable health monitoring technology. However, wearable devices are not fully advantageous if people do not accept them. Due to the parsimony of studies on the acceptance of wearable health monitoring technology, understanding the key drivers of using wearable health monitoring technology remains uncertain. This cross-sectional study extends the extended unified theory of acceptance and use of technology (UTAUT2) to explain the variance in the adoption intention of wearable health monitoring technology. A total of 256 responses were analyzed using the partial least squares structural equation modeling technique, in addition to the importance-performance map analysis. The results indicate that performance expectancy (PE), social influence (SI), facilitating conditions (FC), hedonic motivation (HM) and habit (HA) significantly impact users’ behavioral intention (BI) to adopt wearable health monitoring technology. The results also demonstrate that effort expectancy (EE), price value (PV), government health policy (GHP) and trust (TR) are not important. Based on the findings, this research presents a set of recommendations for decisions makers, managers and system developers in the healthcare sector to enhance the use and quality of wearable technology.","container-title":"Sustainability","DOI":"10.3390/su12229605","ISSN":"2071-1050","issue":"22","language":"en","license":"http://creativecommons.org/licenses/by/3.0/","note":"number: 22\npublisher: Multidisciplinary Digital Publishing Institute","page":"9605","source":"www.mdpi.com","title":"Understanding the Drivers of Wearable Health Monitoring Technology: An Extension of the Unified Theory of Acceptance and Use of Technology","title-short":"Understanding the Drivers of Wearable Health Monitoring Technology","volume":"12","author":[{"family":"Binyamin","given":"Sami S."},{"family":"Hoque","given":"Md Rakibul"}],"issued":{"date-parts":[["2020",1]]}}}],"schema":"https://github.com/citation-style-language/schema/raw/master/csl-citation.json"} </w:instrText>
            </w:r>
            <w:r>
              <w:rPr>
                <w:rFonts w:asciiTheme="majorBidi" w:hAnsiTheme="majorBidi" w:cstheme="majorBidi"/>
              </w:rPr>
              <w:fldChar w:fldCharType="separate"/>
            </w:r>
            <w:r w:rsidRPr="00CA307D">
              <w:rPr>
                <w:rFonts w:ascii="Times New Roman" w:hAnsi="Times New Roman" w:cs="Times New Roman"/>
              </w:rPr>
              <w:t>(Binyamin &amp; Hoque, 2020)</w:t>
            </w:r>
            <w:r>
              <w:rPr>
                <w:rFonts w:asciiTheme="majorBidi" w:hAnsiTheme="majorBidi" w:cstheme="majorBidi"/>
              </w:rPr>
              <w:fldChar w:fldCharType="end"/>
            </w:r>
          </w:p>
        </w:tc>
      </w:tr>
      <w:tr w:rsidR="00F365F7" w14:paraId="476FB78A" w14:textId="77777777" w:rsidTr="009C5EB2">
        <w:tc>
          <w:tcPr>
            <w:tcW w:w="10255" w:type="dxa"/>
            <w:shd w:val="clear" w:color="auto" w:fill="D9E2F3" w:themeFill="accent1" w:themeFillTint="33"/>
          </w:tcPr>
          <w:p w14:paraId="40807E66" w14:textId="77777777" w:rsidR="00F365F7" w:rsidRPr="006551FC" w:rsidRDefault="00F365F7" w:rsidP="00F365F7">
            <w:pPr>
              <w:rPr>
                <w:rFonts w:asciiTheme="majorBidi" w:hAnsiTheme="majorBidi" w:cstheme="majorBidi"/>
                <w:b/>
                <w:bCs/>
              </w:rPr>
            </w:pPr>
            <w:r w:rsidRPr="006551FC">
              <w:rPr>
                <w:rFonts w:asciiTheme="majorBidi" w:hAnsiTheme="majorBidi" w:cstheme="majorBidi"/>
                <w:b/>
                <w:bCs/>
              </w:rPr>
              <w:t>Effort Expectancy (EE)</w:t>
            </w:r>
          </w:p>
          <w:p w14:paraId="1C7DD4F7" w14:textId="77777777" w:rsidR="00F365F7" w:rsidRPr="001A734E" w:rsidRDefault="00F365F7" w:rsidP="00F365F7">
            <w:pPr>
              <w:rPr>
                <w:rFonts w:asciiTheme="majorBidi" w:hAnsiTheme="majorBidi" w:cstheme="majorBidi"/>
              </w:rPr>
            </w:pPr>
            <w:r w:rsidRPr="001A734E">
              <w:rPr>
                <w:rFonts w:asciiTheme="majorBidi" w:hAnsiTheme="majorBidi" w:cstheme="majorBidi"/>
              </w:rPr>
              <w:t>EE1 Learning how to use mHealth service is easy for me.</w:t>
            </w:r>
          </w:p>
          <w:p w14:paraId="225FCD44" w14:textId="77777777" w:rsidR="00F365F7" w:rsidRPr="001A734E" w:rsidRDefault="00F365F7" w:rsidP="00F365F7">
            <w:pPr>
              <w:rPr>
                <w:rFonts w:asciiTheme="majorBidi" w:hAnsiTheme="majorBidi" w:cstheme="majorBidi"/>
              </w:rPr>
            </w:pPr>
            <w:r w:rsidRPr="001A734E">
              <w:rPr>
                <w:rFonts w:asciiTheme="majorBidi" w:hAnsiTheme="majorBidi" w:cstheme="majorBidi"/>
              </w:rPr>
              <w:t>EE2 My interaction with mHealth service is clear and understandable.</w:t>
            </w:r>
          </w:p>
          <w:p w14:paraId="505272C2" w14:textId="77777777" w:rsidR="00F365F7" w:rsidRPr="001A734E" w:rsidRDefault="00F365F7" w:rsidP="00F365F7">
            <w:pPr>
              <w:rPr>
                <w:rFonts w:asciiTheme="majorBidi" w:hAnsiTheme="majorBidi" w:cstheme="majorBidi"/>
              </w:rPr>
            </w:pPr>
            <w:r w:rsidRPr="001A734E">
              <w:rPr>
                <w:rFonts w:asciiTheme="majorBidi" w:hAnsiTheme="majorBidi" w:cstheme="majorBidi"/>
              </w:rPr>
              <w:t>EE3 I find mHealth service easy to use.</w:t>
            </w:r>
          </w:p>
          <w:p w14:paraId="28C46CAB" w14:textId="06095A24" w:rsidR="00F365F7" w:rsidRPr="00B1696F" w:rsidRDefault="00F365F7" w:rsidP="00F365F7">
            <w:pPr>
              <w:rPr>
                <w:rFonts w:asciiTheme="majorBidi" w:hAnsiTheme="majorBidi" w:cstheme="majorBidi"/>
                <w:b/>
                <w:bCs/>
              </w:rPr>
            </w:pPr>
            <w:r w:rsidRPr="001A734E">
              <w:rPr>
                <w:rFonts w:asciiTheme="majorBidi" w:hAnsiTheme="majorBidi" w:cstheme="majorBidi"/>
              </w:rPr>
              <w:t>EE4 It is easy for me to become skillful at using mHealth service.</w:t>
            </w:r>
          </w:p>
        </w:tc>
        <w:tc>
          <w:tcPr>
            <w:tcW w:w="2695" w:type="dxa"/>
            <w:shd w:val="clear" w:color="auto" w:fill="D9E2F3" w:themeFill="accent1" w:themeFillTint="33"/>
          </w:tcPr>
          <w:p w14:paraId="1289B19E" w14:textId="2FD3CC81"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S0WhjFwK","properties":{"formattedCitation":"(Cao et al., 2022)","plainCitation":"(Cao et al., 2022)","noteIndex":0},"citationItems":[{"id":5260,"uris":["http://zotero.org/groups/2521412/items/MH5DJYV4"],"itemData":{"id":5260,"type":"article-journal","abstract":"The unprecedented development of information and communication technologies has opened up immense possibilities in the field of health care. Mobile health (mHealth) is gaining increasing attention as an important technology for solving health-related problems. Although a high rate of smartphone usage among young people in Japan has been identified, smartphone usage for health management is not high. As Japanese youth are important potential users of mHealth, it is necessary to explore theories that influence the behavioral intention of Japanese youth to adopt mHealth. This study conducted a questionnaire survey in a Japanese university and collected 233 valuable responses. This study was adapted and extended from the unified theory of acceptance and use of technology (UTAUT) model to measure eight constructs: health consciousness, social influence, facilitation conditions, perceived risk, trust, performance expectancy, effort expectancy, and behavioral intention. Structural equation modeling was used for hypothesis testing. We found that trust, performance expectancy, and effort expectancy directly influenced the behavioral intention to use mHealth. Health consciousness and social influence indirectly influence behavioral intention through trust and performance expectancy. Facilitation conditions indirectly influenced behavioral intention through effort expectancy. This study makes a vital theoretical contribution to policymakers and product developers for the further diffusion of mHealth among young people in Japan.","container-title":"International Journal of Environmental Research and Public Health","DOI":"10.3390/ijerph192215156","ISSN":"1660-4601","issue":"22","language":"en","license":"http://creativecommons.org/licenses/by/3.0/","note":"number: 22\npublisher: Multidisciplinary Digital Publishing Institute","page":"15156","source":"www.mdpi.com","title":"Social Acceptance of Mobile Health among Young Adults in Japan: An Extension of the UTAUT Model","title-short":"Social Acceptance of Mobile Health among Young Adults in Japan","volume":"19","author":[{"family":"Cao","given":"Jianfei"},{"family":"Kurata","given":"Karin"},{"family":"Lim","given":"Yeongjoo"},{"family":"Sengoku","given":"Shintaro"},{"family":"Kodama","given":"Kota"}],"issued":{"date-parts":[["2022",1]]}}}],"schema":"https://github.com/citation-style-language/schema/raw/master/csl-citation.json"} </w:instrText>
            </w:r>
            <w:r>
              <w:rPr>
                <w:rFonts w:asciiTheme="majorBidi" w:hAnsiTheme="majorBidi" w:cstheme="majorBidi"/>
              </w:rPr>
              <w:fldChar w:fldCharType="separate"/>
            </w:r>
            <w:r w:rsidRPr="006551FC">
              <w:rPr>
                <w:rFonts w:ascii="Times New Roman" w:hAnsi="Times New Roman" w:cs="Times New Roman"/>
              </w:rPr>
              <w:t>(Cao et al., 2022)</w:t>
            </w:r>
            <w:r>
              <w:rPr>
                <w:rFonts w:asciiTheme="majorBidi" w:hAnsiTheme="majorBidi" w:cstheme="majorBidi"/>
              </w:rPr>
              <w:fldChar w:fldCharType="end"/>
            </w:r>
          </w:p>
        </w:tc>
      </w:tr>
      <w:tr w:rsidR="00F365F7" w14:paraId="68E10194" w14:textId="77777777" w:rsidTr="009C5EB2">
        <w:tc>
          <w:tcPr>
            <w:tcW w:w="10255" w:type="dxa"/>
            <w:shd w:val="clear" w:color="auto" w:fill="D9E2F3" w:themeFill="accent1" w:themeFillTint="33"/>
          </w:tcPr>
          <w:p w14:paraId="6B5937E5" w14:textId="77777777" w:rsidR="00F365F7" w:rsidRPr="00681F7D" w:rsidRDefault="00F365F7" w:rsidP="00F365F7">
            <w:pPr>
              <w:rPr>
                <w:rFonts w:asciiTheme="majorBidi" w:hAnsiTheme="majorBidi" w:cstheme="majorBidi"/>
                <w:b/>
                <w:bCs/>
              </w:rPr>
            </w:pPr>
            <w:r w:rsidRPr="00681F7D">
              <w:rPr>
                <w:rFonts w:asciiTheme="majorBidi" w:hAnsiTheme="majorBidi" w:cstheme="majorBidi"/>
                <w:b/>
                <w:bCs/>
              </w:rPr>
              <w:t>Effort Expectancy (EE)</w:t>
            </w:r>
          </w:p>
          <w:p w14:paraId="58C22D86" w14:textId="77777777" w:rsidR="00F365F7" w:rsidRPr="00681F7D" w:rsidRDefault="00F365F7" w:rsidP="00F365F7">
            <w:pPr>
              <w:rPr>
                <w:rFonts w:asciiTheme="majorBidi" w:hAnsiTheme="majorBidi" w:cstheme="majorBidi"/>
              </w:rPr>
            </w:pPr>
            <w:r w:rsidRPr="00681F7D">
              <w:rPr>
                <w:rFonts w:asciiTheme="majorBidi" w:hAnsiTheme="majorBidi" w:cstheme="majorBidi"/>
              </w:rPr>
              <w:t>EE1</w:t>
            </w:r>
            <w:r>
              <w:rPr>
                <w:rFonts w:asciiTheme="majorBidi" w:hAnsiTheme="majorBidi" w:cstheme="majorBidi"/>
              </w:rPr>
              <w:t xml:space="preserve"> </w:t>
            </w:r>
            <w:r w:rsidRPr="00681F7D">
              <w:rPr>
                <w:rFonts w:asciiTheme="majorBidi" w:hAnsiTheme="majorBidi" w:cstheme="majorBidi"/>
              </w:rPr>
              <w:t>I find using Telehealth would be simple</w:t>
            </w:r>
          </w:p>
          <w:p w14:paraId="2C5945B9" w14:textId="77777777" w:rsidR="00F365F7" w:rsidRPr="00681F7D" w:rsidRDefault="00F365F7" w:rsidP="00F365F7">
            <w:pPr>
              <w:rPr>
                <w:rFonts w:asciiTheme="majorBidi" w:hAnsiTheme="majorBidi" w:cstheme="majorBidi"/>
              </w:rPr>
            </w:pPr>
            <w:r w:rsidRPr="00681F7D">
              <w:rPr>
                <w:rFonts w:asciiTheme="majorBidi" w:hAnsiTheme="majorBidi" w:cstheme="majorBidi"/>
              </w:rPr>
              <w:t>EE2</w:t>
            </w:r>
            <w:r>
              <w:rPr>
                <w:rFonts w:asciiTheme="majorBidi" w:hAnsiTheme="majorBidi" w:cstheme="majorBidi"/>
              </w:rPr>
              <w:t xml:space="preserve"> </w:t>
            </w:r>
            <w:r w:rsidRPr="00681F7D">
              <w:rPr>
                <w:rFonts w:asciiTheme="majorBidi" w:hAnsiTheme="majorBidi" w:cstheme="majorBidi"/>
              </w:rPr>
              <w:t>My interaction with Telehealth is clear and understandable</w:t>
            </w:r>
          </w:p>
          <w:p w14:paraId="65DBCECD" w14:textId="77D48E17" w:rsidR="00F365F7" w:rsidRPr="00B1696F" w:rsidRDefault="00F365F7" w:rsidP="00F365F7">
            <w:pPr>
              <w:rPr>
                <w:rFonts w:asciiTheme="majorBidi" w:hAnsiTheme="majorBidi" w:cstheme="majorBidi"/>
                <w:b/>
                <w:bCs/>
              </w:rPr>
            </w:pPr>
            <w:r w:rsidRPr="00681F7D">
              <w:rPr>
                <w:rFonts w:asciiTheme="majorBidi" w:hAnsiTheme="majorBidi" w:cstheme="majorBidi"/>
              </w:rPr>
              <w:t>EE3</w:t>
            </w:r>
            <w:r>
              <w:rPr>
                <w:rFonts w:asciiTheme="majorBidi" w:hAnsiTheme="majorBidi" w:cstheme="majorBidi"/>
              </w:rPr>
              <w:t xml:space="preserve"> </w:t>
            </w:r>
            <w:r w:rsidRPr="00681F7D">
              <w:rPr>
                <w:rFonts w:asciiTheme="majorBidi" w:hAnsiTheme="majorBidi" w:cstheme="majorBidi"/>
              </w:rPr>
              <w:t>Learning how to use Telehealth is easy for me</w:t>
            </w:r>
          </w:p>
        </w:tc>
        <w:tc>
          <w:tcPr>
            <w:tcW w:w="2695" w:type="dxa"/>
            <w:shd w:val="clear" w:color="auto" w:fill="D9E2F3" w:themeFill="accent1" w:themeFillTint="33"/>
          </w:tcPr>
          <w:p w14:paraId="3C99871C" w14:textId="305BF7ED"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g07k7Ip4","properties":{"formattedCitation":"(Napitupulu et al., 2021)","plainCitation":"(Napitupulu et al., 2021)","noteIndex":0},"citationItems":[{"id":5211,"uris":["http://zotero.org/groups/2521412/items/PBYLGQRJ"],"itemData":{"id":5211,"type":"article-journal","abstract":"Telehealth has become an emerging technology since they offer remote healthcare services for infected patients or those who are worried about being infected. Furthermore, Telehealth can provide routine care without the risk of contracting Covid-19. Although Telehealth offers many potential benefits, the challenge was to encourage people to use them. Research related to Telehealth adoption in Indonesia is still limited, so there is still a lack of understanding regarding their behavior intentions in using Telehealth. One of the most widely used theories to explain Telehealth adoption is the Unified Theory of Acceptance and Use of Technology (UTAUT). However, doctors' opinion and computer anxiety variables have never been applied in the UTAUT model to analyze Telehealth use behavior, especially for cases in Indonesia during the Covid-19 outbreak. In addition, many researchers point out the importance of both variables in the healthcare context increasing the need for examining this feature. This paper discusses it for the first time. The survey was conducted by distributing online questionnaires via Google Docs to 118 Indonesian respondents who have used Telehealth. The results show that performance expectancy, effort expectancy, and facilitating conditions significantly affect behavior intention to use Telehealth. Social Influence is not significantly associated with behavioral intention since early adopters are considered reluctant to other views. Moreover, performance expectancy is significantly affected by doctor's opinions and effort expectancy is strongly influenced by computer anxiety.","container-title":"International Journal of Engineering Intelligent Systems for Electrical Engineering and Communications","DOI":"10.22266/ijies2021.0630.23","journalAbbreviation":"International Journal of Engineering Intelligent Systems for Electrical Engineering and Communications","page":"2021","source":"ResearchGate","title":"Factor Influencing of Telehealth Acceptance During COVID-19 Outbreak: Extending UTAUT Model","title-short":"Factor Influencing of Telehealth Acceptance During COVID-19 Outbreak","volume":"14","author":[{"family":"Napitupulu","given":"Darmawan"},{"family":"Yacub","given":"Rudi"},{"family":"Halim Perdana Kusuma","given":"Aditya"}],"issued":{"date-parts":[["2021",5,5]]}}}],"schema":"https://github.com/citation-style-language/schema/raw/master/csl-citation.json"} </w:instrText>
            </w:r>
            <w:r>
              <w:rPr>
                <w:rFonts w:asciiTheme="majorBidi" w:hAnsiTheme="majorBidi" w:cstheme="majorBidi"/>
              </w:rPr>
              <w:fldChar w:fldCharType="separate"/>
            </w:r>
            <w:r w:rsidRPr="004E3201">
              <w:rPr>
                <w:rFonts w:ascii="Times New Roman" w:hAnsi="Times New Roman" w:cs="Times New Roman"/>
              </w:rPr>
              <w:t>(Napitupulu et al., 2021)</w:t>
            </w:r>
            <w:r>
              <w:rPr>
                <w:rFonts w:asciiTheme="majorBidi" w:hAnsiTheme="majorBidi" w:cstheme="majorBidi"/>
              </w:rPr>
              <w:fldChar w:fldCharType="end"/>
            </w:r>
          </w:p>
        </w:tc>
      </w:tr>
      <w:tr w:rsidR="00F365F7" w14:paraId="13A0DD95" w14:textId="77777777" w:rsidTr="009C5EB2">
        <w:tc>
          <w:tcPr>
            <w:tcW w:w="10255" w:type="dxa"/>
            <w:shd w:val="clear" w:color="auto" w:fill="D9E2F3" w:themeFill="accent1" w:themeFillTint="33"/>
          </w:tcPr>
          <w:p w14:paraId="00F22E74" w14:textId="77777777" w:rsidR="00F365F7" w:rsidRPr="00E40E09" w:rsidRDefault="00F365F7" w:rsidP="00F365F7">
            <w:pPr>
              <w:rPr>
                <w:rFonts w:asciiTheme="majorBidi" w:hAnsiTheme="majorBidi" w:cstheme="majorBidi"/>
                <w:b/>
                <w:bCs/>
              </w:rPr>
            </w:pPr>
            <w:r w:rsidRPr="00E40E09">
              <w:rPr>
                <w:rFonts w:asciiTheme="majorBidi" w:hAnsiTheme="majorBidi" w:cstheme="majorBidi"/>
                <w:b/>
                <w:bCs/>
              </w:rPr>
              <w:t>Effort expectancy</w:t>
            </w:r>
          </w:p>
          <w:p w14:paraId="65ECCEC3" w14:textId="77777777" w:rsidR="00F365F7" w:rsidRPr="00E40E09" w:rsidRDefault="00F365F7" w:rsidP="00F365F7">
            <w:pPr>
              <w:rPr>
                <w:rFonts w:asciiTheme="majorBidi" w:hAnsiTheme="majorBidi" w:cstheme="majorBidi"/>
              </w:rPr>
            </w:pPr>
            <w:r w:rsidRPr="00E40E09">
              <w:rPr>
                <w:rFonts w:asciiTheme="majorBidi" w:hAnsiTheme="majorBidi" w:cstheme="majorBidi"/>
              </w:rPr>
              <w:t xml:space="preserve">Learning to use the watch will be easy to me. </w:t>
            </w:r>
          </w:p>
          <w:p w14:paraId="48C4F8A4" w14:textId="77777777" w:rsidR="00F365F7" w:rsidRPr="00E40E09" w:rsidRDefault="00F365F7" w:rsidP="00F365F7">
            <w:pPr>
              <w:rPr>
                <w:rFonts w:asciiTheme="majorBidi" w:hAnsiTheme="majorBidi" w:cstheme="majorBidi"/>
              </w:rPr>
            </w:pPr>
            <w:r w:rsidRPr="00E40E09">
              <w:rPr>
                <w:rFonts w:asciiTheme="majorBidi" w:hAnsiTheme="majorBidi" w:cstheme="majorBidi"/>
              </w:rPr>
              <w:lastRenderedPageBreak/>
              <w:t>It will be easy to make the watch do what I want it to.</w:t>
            </w:r>
          </w:p>
          <w:p w14:paraId="3E30748A" w14:textId="47837CCD" w:rsidR="00F365F7" w:rsidRPr="00B1696F" w:rsidRDefault="00F365F7" w:rsidP="00F365F7">
            <w:pPr>
              <w:rPr>
                <w:rFonts w:asciiTheme="majorBidi" w:hAnsiTheme="majorBidi" w:cstheme="majorBidi"/>
                <w:b/>
                <w:bCs/>
              </w:rPr>
            </w:pPr>
            <w:r w:rsidRPr="00E40E09">
              <w:rPr>
                <w:rFonts w:asciiTheme="majorBidi" w:hAnsiTheme="majorBidi" w:cstheme="majorBidi"/>
              </w:rPr>
              <w:t>It will be easy to use the watch</w:t>
            </w:r>
          </w:p>
        </w:tc>
        <w:tc>
          <w:tcPr>
            <w:tcW w:w="2695" w:type="dxa"/>
            <w:shd w:val="clear" w:color="auto" w:fill="D9E2F3" w:themeFill="accent1" w:themeFillTint="33"/>
          </w:tcPr>
          <w:p w14:paraId="63F39B7C" w14:textId="1A579A6B" w:rsidR="00F365F7" w:rsidRDefault="00F365F7" w:rsidP="00F365F7">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mi78Tcl0","properties":{"formattedCitation":"(E.-J. Lee, 2021)","plainCitation":"(E.-J. Lee, 2021)","noteIndex":0},"citationItems":[{"id":4845,"uris":["http://zotero.org/groups/2521412/items/WJWADVSI"],"itemData":{"id":4845,"type":"article-journal","abstract":"With the recent influx of IT firms and big-name fashion brands into the wearables market, the visual design of wearables has become a crucial factor in consumer choices. However, little research exists on this topic. Drawing upon the literature of technology adoption and design aesthetics, this study examines how the visual typicality of wearables affects their adoption by consumers. More specifically, the research tests the impact of the consumer-perceived visual typicality of smartwatches on purchase intention through the psychological antecedents to wearable adoption (i.e., effort expectancy, performance expectancy, social influence, playfulness). The hypothesized relationships among the variables were tested in an online survey with 409 U.S. participants, where fictitious smartwatch designs were employed as the stimuli. In the results, perceived visual typicality of the smartwatch designs significantly decreased perceived performance and playfulness of the watch. Perceived visual typicality also had a negative impact on participants' purchase intention. Among the four psychological antecedents to wearable adoption, perceived playfulness played the most significant role in the relationship between the visual typicality and purchase intention. The moderation effect of gender was partially supported: Visual typicality significantly decreased purchase intention for females whereas it had no impact on the wearable adoption for males.","container-title":"Journal of Consumer Behaviour","DOI":"10.1002/cb.1904","ISSN":"1479-1838","issue":"3","language":"en","note":"_eprint: https://onlinelibrary.wiley.com/doi/pdf/10.1002/cb.1904","page":"762-775","source":"Wiley Online Library","title":"Impact of visual typicality on the adoption of wearables","volume":"20","author":[{"family":"Lee","given":"Eun-Jung"}],"issued":{"date-parts":[["2021"]]}}}],"schema":"https://github.com/citation-style-language/schema/raw/master/csl-citation.json"} </w:instrText>
            </w:r>
            <w:r>
              <w:rPr>
                <w:rFonts w:asciiTheme="majorBidi" w:hAnsiTheme="majorBidi" w:cstheme="majorBidi"/>
              </w:rPr>
              <w:fldChar w:fldCharType="separate"/>
            </w:r>
            <w:r w:rsidRPr="004C2502">
              <w:rPr>
                <w:rFonts w:ascii="Times New Roman" w:hAnsi="Times New Roman" w:cs="Times New Roman"/>
              </w:rPr>
              <w:t>(E.-J. Lee, 2021)</w:t>
            </w:r>
            <w:r>
              <w:rPr>
                <w:rFonts w:asciiTheme="majorBidi" w:hAnsiTheme="majorBidi" w:cstheme="majorBidi"/>
              </w:rPr>
              <w:fldChar w:fldCharType="end"/>
            </w:r>
          </w:p>
        </w:tc>
      </w:tr>
      <w:tr w:rsidR="00F365F7" w14:paraId="39583BE3" w14:textId="77777777" w:rsidTr="009C5EB2">
        <w:tc>
          <w:tcPr>
            <w:tcW w:w="10255" w:type="dxa"/>
            <w:shd w:val="clear" w:color="auto" w:fill="D9E2F3" w:themeFill="accent1" w:themeFillTint="33"/>
          </w:tcPr>
          <w:p w14:paraId="2DCBBB76" w14:textId="77777777" w:rsidR="00F365F7" w:rsidRPr="00357306" w:rsidRDefault="00F365F7" w:rsidP="00F365F7">
            <w:pPr>
              <w:rPr>
                <w:rFonts w:asciiTheme="majorBidi" w:hAnsiTheme="majorBidi" w:cstheme="majorBidi"/>
                <w:b/>
                <w:bCs/>
              </w:rPr>
            </w:pPr>
            <w:r w:rsidRPr="00357306">
              <w:rPr>
                <w:rFonts w:asciiTheme="majorBidi" w:hAnsiTheme="majorBidi" w:cstheme="majorBidi"/>
                <w:b/>
                <w:bCs/>
              </w:rPr>
              <w:t>Effort Expectancy</w:t>
            </w:r>
          </w:p>
          <w:p w14:paraId="7BE3675E" w14:textId="77777777" w:rsidR="00F365F7" w:rsidRPr="00357306" w:rsidRDefault="00F365F7" w:rsidP="00F365F7">
            <w:pPr>
              <w:rPr>
                <w:rFonts w:asciiTheme="majorBidi" w:hAnsiTheme="majorBidi" w:cstheme="majorBidi"/>
              </w:rPr>
            </w:pPr>
            <w:r w:rsidRPr="00357306">
              <w:rPr>
                <w:rFonts w:asciiTheme="majorBidi" w:hAnsiTheme="majorBidi" w:cstheme="majorBidi"/>
              </w:rPr>
              <w:t>Learning how to use a wearable device is easy for me.</w:t>
            </w:r>
          </w:p>
          <w:p w14:paraId="5E01889E" w14:textId="77777777" w:rsidR="00F365F7" w:rsidRPr="00357306" w:rsidRDefault="00F365F7" w:rsidP="00F365F7">
            <w:pPr>
              <w:rPr>
                <w:rFonts w:asciiTheme="majorBidi" w:hAnsiTheme="majorBidi" w:cstheme="majorBidi"/>
              </w:rPr>
            </w:pPr>
            <w:r w:rsidRPr="00357306">
              <w:rPr>
                <w:rFonts w:asciiTheme="majorBidi" w:hAnsiTheme="majorBidi" w:cstheme="majorBidi"/>
              </w:rPr>
              <w:t>My interaction with a wearable device is clear and</w:t>
            </w:r>
            <w:r>
              <w:rPr>
                <w:rFonts w:asciiTheme="majorBidi" w:hAnsiTheme="majorBidi" w:cstheme="majorBidi"/>
              </w:rPr>
              <w:t xml:space="preserve"> </w:t>
            </w:r>
            <w:r w:rsidRPr="00357306">
              <w:rPr>
                <w:rFonts w:asciiTheme="majorBidi" w:hAnsiTheme="majorBidi" w:cstheme="majorBidi"/>
              </w:rPr>
              <w:t>understandable.</w:t>
            </w:r>
          </w:p>
          <w:p w14:paraId="7BE2FED2" w14:textId="77777777" w:rsidR="00F365F7" w:rsidRPr="00357306" w:rsidRDefault="00F365F7" w:rsidP="00F365F7">
            <w:pPr>
              <w:rPr>
                <w:rFonts w:asciiTheme="majorBidi" w:hAnsiTheme="majorBidi" w:cstheme="majorBidi"/>
              </w:rPr>
            </w:pPr>
            <w:r w:rsidRPr="00357306">
              <w:rPr>
                <w:rFonts w:asciiTheme="majorBidi" w:hAnsiTheme="majorBidi" w:cstheme="majorBidi"/>
              </w:rPr>
              <w:t>I find a wearable device easy to use.</w:t>
            </w:r>
          </w:p>
          <w:p w14:paraId="111AF401" w14:textId="4E56ADEF" w:rsidR="00F365F7" w:rsidRPr="00B1696F" w:rsidRDefault="00F365F7" w:rsidP="00F365F7">
            <w:pPr>
              <w:rPr>
                <w:rFonts w:asciiTheme="majorBidi" w:hAnsiTheme="majorBidi" w:cstheme="majorBidi"/>
                <w:b/>
                <w:bCs/>
              </w:rPr>
            </w:pPr>
            <w:r w:rsidRPr="00357306">
              <w:rPr>
                <w:rFonts w:asciiTheme="majorBidi" w:hAnsiTheme="majorBidi" w:cstheme="majorBidi"/>
              </w:rPr>
              <w:t>It is easy for me to become skillful at using a wearable</w:t>
            </w:r>
            <w:r>
              <w:rPr>
                <w:rFonts w:asciiTheme="majorBidi" w:hAnsiTheme="majorBidi" w:cstheme="majorBidi"/>
              </w:rPr>
              <w:t xml:space="preserve"> </w:t>
            </w:r>
            <w:r w:rsidRPr="00357306">
              <w:rPr>
                <w:rFonts w:asciiTheme="majorBidi" w:hAnsiTheme="majorBidi" w:cstheme="majorBidi"/>
              </w:rPr>
              <w:t>device</w:t>
            </w:r>
          </w:p>
        </w:tc>
        <w:tc>
          <w:tcPr>
            <w:tcW w:w="2695" w:type="dxa"/>
            <w:shd w:val="clear" w:color="auto" w:fill="D9E2F3" w:themeFill="accent1" w:themeFillTint="33"/>
          </w:tcPr>
          <w:p w14:paraId="520F8B1A" w14:textId="6E5B762C"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kJozoUEd","properties":{"formattedCitation":"(Rubin &amp; Ophoff, 2018)","plainCitation":"(Rubin &amp; Ophoff, 2018)","noteIndex":0},"citationItems":[{"id":4850,"uris":["http://zotero.org/groups/2521412/items/3G6S6YYC"],"itemData":{"id":4850,"type":"paper-conference","abstract":"Since the mid 2000's wearable technology (WT) has been available for consumers to use for health and fitness purposes. WT fitness devices are small, easily portable and can be worn on clothing or any part of the body. These devices have an interactive display which allows its users to track and record their physical activities. With the advancement in technology for WT devices and the exponential consumer adoption rate, it is important to understand the various factors that would lead a consumer to adopt these devices for health and fitness purposes. There are many international studies, focusing on using smart watches and smart wristbands, to test the devices' features during physical activities. However, there is minimal research conducted from a South African consumer perspective around adoption of these devices. This research study uses the second generation of the Unified Theory of Acceptance and Use of Technology (UTAUT2) model to investigate the factors of adoption which would influence an individual's behavioural intention towards using a wearable device, focusing on health and fitness purposes. The results from the study identify Performance Expectancy and Habit as important factors of adoption of wearable devices for health and fitness purposes. An important outcome of the results however, indicates that individuals did not enjoy using their wearable devices during physical activity and therefore Hedonic Motivation was not shown as an important contributing factor for the intention to adopt these devices.","container-title":"2018 Open Innovations Conference (OI)","DOI":"10.1109/OI.2018.8535831","event-title":"2018 Open Innovations Conference (OI)","page":"176-186","source":"IEEE Xplore","title":"Investigating Adoption Factors of Wearable Technology in Health and Fitness","author":[{"family":"Rubin","given":"Ariel"},{"family":"Ophoff","given":"Jacques"}],"issued":{"date-parts":[["2018",10]]}}}],"schema":"https://github.com/citation-style-language/schema/raw/master/csl-citation.json"} </w:instrText>
            </w:r>
            <w:r>
              <w:rPr>
                <w:rFonts w:asciiTheme="majorBidi" w:hAnsiTheme="majorBidi" w:cstheme="majorBidi"/>
              </w:rPr>
              <w:fldChar w:fldCharType="separate"/>
            </w:r>
            <w:r w:rsidRPr="00357306">
              <w:rPr>
                <w:rFonts w:ascii="Times New Roman" w:hAnsi="Times New Roman" w:cs="Times New Roman"/>
              </w:rPr>
              <w:t>(Rubin &amp; Ophoff, 2018)</w:t>
            </w:r>
            <w:r>
              <w:rPr>
                <w:rFonts w:asciiTheme="majorBidi" w:hAnsiTheme="majorBidi" w:cstheme="majorBidi"/>
              </w:rPr>
              <w:fldChar w:fldCharType="end"/>
            </w:r>
          </w:p>
        </w:tc>
      </w:tr>
      <w:tr w:rsidR="00F365F7" w14:paraId="419C1E62" w14:textId="77777777" w:rsidTr="009C5EB2">
        <w:tc>
          <w:tcPr>
            <w:tcW w:w="10255" w:type="dxa"/>
            <w:shd w:val="clear" w:color="auto" w:fill="D9E2F3" w:themeFill="accent1" w:themeFillTint="33"/>
          </w:tcPr>
          <w:p w14:paraId="45D179B5" w14:textId="77777777" w:rsidR="00F365F7" w:rsidRPr="00024253" w:rsidRDefault="00F365F7" w:rsidP="00F365F7">
            <w:pPr>
              <w:rPr>
                <w:rFonts w:asciiTheme="majorBidi" w:hAnsiTheme="majorBidi" w:cstheme="majorBidi"/>
                <w:b/>
                <w:bCs/>
              </w:rPr>
            </w:pPr>
            <w:r w:rsidRPr="00024253">
              <w:rPr>
                <w:rFonts w:asciiTheme="majorBidi" w:hAnsiTheme="majorBidi" w:cstheme="majorBidi"/>
                <w:b/>
                <w:bCs/>
              </w:rPr>
              <w:t>Effort Expectancy</w:t>
            </w:r>
          </w:p>
          <w:p w14:paraId="1036FB2F" w14:textId="77777777" w:rsidR="00F365F7" w:rsidRPr="00024253" w:rsidRDefault="00F365F7" w:rsidP="00F365F7">
            <w:pPr>
              <w:rPr>
                <w:rFonts w:asciiTheme="majorBidi" w:hAnsiTheme="majorBidi" w:cstheme="majorBidi"/>
              </w:rPr>
            </w:pPr>
            <w:r w:rsidRPr="00024253">
              <w:rPr>
                <w:rFonts w:asciiTheme="majorBidi" w:hAnsiTheme="majorBidi" w:cstheme="majorBidi"/>
              </w:rPr>
              <w:t>EE1. Learning how to use m-learning is easy for me</w:t>
            </w:r>
          </w:p>
          <w:p w14:paraId="284EF92A" w14:textId="77777777" w:rsidR="00F365F7" w:rsidRPr="00024253" w:rsidRDefault="00F365F7" w:rsidP="00F365F7">
            <w:pPr>
              <w:rPr>
                <w:rFonts w:asciiTheme="majorBidi" w:hAnsiTheme="majorBidi" w:cstheme="majorBidi"/>
              </w:rPr>
            </w:pPr>
            <w:r w:rsidRPr="00024253">
              <w:rPr>
                <w:rFonts w:asciiTheme="majorBidi" w:hAnsiTheme="majorBidi" w:cstheme="majorBidi"/>
              </w:rPr>
              <w:t>EE2. My interaction with m-learning is clear and understandable</w:t>
            </w:r>
          </w:p>
          <w:p w14:paraId="78B997D9" w14:textId="77777777" w:rsidR="00F365F7" w:rsidRPr="00024253" w:rsidRDefault="00F365F7" w:rsidP="00F365F7">
            <w:pPr>
              <w:rPr>
                <w:rFonts w:asciiTheme="majorBidi" w:hAnsiTheme="majorBidi" w:cstheme="majorBidi"/>
              </w:rPr>
            </w:pPr>
            <w:r w:rsidRPr="00024253">
              <w:rPr>
                <w:rFonts w:asciiTheme="majorBidi" w:hAnsiTheme="majorBidi" w:cstheme="majorBidi"/>
              </w:rPr>
              <w:t>EE3. I find m-learning easy to use</w:t>
            </w:r>
          </w:p>
          <w:p w14:paraId="030346A3" w14:textId="77777777" w:rsidR="00F365F7" w:rsidRPr="00024253" w:rsidRDefault="00F365F7" w:rsidP="00F365F7">
            <w:pPr>
              <w:rPr>
                <w:rFonts w:asciiTheme="majorBidi" w:hAnsiTheme="majorBidi" w:cstheme="majorBidi"/>
              </w:rPr>
            </w:pPr>
            <w:r w:rsidRPr="00024253">
              <w:rPr>
                <w:rFonts w:asciiTheme="majorBidi" w:hAnsiTheme="majorBidi" w:cstheme="majorBidi"/>
              </w:rPr>
              <w:t>EE4. It is easy for me to become skillful at using m-learning</w:t>
            </w:r>
          </w:p>
          <w:p w14:paraId="6653DDA7" w14:textId="2FB996C9" w:rsidR="00F365F7" w:rsidRPr="00B1696F" w:rsidRDefault="00F365F7" w:rsidP="00F365F7">
            <w:pPr>
              <w:rPr>
                <w:rFonts w:asciiTheme="majorBidi" w:hAnsiTheme="majorBidi" w:cstheme="majorBidi"/>
                <w:b/>
                <w:bCs/>
              </w:rPr>
            </w:pPr>
            <w:r w:rsidRPr="00024253">
              <w:rPr>
                <w:rFonts w:asciiTheme="majorBidi" w:hAnsiTheme="majorBidi" w:cstheme="majorBidi"/>
              </w:rPr>
              <w:t>EE5. Using m-learning is as easy as using any other systems I</w:t>
            </w:r>
            <w:r>
              <w:rPr>
                <w:rFonts w:asciiTheme="majorBidi" w:hAnsiTheme="majorBidi" w:cstheme="majorBidi"/>
              </w:rPr>
              <w:t xml:space="preserve"> </w:t>
            </w:r>
            <w:r w:rsidRPr="00024253">
              <w:rPr>
                <w:rFonts w:asciiTheme="majorBidi" w:hAnsiTheme="majorBidi" w:cstheme="majorBidi"/>
              </w:rPr>
              <w:t xml:space="preserve">have previously </w:t>
            </w:r>
            <w:proofErr w:type="spellStart"/>
            <w:r w:rsidRPr="00024253">
              <w:rPr>
                <w:rFonts w:asciiTheme="majorBidi" w:hAnsiTheme="majorBidi" w:cstheme="majorBidi"/>
              </w:rPr>
              <w:t>useda</w:t>
            </w:r>
            <w:proofErr w:type="spellEnd"/>
          </w:p>
        </w:tc>
        <w:tc>
          <w:tcPr>
            <w:tcW w:w="2695" w:type="dxa"/>
            <w:shd w:val="clear" w:color="auto" w:fill="D9E2F3" w:themeFill="accent1" w:themeFillTint="33"/>
          </w:tcPr>
          <w:p w14:paraId="3A6B4E00" w14:textId="7DDA6001"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AWKiT7bk","properties":{"formattedCitation":"(Sitar-T\\uc0\\u259{}ut, 2021)","plainCitation":"(Sitar-Tăut, 2021)","noteIndex":0},"citationItems":[{"id":4851,"uris":["http://zotero.org/groups/2521412/items/IRKU8YZ7"],"itemData":{"id":4851,"type":"article-journal","abstract":"M-learning is a trending field in educational organizations, companies, and also for individual study. However, in some regions the ampleness of the phenomenon is not quantifiable or comparable due to the lack of an adequate framework and reliable metrics. Our research intends to make a little light by assessing the degree of m-learning adoption in students at a moment when face-to-face education moved suddenly online due to the COVID-19 outbreak's rapid and unpredictable spread. A new model relying on the Unified Theory of Acceptance and Use of Technology (UTAUT) was built to investigate and explain relationships between constructs. It reveals the key factors affecting technology adoption by considering hedonic motivation a mediator instead of an exogenous variable as in UTAUT2. Based on an analysis of 311 higher education learners, the way how performance expectancy, effort expectancy, social influence, and facilitating conditions influence directly or indirectly the behavioral intention is researched. The analysis was conducted employing partial least squares structural equation modeling. The strongest relationship is between hedonic motivation and behavioral intention followed by the one between perceived effectiveness and hedonic motivation. Age, gender, and experience moderate the model's relationships. Research contributes to theory development by successfully adjusting the original UTAUT model. Results indicate that universities may offer learners an enjoyable m-learning experience by activating social support groups and inserting gameplay elements into the learning system.","container-title":"Human Behavior and Emerging Technologies","DOI":"10.1002/hbe2.261","ISSN":"2578-1863","issue":"3","language":"en","note":"_eprint: https://onlinelibrary.wiley.com/doi/pdf/10.1002/hbe2.261","page":"366-378","source":"Wiley Online Library","title":"Mobile learning acceptance in social distancing during the COVID-19 outbreak: The mediation effect of hedonic motivation","title-short":"Mobile learning acceptance in social distancing during the COVID-19 outbreak","volume":"3","author":[{"family":"Sitar-Tăut","given":"Dan-Andrei"}],"issued":{"date-parts":[["2021"]]}}}],"schema":"https://github.com/citation-style-language/schema/raw/master/csl-citation.json"} </w:instrText>
            </w:r>
            <w:r>
              <w:rPr>
                <w:rFonts w:asciiTheme="majorBidi" w:hAnsiTheme="majorBidi" w:cstheme="majorBidi"/>
              </w:rPr>
              <w:fldChar w:fldCharType="separate"/>
            </w:r>
            <w:r w:rsidRPr="00881F76">
              <w:rPr>
                <w:rFonts w:ascii="Times New Roman" w:hAnsi="Times New Roman" w:cs="Times New Roman"/>
                <w:szCs w:val="24"/>
              </w:rPr>
              <w:t>(Sitar-Tăut, 2021)</w:t>
            </w:r>
            <w:r>
              <w:rPr>
                <w:rFonts w:asciiTheme="majorBidi" w:hAnsiTheme="majorBidi" w:cstheme="majorBidi"/>
              </w:rPr>
              <w:fldChar w:fldCharType="end"/>
            </w:r>
          </w:p>
        </w:tc>
      </w:tr>
      <w:tr w:rsidR="00F365F7" w14:paraId="04253DDA" w14:textId="77777777" w:rsidTr="009C5EB2">
        <w:tc>
          <w:tcPr>
            <w:tcW w:w="10255" w:type="dxa"/>
            <w:shd w:val="clear" w:color="auto" w:fill="D9E2F3" w:themeFill="accent1" w:themeFillTint="33"/>
          </w:tcPr>
          <w:p w14:paraId="3DA2060B" w14:textId="77777777" w:rsidR="00F365F7" w:rsidRPr="00397871" w:rsidRDefault="00F365F7" w:rsidP="00F365F7">
            <w:pPr>
              <w:rPr>
                <w:rFonts w:asciiTheme="majorBidi" w:hAnsiTheme="majorBidi" w:cstheme="majorBidi"/>
                <w:b/>
                <w:bCs/>
              </w:rPr>
            </w:pPr>
            <w:r w:rsidRPr="00397871">
              <w:rPr>
                <w:rFonts w:asciiTheme="majorBidi" w:hAnsiTheme="majorBidi" w:cstheme="majorBidi"/>
                <w:b/>
                <w:bCs/>
              </w:rPr>
              <w:t>Effort expectancy (FE)</w:t>
            </w:r>
          </w:p>
          <w:p w14:paraId="0BCE9B42" w14:textId="77777777" w:rsidR="00F365F7" w:rsidRPr="0086481A" w:rsidRDefault="00F365F7" w:rsidP="00F365F7">
            <w:pPr>
              <w:rPr>
                <w:rFonts w:asciiTheme="majorBidi" w:hAnsiTheme="majorBidi" w:cstheme="majorBidi"/>
              </w:rPr>
            </w:pPr>
            <w:r w:rsidRPr="0086481A">
              <w:rPr>
                <w:rFonts w:asciiTheme="majorBidi" w:hAnsiTheme="majorBidi" w:cstheme="majorBidi"/>
              </w:rPr>
              <w:t xml:space="preserve">EE1 Learning how to use wellness wearables is easy for me </w:t>
            </w:r>
          </w:p>
          <w:p w14:paraId="1026DC7D" w14:textId="77777777" w:rsidR="00F365F7" w:rsidRPr="0086481A" w:rsidRDefault="00F365F7" w:rsidP="00F365F7">
            <w:pPr>
              <w:rPr>
                <w:rFonts w:asciiTheme="majorBidi" w:hAnsiTheme="majorBidi" w:cstheme="majorBidi"/>
              </w:rPr>
            </w:pPr>
            <w:r w:rsidRPr="0086481A">
              <w:rPr>
                <w:rFonts w:asciiTheme="majorBidi" w:hAnsiTheme="majorBidi" w:cstheme="majorBidi"/>
              </w:rPr>
              <w:t>EE2 Using wellness wearables does not require a lot of mental and physical efforts</w:t>
            </w:r>
          </w:p>
          <w:p w14:paraId="3DE57303" w14:textId="77777777" w:rsidR="00F365F7" w:rsidRPr="0086481A" w:rsidRDefault="00F365F7" w:rsidP="00F365F7">
            <w:pPr>
              <w:rPr>
                <w:rFonts w:asciiTheme="majorBidi" w:hAnsiTheme="majorBidi" w:cstheme="majorBidi"/>
              </w:rPr>
            </w:pPr>
            <w:r w:rsidRPr="0086481A">
              <w:rPr>
                <w:rFonts w:asciiTheme="majorBidi" w:hAnsiTheme="majorBidi" w:cstheme="majorBidi"/>
              </w:rPr>
              <w:t>EE3 My interaction with wellness wearables is clear and understandable</w:t>
            </w:r>
          </w:p>
          <w:p w14:paraId="267A1E7F" w14:textId="77777777" w:rsidR="00F365F7" w:rsidRPr="0086481A" w:rsidRDefault="00F365F7" w:rsidP="00F365F7">
            <w:pPr>
              <w:rPr>
                <w:rFonts w:asciiTheme="majorBidi" w:hAnsiTheme="majorBidi" w:cstheme="majorBidi"/>
              </w:rPr>
            </w:pPr>
            <w:r w:rsidRPr="0086481A">
              <w:rPr>
                <w:rFonts w:asciiTheme="majorBidi" w:hAnsiTheme="majorBidi" w:cstheme="majorBidi"/>
              </w:rPr>
              <w:t xml:space="preserve">EE4 Wellness wearables will be easy to use </w:t>
            </w:r>
          </w:p>
          <w:p w14:paraId="255A238F" w14:textId="35F0B0E6" w:rsidR="00F365F7" w:rsidRPr="00B1696F" w:rsidRDefault="00F365F7" w:rsidP="00F365F7">
            <w:pPr>
              <w:rPr>
                <w:rFonts w:asciiTheme="majorBidi" w:hAnsiTheme="majorBidi" w:cstheme="majorBidi"/>
                <w:b/>
                <w:bCs/>
              </w:rPr>
            </w:pPr>
            <w:r w:rsidRPr="0086481A">
              <w:rPr>
                <w:rFonts w:asciiTheme="majorBidi" w:hAnsiTheme="majorBidi" w:cstheme="majorBidi"/>
              </w:rPr>
              <w:t xml:space="preserve">EE5 It is easy for me to become skillful at using wellness wearables </w:t>
            </w:r>
          </w:p>
        </w:tc>
        <w:tc>
          <w:tcPr>
            <w:tcW w:w="2695" w:type="dxa"/>
            <w:shd w:val="clear" w:color="auto" w:fill="D9E2F3" w:themeFill="accent1" w:themeFillTint="33"/>
          </w:tcPr>
          <w:p w14:paraId="0E12D941" w14:textId="6DBF3B52"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Jze6fknv","properties":{"formattedCitation":"(Niknejad et al., 2018)","plainCitation":"(Niknejad et al., 2018)","noteIndex":0},"citationItems":[{"id":4902,"uris":["http://zotero.org/groups/2521412/items/WI48PMSH"],"itemData":{"id":4902,"type":"article-journal","abstract":"Wearable Technology is going to be the biggest buzzword and the next generation of digital revolution in the near future. Wearables have changed the focus of the healthcare industry to prevention programs in order to encourage individuals to be more active and to take the responsibility of their own health. Although, the intention of consumers to use wellness wearables has been growing rapidly, the number of individuals who refuses continued use of such devices increases day-by-day. Diffusion and innovation of new technology could be more efficiently gained by consumer's adoption. So, it is extremely important for providers and designers to understand the impact of positive and negative factors on consumers' intention to use wellness wearables. Moreover, a unified framework is required for better understanding of individuals' behavioral intention for using wellness wearables. Thus, the goal of this study is to identify the potential factors that influence consumers' willingness to use wellness wearables as well as proposing a unified framework based on Unified Theory of Acceptance and Use of Technology 2 (UTAUT2) and Value-based Adoption Model (VAM) with two extra factors, perceived trust and perceived health increase. The findings of this article improves the theoretical understanding of the engaged factors in the proposed research model of the study.","container-title":"International Journal of Internet, Broadcasting and Communication","DOI":"10.7236/IJIBC.2018.10.3.1","ISSN":"2288-4920","issue":"3","language":"eng","note":"publisher: The Institute of Internet, Broadcasting and Communication","page":"1-10","source":"koreascience.kr","title":"Behavioral Intention to Use Wellness Wearables: A Conceptual Model Development","title-short":"Behavioral Intention to Use Wellness Wearables","volume":"10","author":[{"family":"Niknejad","given":"Naghmeh"},{"family":"Hussin","given":"Ab Razak Che"},{"family":"Ghani","given":"Imran"}],"issued":{"date-parts":[["2018"]]}}}],"schema":"https://github.com/citation-style-language/schema/raw/master/csl-citation.json"} </w:instrText>
            </w:r>
            <w:r>
              <w:rPr>
                <w:rFonts w:asciiTheme="majorBidi" w:hAnsiTheme="majorBidi" w:cstheme="majorBidi"/>
              </w:rPr>
              <w:fldChar w:fldCharType="separate"/>
            </w:r>
            <w:r w:rsidRPr="00355939">
              <w:rPr>
                <w:rFonts w:ascii="Times New Roman" w:hAnsi="Times New Roman" w:cs="Times New Roman"/>
              </w:rPr>
              <w:t>(Niknejad et al., 2018)</w:t>
            </w:r>
            <w:r>
              <w:rPr>
                <w:rFonts w:asciiTheme="majorBidi" w:hAnsiTheme="majorBidi" w:cstheme="majorBidi"/>
              </w:rPr>
              <w:fldChar w:fldCharType="end"/>
            </w:r>
          </w:p>
        </w:tc>
      </w:tr>
      <w:tr w:rsidR="00F365F7" w14:paraId="720DBC67" w14:textId="77777777" w:rsidTr="009C5EB2">
        <w:tc>
          <w:tcPr>
            <w:tcW w:w="10255" w:type="dxa"/>
            <w:shd w:val="clear" w:color="auto" w:fill="D9E2F3" w:themeFill="accent1" w:themeFillTint="33"/>
          </w:tcPr>
          <w:p w14:paraId="5C53BBD6" w14:textId="77777777" w:rsidR="00F365F7" w:rsidRPr="00397871" w:rsidRDefault="00F365F7" w:rsidP="00F365F7">
            <w:pPr>
              <w:rPr>
                <w:rFonts w:asciiTheme="majorBidi" w:hAnsiTheme="majorBidi" w:cstheme="majorBidi"/>
                <w:b/>
                <w:bCs/>
              </w:rPr>
            </w:pPr>
            <w:r w:rsidRPr="00397871">
              <w:rPr>
                <w:rFonts w:asciiTheme="majorBidi" w:hAnsiTheme="majorBidi" w:cstheme="majorBidi"/>
                <w:b/>
                <w:bCs/>
              </w:rPr>
              <w:t>Effort expectancy (FE)</w:t>
            </w:r>
          </w:p>
          <w:p w14:paraId="1359F51C" w14:textId="77777777" w:rsidR="00F365F7" w:rsidRPr="00397871" w:rsidRDefault="00F365F7" w:rsidP="00F365F7">
            <w:pPr>
              <w:rPr>
                <w:rFonts w:asciiTheme="majorBidi" w:hAnsiTheme="majorBidi" w:cstheme="majorBidi"/>
              </w:rPr>
            </w:pPr>
            <w:r w:rsidRPr="00397871">
              <w:rPr>
                <w:rFonts w:asciiTheme="majorBidi" w:hAnsiTheme="majorBidi" w:cstheme="majorBidi"/>
              </w:rPr>
              <w:t>1.</w:t>
            </w:r>
            <w:r>
              <w:rPr>
                <w:rFonts w:asciiTheme="majorBidi" w:hAnsiTheme="majorBidi" w:cstheme="majorBidi"/>
              </w:rPr>
              <w:t xml:space="preserve"> </w:t>
            </w:r>
            <w:r w:rsidRPr="00397871">
              <w:rPr>
                <w:rFonts w:asciiTheme="majorBidi" w:hAnsiTheme="majorBidi" w:cstheme="majorBidi"/>
              </w:rPr>
              <w:t>I can interact with Mi Band clearly and understandably.</w:t>
            </w:r>
          </w:p>
          <w:p w14:paraId="7D1CEA04" w14:textId="77777777" w:rsidR="00F365F7" w:rsidRPr="00397871" w:rsidRDefault="00F365F7" w:rsidP="00F365F7">
            <w:pPr>
              <w:rPr>
                <w:rFonts w:asciiTheme="majorBidi" w:hAnsiTheme="majorBidi" w:cstheme="majorBidi"/>
              </w:rPr>
            </w:pPr>
            <w:r w:rsidRPr="00397871">
              <w:rPr>
                <w:rFonts w:asciiTheme="majorBidi" w:hAnsiTheme="majorBidi" w:cstheme="majorBidi"/>
              </w:rPr>
              <w:t>2. I could easily become skillful at using Mi Band.</w:t>
            </w:r>
          </w:p>
          <w:p w14:paraId="594A9A28" w14:textId="77777777" w:rsidR="00F365F7" w:rsidRPr="00397871" w:rsidRDefault="00F365F7" w:rsidP="00F365F7">
            <w:pPr>
              <w:rPr>
                <w:rFonts w:asciiTheme="majorBidi" w:hAnsiTheme="majorBidi" w:cstheme="majorBidi"/>
              </w:rPr>
            </w:pPr>
            <w:r w:rsidRPr="00397871">
              <w:rPr>
                <w:rFonts w:asciiTheme="majorBidi" w:hAnsiTheme="majorBidi" w:cstheme="majorBidi"/>
              </w:rPr>
              <w:t>3. I think Mi Band is easy to use.</w:t>
            </w:r>
          </w:p>
          <w:p w14:paraId="77D41BBE" w14:textId="1E08D05E" w:rsidR="00F365F7" w:rsidRPr="00B1696F" w:rsidRDefault="00F365F7" w:rsidP="00F365F7">
            <w:pPr>
              <w:rPr>
                <w:rFonts w:asciiTheme="majorBidi" w:hAnsiTheme="majorBidi" w:cstheme="majorBidi"/>
                <w:b/>
                <w:bCs/>
              </w:rPr>
            </w:pPr>
            <w:r w:rsidRPr="00397871">
              <w:rPr>
                <w:rFonts w:asciiTheme="majorBidi" w:hAnsiTheme="majorBidi" w:cstheme="majorBidi"/>
              </w:rPr>
              <w:t>4. I think learning how to use Mi Band is easy.</w:t>
            </w:r>
          </w:p>
        </w:tc>
        <w:tc>
          <w:tcPr>
            <w:tcW w:w="2695" w:type="dxa"/>
            <w:shd w:val="clear" w:color="auto" w:fill="D9E2F3" w:themeFill="accent1" w:themeFillTint="33"/>
          </w:tcPr>
          <w:p w14:paraId="1F393E0A" w14:textId="532E65D6"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7su9Rgsi","properties":{"formattedCitation":"(Chuang &amp; Chen, 2022)","plainCitation":"(Chuang &amp; Chen, 2022)","noteIndex":0},"citationItems":[{"id":5014,"uris":["http://zotero.org/groups/2521412/items/UJA3FDPN"],"itemData":{"id":5014,"type":"article-journal","abstract":"Wearable technology is a self-contained computer system that can record muscular activity data. Wearable technologies are rapidly evolving that have the potential to enhance the well-being of healthier lives. However, wearable technologies are finding slow adoption rates relative to mainstream technologies such as smartphones. Consequently, both designers and manufacturers are increasingly interested in key decision factors that influence the acceptance of these technologies. As discussions relating to wearable technologies are often approached from different perspectives, a general framework featuring not only a synthesis of general acceptance issues but also with consideration of contingent factors would be a useful research undertaking. Furthermore, wearable technology acceptance studies are insufficient to supplement practical implementation and promotion issues. In this regard, methods for further analysis of results from structural equation modeling (SEM), such as importance-performance map analysis (IPMA) and VIKOR for multi-criteria optimization and compromise solution, can be used to derive greater insights. The primary research findings are extensively discussed, and practical promotion strategies for wearable technologies for health care are suggested.","container-title":"Sustainability","DOI":"10.3390/su14137799","ISSN":"2071-1050","issue":"13","language":"en","license":"http://creativecommons.org/licenses/by/3.0/","note":"number: 13\npublisher: Multidisciplinary Digital Publishing Institute","page":"7799","source":"www.mdpi.com","title":"Sustaining the Well-Being of Wearable Technology Users: Leveraging SEM-Based IPMA and VIKOR Analyses to Gain Deeper Insights","title-short":"Sustaining the Well-Being of Wearable Technology Users","volume":"14","author":[{"family":"Chuang","given":"Huan-Ming"},{"family":"Chen","given":"Chien-I."}],"issued":{"date-parts":[["2022",1]]}}}],"schema":"https://github.com/citation-style-language/schema/raw/master/csl-citation.json"} </w:instrText>
            </w:r>
            <w:r>
              <w:rPr>
                <w:rFonts w:asciiTheme="majorBidi" w:hAnsiTheme="majorBidi" w:cstheme="majorBidi"/>
              </w:rPr>
              <w:fldChar w:fldCharType="separate"/>
            </w:r>
            <w:r w:rsidRPr="00397871">
              <w:rPr>
                <w:rFonts w:ascii="Times New Roman" w:hAnsi="Times New Roman" w:cs="Times New Roman"/>
              </w:rPr>
              <w:t>(Chuang &amp; Chen, 2022)</w:t>
            </w:r>
            <w:r>
              <w:rPr>
                <w:rFonts w:asciiTheme="majorBidi" w:hAnsiTheme="majorBidi" w:cstheme="majorBidi"/>
              </w:rPr>
              <w:fldChar w:fldCharType="end"/>
            </w:r>
          </w:p>
        </w:tc>
      </w:tr>
      <w:tr w:rsidR="00F365F7" w14:paraId="5830400C" w14:textId="77777777" w:rsidTr="009C5EB2">
        <w:tc>
          <w:tcPr>
            <w:tcW w:w="10255" w:type="dxa"/>
            <w:shd w:val="clear" w:color="auto" w:fill="D9E2F3" w:themeFill="accent1" w:themeFillTint="33"/>
          </w:tcPr>
          <w:p w14:paraId="5D124B15" w14:textId="77777777" w:rsidR="00F365F7" w:rsidRDefault="00F365F7" w:rsidP="00F365F7">
            <w:pPr>
              <w:rPr>
                <w:rFonts w:asciiTheme="majorBidi" w:hAnsiTheme="majorBidi" w:cstheme="majorBidi"/>
                <w:b/>
                <w:bCs/>
              </w:rPr>
            </w:pPr>
            <w:r w:rsidRPr="00B1696F">
              <w:rPr>
                <w:rFonts w:asciiTheme="majorBidi" w:hAnsiTheme="majorBidi" w:cstheme="majorBidi"/>
                <w:b/>
                <w:bCs/>
              </w:rPr>
              <w:t>Effort</w:t>
            </w:r>
            <w:r>
              <w:rPr>
                <w:rFonts w:asciiTheme="majorBidi" w:hAnsiTheme="majorBidi" w:cstheme="majorBidi"/>
                <w:b/>
                <w:bCs/>
              </w:rPr>
              <w:t xml:space="preserve"> </w:t>
            </w:r>
            <w:r w:rsidRPr="00B1696F">
              <w:rPr>
                <w:rFonts w:asciiTheme="majorBidi" w:hAnsiTheme="majorBidi" w:cstheme="majorBidi"/>
                <w:b/>
                <w:bCs/>
              </w:rPr>
              <w:t>Expectancy</w:t>
            </w:r>
          </w:p>
          <w:p w14:paraId="60A96591" w14:textId="5E990AF7" w:rsidR="00F365F7" w:rsidRPr="00FA3EC9" w:rsidRDefault="00F365F7" w:rsidP="00F365F7">
            <w:pPr>
              <w:rPr>
                <w:rFonts w:asciiTheme="majorBidi" w:hAnsiTheme="majorBidi" w:cstheme="majorBidi"/>
              </w:rPr>
            </w:pPr>
            <w:r w:rsidRPr="00FA3EC9">
              <w:rPr>
                <w:rFonts w:asciiTheme="majorBidi" w:hAnsiTheme="majorBidi" w:cstheme="majorBidi"/>
              </w:rPr>
              <w:t>EE1 How to use these apps and technique is easy for me</w:t>
            </w:r>
          </w:p>
          <w:p w14:paraId="688A2700" w14:textId="76135461" w:rsidR="00F365F7" w:rsidRPr="00FA3EC9" w:rsidRDefault="00F365F7" w:rsidP="00F365F7">
            <w:pPr>
              <w:rPr>
                <w:rFonts w:asciiTheme="majorBidi" w:hAnsiTheme="majorBidi" w:cstheme="majorBidi"/>
              </w:rPr>
            </w:pPr>
            <w:r w:rsidRPr="00FA3EC9">
              <w:rPr>
                <w:rFonts w:asciiTheme="majorBidi" w:hAnsiTheme="majorBidi" w:cstheme="majorBidi"/>
              </w:rPr>
              <w:t>EE2 My interaction with smartphone fitness apps is clear and understandable</w:t>
            </w:r>
          </w:p>
          <w:p w14:paraId="2F6C8ABA" w14:textId="08F47CDC" w:rsidR="00F365F7" w:rsidRPr="002D344F" w:rsidRDefault="00F365F7" w:rsidP="00F365F7">
            <w:pPr>
              <w:rPr>
                <w:rFonts w:asciiTheme="majorBidi" w:hAnsiTheme="majorBidi" w:cstheme="majorBidi"/>
                <w:b/>
                <w:bCs/>
              </w:rPr>
            </w:pPr>
            <w:r w:rsidRPr="00FA3EC9">
              <w:rPr>
                <w:rFonts w:asciiTheme="majorBidi" w:hAnsiTheme="majorBidi" w:cstheme="majorBidi"/>
              </w:rPr>
              <w:t>EE3 I find smartphone fitness apps are easy to use</w:t>
            </w:r>
          </w:p>
        </w:tc>
        <w:tc>
          <w:tcPr>
            <w:tcW w:w="2695" w:type="dxa"/>
            <w:shd w:val="clear" w:color="auto" w:fill="D9E2F3" w:themeFill="accent1" w:themeFillTint="33"/>
          </w:tcPr>
          <w:p w14:paraId="7212D989" w14:textId="356EF66B"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WmiSYLOA","properties":{"formattedCitation":"(Neeraj Dhiman et al., 2019)","plainCitation":"(Neeraj Dhiman et al., 2019)","noteIndex":0},"citationItems":[{"id":5273,"uris":["http://zotero.org/groups/2521412/items/K2CGJF83"],"itemData":{"id":5273,"type":"article-journal","abstract":"Purpose The purpose of this paper is to examine the determinants of user adoption of smartphone fitness apps in context of an emerging economy. Design/methodology/approach The present study uses the extended unified theory of acceptance and use of technology (UTAUT2) as the base model along with two additional constructs, i.e. self-efficacy and personal innovativeness. The data collection was done through an online survey, wherein a total of 324 valid responses were obtained for the statistical analysis. All the hypothesized relationships were tested through partial least square structural equation modelling (PLS-SEM) using an open source programming language and software environment, i.e. R Software along with plspm-package. Findings Significant predictors of smartphone fitness app adoption intention include effort expectancy, social influence, perceived value, habit and personal innovativeness. Further, this study confirms significant relationship between personal innovativeness and habit, self-efficacy and effort expectancy and effort expectancy and performance expectation. This study reveals that personal innovativeness is the strongest predictor of behavioural intention. Contrary to the expectations, factors like performance expectancy, facilitating conditions and hedonic motivation did not influence behavioural intention. Practical implications This study gives significant clues to app developers that can drastically influence the adoption of fitness apps. The findings suggest that marketers should focus on users with high personal innovativeness that can further act as role models and significantly influence their social circle. Interestingly, the findings suggest that fitness apps, as compared to other apps, should not emphasize much on the hedonic value of their offerings. Originality/value This study is one of the few studies to examine the adoption of smartphone fitness apps in an emerging economy context by using extended version of UTAUT2 model. Further, this study shows how new endogenous and exogenous variables (i.e. self-efficacy and personal innovativeness) contribute to better explanatory power of the UTAUT2 framework.","container-title":"Journal of Indian Business Research","DOI":"10.1108/JIBR-05-2018-0158","ISSN":"1755-4195","issue":"3","note":"publisher: Emerald Publishing Limited","page":"363-388","source":"Emerald Insight","title":"Consumer adoption of smartphone fitness apps: an extended UTAUT2 perspective","title-short":"Consumer adoption of smartphone fitness apps","volume":"12","author":[{"literal":"Neeraj Dhiman"},{"family":"Arora","given":"Neelika"},{"family":"Dogra","given":"Nikita"},{"family":"Gupta","given":"Anil"}],"issued":{"date-parts":[["2019",1,1]]}}}],"schema":"https://github.com/citation-style-language/schema/raw/master/csl-citation.json"} </w:instrText>
            </w:r>
            <w:r>
              <w:rPr>
                <w:rFonts w:asciiTheme="majorBidi" w:hAnsiTheme="majorBidi" w:cstheme="majorBidi"/>
              </w:rPr>
              <w:fldChar w:fldCharType="separate"/>
            </w:r>
            <w:r w:rsidRPr="00FA3EC9">
              <w:rPr>
                <w:rFonts w:ascii="Times New Roman" w:hAnsi="Times New Roman" w:cs="Times New Roman"/>
              </w:rPr>
              <w:t>(Neeraj Dhiman et al., 2019)</w:t>
            </w:r>
            <w:r>
              <w:rPr>
                <w:rFonts w:asciiTheme="majorBidi" w:hAnsiTheme="majorBidi" w:cstheme="majorBidi"/>
              </w:rPr>
              <w:fldChar w:fldCharType="end"/>
            </w:r>
          </w:p>
        </w:tc>
      </w:tr>
      <w:tr w:rsidR="00F365F7" w14:paraId="30D79B2C" w14:textId="77777777" w:rsidTr="009C5EB2">
        <w:tc>
          <w:tcPr>
            <w:tcW w:w="10255" w:type="dxa"/>
            <w:shd w:val="clear" w:color="auto" w:fill="D9E2F3" w:themeFill="accent1" w:themeFillTint="33"/>
          </w:tcPr>
          <w:p w14:paraId="7A11AFC5" w14:textId="77777777" w:rsidR="00F365F7" w:rsidRPr="004C2502" w:rsidRDefault="00F365F7" w:rsidP="00F365F7">
            <w:pPr>
              <w:rPr>
                <w:rFonts w:asciiTheme="majorBidi" w:hAnsiTheme="majorBidi" w:cstheme="majorBidi"/>
                <w:b/>
                <w:bCs/>
              </w:rPr>
            </w:pPr>
            <w:r w:rsidRPr="004C2502">
              <w:rPr>
                <w:rFonts w:asciiTheme="majorBidi" w:hAnsiTheme="majorBidi" w:cstheme="majorBidi"/>
                <w:b/>
                <w:bCs/>
              </w:rPr>
              <w:t>Performance expectancy</w:t>
            </w:r>
          </w:p>
          <w:p w14:paraId="13911F71" w14:textId="77777777" w:rsidR="00F365F7" w:rsidRPr="004C2502" w:rsidRDefault="00F365F7" w:rsidP="00F365F7">
            <w:pPr>
              <w:rPr>
                <w:rFonts w:asciiTheme="majorBidi" w:hAnsiTheme="majorBidi" w:cstheme="majorBidi"/>
              </w:rPr>
            </w:pPr>
            <w:r w:rsidRPr="004C2502">
              <w:rPr>
                <w:rFonts w:asciiTheme="majorBidi" w:hAnsiTheme="majorBidi" w:cstheme="majorBidi"/>
              </w:rPr>
              <w:t xml:space="preserve">I will find the watch useful in managing my health. </w:t>
            </w:r>
          </w:p>
          <w:p w14:paraId="416FE3BA" w14:textId="77777777" w:rsidR="00F365F7" w:rsidRPr="004C2502" w:rsidRDefault="00F365F7" w:rsidP="00F365F7">
            <w:pPr>
              <w:rPr>
                <w:rFonts w:asciiTheme="majorBidi" w:hAnsiTheme="majorBidi" w:cstheme="majorBidi"/>
              </w:rPr>
            </w:pPr>
            <w:r w:rsidRPr="004C2502">
              <w:rPr>
                <w:rFonts w:asciiTheme="majorBidi" w:hAnsiTheme="majorBidi" w:cstheme="majorBidi"/>
              </w:rPr>
              <w:t>Using the watch will enable me to accomplish tasks</w:t>
            </w:r>
            <w:r>
              <w:rPr>
                <w:rFonts w:asciiTheme="majorBidi" w:hAnsiTheme="majorBidi" w:cstheme="majorBidi"/>
              </w:rPr>
              <w:t xml:space="preserve"> </w:t>
            </w:r>
            <w:r w:rsidRPr="004C2502">
              <w:rPr>
                <w:rFonts w:asciiTheme="majorBidi" w:hAnsiTheme="majorBidi" w:cstheme="majorBidi"/>
              </w:rPr>
              <w:t>quickly.</w:t>
            </w:r>
          </w:p>
          <w:p w14:paraId="68F47B34" w14:textId="7C8040D1" w:rsidR="00F365F7" w:rsidRPr="00B1696F" w:rsidRDefault="00F365F7" w:rsidP="00F365F7">
            <w:pPr>
              <w:rPr>
                <w:rFonts w:asciiTheme="majorBidi" w:hAnsiTheme="majorBidi" w:cstheme="majorBidi"/>
                <w:b/>
                <w:bCs/>
              </w:rPr>
            </w:pPr>
            <w:r w:rsidRPr="004C2502">
              <w:rPr>
                <w:rFonts w:asciiTheme="majorBidi" w:hAnsiTheme="majorBidi" w:cstheme="majorBidi"/>
              </w:rPr>
              <w:t>Using the watch will allow me to be more involved in</w:t>
            </w:r>
            <w:r>
              <w:rPr>
                <w:rFonts w:asciiTheme="majorBidi" w:hAnsiTheme="majorBidi" w:cstheme="majorBidi"/>
              </w:rPr>
              <w:t xml:space="preserve"> </w:t>
            </w:r>
            <w:r w:rsidRPr="004C2502">
              <w:rPr>
                <w:rFonts w:asciiTheme="majorBidi" w:hAnsiTheme="majorBidi" w:cstheme="majorBidi"/>
              </w:rPr>
              <w:t>health and work-out.</w:t>
            </w:r>
          </w:p>
        </w:tc>
        <w:tc>
          <w:tcPr>
            <w:tcW w:w="2695" w:type="dxa"/>
            <w:shd w:val="clear" w:color="auto" w:fill="D9E2F3" w:themeFill="accent1" w:themeFillTint="33"/>
          </w:tcPr>
          <w:p w14:paraId="06276844" w14:textId="5F43817E"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wmB6ih4M","properties":{"formattedCitation":"(E.-J. Lee, 2021)","plainCitation":"(E.-J. Lee, 2021)","noteIndex":0},"citationItems":[{"id":4845,"uris":["http://zotero.org/groups/2521412/items/WJWADVSI"],"itemData":{"id":4845,"type":"article-journal","abstract":"With the recent influx of IT firms and big-name fashion brands into the wearables market, the visual design of wearables has become a crucial factor in consumer choices. However, little research exists on this topic. Drawing upon the literature of technology adoption and design aesthetics, this study examines how the visual typicality of wearables affects their adoption by consumers. More specifically, the research tests the impact of the consumer-perceived visual typicality of smartwatches on purchase intention through the psychological antecedents to wearable adoption (i.e., effort expectancy, performance expectancy, social influence, playfulness). The hypothesized relationships among the variables were tested in an online survey with 409 U.S. participants, where fictitious smartwatch designs were employed as the stimuli. In the results, perceived visual typicality of the smartwatch designs significantly decreased perceived performance and playfulness of the watch. Perceived visual typicality also had a negative impact on participants' purchase intention. Among the four psychological antecedents to wearable adoption, perceived playfulness played the most significant role in the relationship between the visual typicality and purchase intention. The moderation effect of gender was partially supported: Visual typicality significantly decreased purchase intention for females whereas it had no impact on the wearable adoption for males.","container-title":"Journal of Consumer Behaviour","DOI":"10.1002/cb.1904","ISSN":"1479-1838","issue":"3","language":"en","note":"_eprint: https://onlinelibrary.wiley.com/doi/pdf/10.1002/cb.1904","page":"762-775","source":"Wiley Online Library","title":"Impact of visual typicality on the adoption of wearables","volume":"20","author":[{"family":"Lee","given":"Eun-Jung"}],"issued":{"date-parts":[["2021"]]}}}],"schema":"https://github.com/citation-style-language/schema/raw/master/csl-citation.json"} </w:instrText>
            </w:r>
            <w:r>
              <w:rPr>
                <w:rFonts w:asciiTheme="majorBidi" w:hAnsiTheme="majorBidi" w:cstheme="majorBidi"/>
              </w:rPr>
              <w:fldChar w:fldCharType="separate"/>
            </w:r>
            <w:r w:rsidRPr="004C2502">
              <w:rPr>
                <w:rFonts w:ascii="Times New Roman" w:hAnsi="Times New Roman" w:cs="Times New Roman"/>
              </w:rPr>
              <w:t>(E.-J. Lee, 2021)</w:t>
            </w:r>
            <w:r>
              <w:rPr>
                <w:rFonts w:asciiTheme="majorBidi" w:hAnsiTheme="majorBidi" w:cstheme="majorBidi"/>
              </w:rPr>
              <w:fldChar w:fldCharType="end"/>
            </w:r>
          </w:p>
        </w:tc>
      </w:tr>
      <w:tr w:rsidR="00F365F7" w14:paraId="6C3A686F" w14:textId="77777777" w:rsidTr="009C5EB2">
        <w:tc>
          <w:tcPr>
            <w:tcW w:w="10255" w:type="dxa"/>
            <w:shd w:val="clear" w:color="auto" w:fill="D9E2F3" w:themeFill="accent1" w:themeFillTint="33"/>
          </w:tcPr>
          <w:p w14:paraId="0BD5E95B" w14:textId="3965C82C" w:rsidR="00F365F7" w:rsidRDefault="00F365F7" w:rsidP="00F365F7">
            <w:pPr>
              <w:rPr>
                <w:rFonts w:asciiTheme="majorBidi" w:hAnsiTheme="majorBidi" w:cstheme="majorBidi"/>
                <w:b/>
                <w:bCs/>
              </w:rPr>
            </w:pPr>
            <w:r w:rsidRPr="00B1696F">
              <w:rPr>
                <w:rFonts w:asciiTheme="majorBidi" w:hAnsiTheme="majorBidi" w:cstheme="majorBidi"/>
                <w:b/>
                <w:bCs/>
              </w:rPr>
              <w:t>Effort</w:t>
            </w:r>
            <w:r>
              <w:rPr>
                <w:rFonts w:asciiTheme="majorBidi" w:hAnsiTheme="majorBidi" w:cstheme="majorBidi"/>
                <w:b/>
                <w:bCs/>
              </w:rPr>
              <w:t xml:space="preserve"> </w:t>
            </w:r>
            <w:r w:rsidRPr="00B1696F">
              <w:rPr>
                <w:rFonts w:asciiTheme="majorBidi" w:hAnsiTheme="majorBidi" w:cstheme="majorBidi"/>
                <w:b/>
                <w:bCs/>
              </w:rPr>
              <w:t>Expectancy</w:t>
            </w:r>
          </w:p>
          <w:p w14:paraId="1DCDC179" w14:textId="1538409A" w:rsidR="00F365F7" w:rsidRPr="00B1696F" w:rsidRDefault="00F365F7" w:rsidP="00F365F7">
            <w:pPr>
              <w:rPr>
                <w:rFonts w:asciiTheme="majorBidi" w:hAnsiTheme="majorBidi" w:cstheme="majorBidi"/>
              </w:rPr>
            </w:pPr>
            <w:r w:rsidRPr="00B1696F">
              <w:rPr>
                <w:rFonts w:asciiTheme="majorBidi" w:hAnsiTheme="majorBidi" w:cstheme="majorBidi"/>
              </w:rPr>
              <w:t>EE1</w:t>
            </w:r>
            <w:r>
              <w:rPr>
                <w:rFonts w:asciiTheme="majorBidi" w:hAnsiTheme="majorBidi" w:cstheme="majorBidi"/>
              </w:rPr>
              <w:t xml:space="preserve"> </w:t>
            </w:r>
            <w:r w:rsidRPr="00B1696F">
              <w:rPr>
                <w:rFonts w:asciiTheme="majorBidi" w:hAnsiTheme="majorBidi" w:cstheme="majorBidi"/>
              </w:rPr>
              <w:t>Learning how to use mHealth is easy for me.</w:t>
            </w:r>
          </w:p>
          <w:p w14:paraId="798402C4" w14:textId="6465CAE3" w:rsidR="00F365F7" w:rsidRPr="00B1696F" w:rsidRDefault="00F365F7" w:rsidP="00F365F7">
            <w:pPr>
              <w:rPr>
                <w:rFonts w:asciiTheme="majorBidi" w:hAnsiTheme="majorBidi" w:cstheme="majorBidi"/>
              </w:rPr>
            </w:pPr>
            <w:r w:rsidRPr="00B1696F">
              <w:rPr>
                <w:rFonts w:asciiTheme="majorBidi" w:hAnsiTheme="majorBidi" w:cstheme="majorBidi"/>
              </w:rPr>
              <w:t>EE2</w:t>
            </w:r>
            <w:r>
              <w:rPr>
                <w:rFonts w:asciiTheme="majorBidi" w:hAnsiTheme="majorBidi" w:cstheme="majorBidi"/>
              </w:rPr>
              <w:t xml:space="preserve"> </w:t>
            </w:r>
            <w:r w:rsidRPr="00B1696F">
              <w:rPr>
                <w:rFonts w:asciiTheme="majorBidi" w:hAnsiTheme="majorBidi" w:cstheme="majorBidi"/>
              </w:rPr>
              <w:t>My interaction with mHealth is clear and understandable.</w:t>
            </w:r>
          </w:p>
          <w:p w14:paraId="586B01CD" w14:textId="6E74F6C4" w:rsidR="00F365F7" w:rsidRPr="00B1696F" w:rsidRDefault="00F365F7" w:rsidP="00F365F7">
            <w:pPr>
              <w:rPr>
                <w:rFonts w:asciiTheme="majorBidi" w:hAnsiTheme="majorBidi" w:cstheme="majorBidi"/>
              </w:rPr>
            </w:pPr>
            <w:r w:rsidRPr="00B1696F">
              <w:rPr>
                <w:rFonts w:asciiTheme="majorBidi" w:hAnsiTheme="majorBidi" w:cstheme="majorBidi"/>
              </w:rPr>
              <w:t>EE3</w:t>
            </w:r>
            <w:r>
              <w:rPr>
                <w:rFonts w:asciiTheme="majorBidi" w:hAnsiTheme="majorBidi" w:cstheme="majorBidi"/>
              </w:rPr>
              <w:t xml:space="preserve"> </w:t>
            </w:r>
            <w:r w:rsidRPr="00B1696F">
              <w:rPr>
                <w:rFonts w:asciiTheme="majorBidi" w:hAnsiTheme="majorBidi" w:cstheme="majorBidi"/>
              </w:rPr>
              <w:t>I find mHealth easy to use.</w:t>
            </w:r>
          </w:p>
          <w:p w14:paraId="71AE29FB" w14:textId="25A3F4FF" w:rsidR="00F365F7" w:rsidRPr="00B1696F" w:rsidRDefault="00F365F7" w:rsidP="00F365F7">
            <w:pPr>
              <w:rPr>
                <w:rFonts w:asciiTheme="majorBidi" w:hAnsiTheme="majorBidi" w:cstheme="majorBidi"/>
              </w:rPr>
            </w:pPr>
            <w:r w:rsidRPr="00B1696F">
              <w:rPr>
                <w:rFonts w:asciiTheme="majorBidi" w:hAnsiTheme="majorBidi" w:cstheme="majorBidi"/>
              </w:rPr>
              <w:lastRenderedPageBreak/>
              <w:t>EE4</w:t>
            </w:r>
            <w:r>
              <w:rPr>
                <w:rFonts w:asciiTheme="majorBidi" w:hAnsiTheme="majorBidi" w:cstheme="majorBidi"/>
              </w:rPr>
              <w:t xml:space="preserve"> </w:t>
            </w:r>
            <w:r w:rsidRPr="00B1696F">
              <w:rPr>
                <w:rFonts w:asciiTheme="majorBidi" w:hAnsiTheme="majorBidi" w:cstheme="majorBidi"/>
              </w:rPr>
              <w:t>It is easy for me to become skillful at using mHealth services.</w:t>
            </w:r>
          </w:p>
        </w:tc>
        <w:tc>
          <w:tcPr>
            <w:tcW w:w="2695" w:type="dxa"/>
            <w:shd w:val="clear" w:color="auto" w:fill="D9E2F3" w:themeFill="accent1" w:themeFillTint="33"/>
          </w:tcPr>
          <w:p w14:paraId="418D7E7D" w14:textId="42A4A098" w:rsidR="00F365F7" w:rsidRDefault="00F365F7" w:rsidP="00F365F7">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hGnV9xGA","properties":{"formattedCitation":"(Almegbel &amp; Aloud, 2021)","plainCitation":"(Almegbel &amp; Aloud, 2021)","noteIndex":0},"citationItems":[{"id":5275,"uris":["http://zotero.org/groups/2521412/items/4CCBDW56"],"itemData":{"id":5275,"type":"article-journal","abstract":"This study empirically investigates the factors influencing the intention to accept mobile technology in Saudi healthcare service delivery using the extended unified theory of acceptance and use of technology model (UTAUT) with perceived reliability and price value. Accordingly, a conceptual model combining behavioral constructs with those linked to the technology acceptance model is developed. This model aims to identify factors that predict patients' acceptance of mobile technology healthcare service delivery. The developed model is examined using responses obtained from a survey on 545 participants receiving healthcare services in Saudi Arabia. Thus, we have conceptualized the developed model and validated seven hypotheses involving key constructs. Results suggest that performance expectancy, effort expectancy, social influence, facilitating conditions, price value, and perceived reliability are direct predictors of user behavior to accept mobile technology in healthcare service delivery. The results provide empirical evidence to the literature on the effect of facilitating conditions and effort expectancy on mobile health (mHealth) adoption. The results show that the COVID-19 pandemic has significantly increased the adoption of mHealth services in Saudi Arabia.","container-title":"International Journal of Computer Science &amp; Network Security","DOI":"10.22937/IJCSNS.2021.21.4.39","ISSN":"1738-7906","issue":"4","language":"eng","note":"publisher: International Journal of Computer Science &amp; Network Security","page":"313-324","source":"koreascience.kr","title":"Factors Influencing the Adoption of mHealth Services in Saudi Arabia: A Patient-centered Study","title-short":"Factors Influencing the Adoption of mHealth Services in Saudi Arabia","volume":"21","author":[{"family":"Almegbel","given":"Halah"},{"family":"Aloud","given":"Monira"}],"issued":{"date-parts":[["2021"]]}}}],"schema":"https://github.com/citation-style-language/schema/raw/master/csl-citation.json"} </w:instrText>
            </w:r>
            <w:r>
              <w:rPr>
                <w:rFonts w:asciiTheme="majorBidi" w:hAnsiTheme="majorBidi" w:cstheme="majorBidi"/>
              </w:rPr>
              <w:fldChar w:fldCharType="separate"/>
            </w:r>
            <w:r w:rsidRPr="008A44EE">
              <w:rPr>
                <w:rFonts w:ascii="Times New Roman" w:hAnsi="Times New Roman" w:cs="Times New Roman"/>
              </w:rPr>
              <w:t>(Almegbel &amp; Aloud, 2021)</w:t>
            </w:r>
            <w:r>
              <w:rPr>
                <w:rFonts w:asciiTheme="majorBidi" w:hAnsiTheme="majorBidi" w:cstheme="majorBidi"/>
              </w:rPr>
              <w:fldChar w:fldCharType="end"/>
            </w:r>
          </w:p>
        </w:tc>
      </w:tr>
      <w:tr w:rsidR="00F365F7" w14:paraId="40C87359" w14:textId="77777777" w:rsidTr="009C5EB2">
        <w:tc>
          <w:tcPr>
            <w:tcW w:w="10255" w:type="dxa"/>
            <w:shd w:val="clear" w:color="auto" w:fill="D9E2F3" w:themeFill="accent1" w:themeFillTint="33"/>
          </w:tcPr>
          <w:p w14:paraId="2ABBB04C" w14:textId="77777777" w:rsidR="00F365F7" w:rsidRPr="000E7416" w:rsidRDefault="00F365F7" w:rsidP="00F365F7">
            <w:pPr>
              <w:rPr>
                <w:rFonts w:asciiTheme="majorBidi" w:hAnsiTheme="majorBidi" w:cstheme="majorBidi"/>
                <w:b/>
                <w:bCs/>
              </w:rPr>
            </w:pPr>
            <w:r w:rsidRPr="000E7416">
              <w:rPr>
                <w:rFonts w:asciiTheme="majorBidi" w:hAnsiTheme="majorBidi" w:cstheme="majorBidi"/>
                <w:b/>
                <w:bCs/>
              </w:rPr>
              <w:t xml:space="preserve">Effort Expectancy (EE) </w:t>
            </w:r>
          </w:p>
          <w:p w14:paraId="7D672B7F" w14:textId="77777777" w:rsidR="00F365F7" w:rsidRPr="000E7416" w:rsidRDefault="00F365F7" w:rsidP="00F365F7">
            <w:pPr>
              <w:rPr>
                <w:rFonts w:asciiTheme="majorBidi" w:hAnsiTheme="majorBidi" w:cstheme="majorBidi"/>
              </w:rPr>
            </w:pPr>
            <w:r w:rsidRPr="000E7416">
              <w:rPr>
                <w:rFonts w:asciiTheme="majorBidi" w:hAnsiTheme="majorBidi" w:cstheme="majorBidi"/>
              </w:rPr>
              <w:t>EE1- Learning how to use WHT is easy for me.</w:t>
            </w:r>
          </w:p>
          <w:p w14:paraId="79FCA9CF" w14:textId="77777777" w:rsidR="00F365F7" w:rsidRPr="000E7416" w:rsidRDefault="00F365F7" w:rsidP="00F365F7">
            <w:pPr>
              <w:rPr>
                <w:rFonts w:asciiTheme="majorBidi" w:hAnsiTheme="majorBidi" w:cstheme="majorBidi"/>
              </w:rPr>
            </w:pPr>
            <w:r w:rsidRPr="000E7416">
              <w:rPr>
                <w:rFonts w:asciiTheme="majorBidi" w:hAnsiTheme="majorBidi" w:cstheme="majorBidi"/>
              </w:rPr>
              <w:t>EE2- I find WHT is easy to use.</w:t>
            </w:r>
          </w:p>
          <w:p w14:paraId="260988E1" w14:textId="6D0B6202" w:rsidR="00F365F7" w:rsidRPr="002D344F" w:rsidRDefault="00F365F7" w:rsidP="00F365F7">
            <w:pPr>
              <w:rPr>
                <w:rFonts w:asciiTheme="majorBidi" w:hAnsiTheme="majorBidi" w:cstheme="majorBidi"/>
                <w:b/>
                <w:bCs/>
              </w:rPr>
            </w:pPr>
            <w:r w:rsidRPr="000E7416">
              <w:rPr>
                <w:rFonts w:asciiTheme="majorBidi" w:hAnsiTheme="majorBidi" w:cstheme="majorBidi"/>
              </w:rPr>
              <w:t>EE3- It is easy for me to become skillful at using WHT.</w:t>
            </w:r>
          </w:p>
        </w:tc>
        <w:tc>
          <w:tcPr>
            <w:tcW w:w="2695" w:type="dxa"/>
            <w:shd w:val="clear" w:color="auto" w:fill="D9E2F3" w:themeFill="accent1" w:themeFillTint="33"/>
          </w:tcPr>
          <w:p w14:paraId="56D4E7AB" w14:textId="68BBD1A6"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vxhwHjYg","properties":{"formattedCitation":"(Talukder et al., 2020)","plainCitation":"(Talukder et al., 2020)","noteIndex":0},"citationItems":[{"id":4651,"uris":["http://zotero.org/groups/2521412/items/X2MDZBWY"],"itemData":{"id":4651,"type":"article-journal","abstract":"Wearable healthcare technology (WHT) has the potential to improve access to healthcare information especially to the older population and empower them to play an active role in self-management of their health. Despite their potential benefits, the acceptance and usage of WHT among the elderly are considerably low. However, little research has been conducted to describe any systematic study of the elderly's intention to adopt WHT. The objective of this study was to develop a theoretical model on the basis of extended Unified Theory of Acceptance and Use of Technology (UTAUT2) with additional constructs- resistance to change, technology anxiety, and self-actualization, to investigate the key predictors of WHT adoption by elderly. The model used in the current study was analyzed in two steps. In the first step, a Structural Equation Modeling (SEM) was used to determine significant determinants that affect the adoption of WHT. In the second step, a neural network model was applied to validate the findings in step 1 and establish the relative importance of each determinant to the adoption of WHT. The findings revealed that social influence, performance expectancy, functional congruence, self-actualization, and hedonic motivation had a positive relationship with the adoption of WHT. In addition, technology anxiety and resistance to change posed important but negative influences on WHT acceptance. Surprisingly, the study did not find any significant relationship between effort expectancy and facilitating conditions with behavioral intention to use WHT by the elderly. The results of this research have strong theoretical contributions to the existing literature of WHT. It also provides valuable information for WHT developers and social planners in the design and execution of WHT for the elderly.","container-title":"Technological Forecasting and Social Change","DOI":"10.1016/j.techfore.2019.119793","ISSN":"0040-1625","journalAbbreviation":"Technological Forecasting and Social Change","language":"en","page":"119793","source":"ScienceDirect","title":"Predicting antecedents of wearable healthcare technology acceptance by elderly: A combined SEM-Neural Network approach","title-short":"Predicting antecedents of wearable healthcare technology acceptance by elderly","volume":"150","author":[{"family":"Talukder","given":"Md. Shamim"},{"family":"Sorwar","given":"Golam"},{"family":"Bao","given":"Yukun"},{"family":"Ahmed","given":"Jashim Uddin"},{"family":"Palash","given":"Md. Abu Saeed"}],"issued":{"date-parts":[["2020",1,1]]}}}],"schema":"https://github.com/citation-style-language/schema/raw/master/csl-citation.json"} </w:instrText>
            </w:r>
            <w:r>
              <w:rPr>
                <w:rFonts w:asciiTheme="majorBidi" w:hAnsiTheme="majorBidi" w:cstheme="majorBidi"/>
              </w:rPr>
              <w:fldChar w:fldCharType="separate"/>
            </w:r>
            <w:r w:rsidRPr="00260FF5">
              <w:rPr>
                <w:rFonts w:ascii="Times New Roman" w:hAnsi="Times New Roman" w:cs="Times New Roman"/>
              </w:rPr>
              <w:t>(Talukder et al., 2020)</w:t>
            </w:r>
            <w:r>
              <w:rPr>
                <w:rFonts w:asciiTheme="majorBidi" w:hAnsiTheme="majorBidi" w:cstheme="majorBidi"/>
              </w:rPr>
              <w:fldChar w:fldCharType="end"/>
            </w:r>
          </w:p>
        </w:tc>
      </w:tr>
      <w:tr w:rsidR="00F365F7" w14:paraId="593CF6EA" w14:textId="77777777" w:rsidTr="009C5EB2">
        <w:tc>
          <w:tcPr>
            <w:tcW w:w="10255" w:type="dxa"/>
            <w:shd w:val="clear" w:color="auto" w:fill="A6A6A6" w:themeFill="background1" w:themeFillShade="A6"/>
          </w:tcPr>
          <w:p w14:paraId="6A742C51" w14:textId="77777777" w:rsidR="00F365F7" w:rsidRPr="000E7416" w:rsidRDefault="00F365F7" w:rsidP="00F365F7">
            <w:pPr>
              <w:rPr>
                <w:rFonts w:asciiTheme="majorBidi" w:hAnsiTheme="majorBidi" w:cstheme="majorBidi"/>
                <w:b/>
                <w:bCs/>
              </w:rPr>
            </w:pPr>
          </w:p>
        </w:tc>
        <w:tc>
          <w:tcPr>
            <w:tcW w:w="2695" w:type="dxa"/>
            <w:shd w:val="clear" w:color="auto" w:fill="A6A6A6" w:themeFill="background1" w:themeFillShade="A6"/>
          </w:tcPr>
          <w:p w14:paraId="05D50C13" w14:textId="77777777" w:rsidR="00F365F7" w:rsidRDefault="00F365F7" w:rsidP="00F365F7">
            <w:pPr>
              <w:rPr>
                <w:rFonts w:asciiTheme="majorBidi" w:hAnsiTheme="majorBidi" w:cstheme="majorBidi"/>
              </w:rPr>
            </w:pPr>
          </w:p>
        </w:tc>
      </w:tr>
      <w:tr w:rsidR="00F365F7" w14:paraId="62EC42C8" w14:textId="77777777" w:rsidTr="009C5EB2">
        <w:tc>
          <w:tcPr>
            <w:tcW w:w="10255" w:type="dxa"/>
            <w:shd w:val="clear" w:color="auto" w:fill="FBE4D5" w:themeFill="accent2" w:themeFillTint="33"/>
          </w:tcPr>
          <w:p w14:paraId="2B46FFC4" w14:textId="77777777" w:rsidR="00F365F7" w:rsidRPr="00260FF5" w:rsidRDefault="00F365F7" w:rsidP="00F365F7">
            <w:pPr>
              <w:rPr>
                <w:rFonts w:asciiTheme="majorBidi" w:hAnsiTheme="majorBidi" w:cstheme="majorBidi"/>
                <w:b/>
                <w:bCs/>
              </w:rPr>
            </w:pPr>
            <w:r w:rsidRPr="00260FF5">
              <w:rPr>
                <w:rFonts w:asciiTheme="majorBidi" w:hAnsiTheme="majorBidi" w:cstheme="majorBidi"/>
                <w:b/>
                <w:bCs/>
              </w:rPr>
              <w:t xml:space="preserve">Self-actualization (SA) </w:t>
            </w:r>
          </w:p>
          <w:p w14:paraId="5DCED67F" w14:textId="77777777" w:rsidR="00F365F7" w:rsidRPr="00260FF5" w:rsidRDefault="00F365F7" w:rsidP="00F365F7">
            <w:pPr>
              <w:rPr>
                <w:rFonts w:asciiTheme="majorBidi" w:hAnsiTheme="majorBidi" w:cstheme="majorBidi"/>
              </w:rPr>
            </w:pPr>
            <w:r w:rsidRPr="00260FF5">
              <w:rPr>
                <w:rFonts w:asciiTheme="majorBidi" w:hAnsiTheme="majorBidi" w:cstheme="majorBidi"/>
              </w:rPr>
              <w:t xml:space="preserve">SA1- Learning WHT gives me the opportunity for personal development. </w:t>
            </w:r>
          </w:p>
          <w:p w14:paraId="6307AD3C" w14:textId="77777777" w:rsidR="00F365F7" w:rsidRPr="00260FF5" w:rsidRDefault="00F365F7" w:rsidP="00F365F7">
            <w:pPr>
              <w:rPr>
                <w:rFonts w:asciiTheme="majorBidi" w:hAnsiTheme="majorBidi" w:cstheme="majorBidi"/>
              </w:rPr>
            </w:pPr>
            <w:r w:rsidRPr="00260FF5">
              <w:rPr>
                <w:rFonts w:asciiTheme="majorBidi" w:hAnsiTheme="majorBidi" w:cstheme="majorBidi"/>
              </w:rPr>
              <w:t>SA2- Learning WHT increases my feeling of self-fulfillment.</w:t>
            </w:r>
          </w:p>
          <w:p w14:paraId="60F58B56" w14:textId="388DD49A" w:rsidR="00F365F7" w:rsidRPr="000E7416" w:rsidRDefault="00F365F7" w:rsidP="00F365F7">
            <w:pPr>
              <w:rPr>
                <w:rFonts w:asciiTheme="majorBidi" w:hAnsiTheme="majorBidi" w:cstheme="majorBidi"/>
                <w:b/>
                <w:bCs/>
              </w:rPr>
            </w:pPr>
            <w:r w:rsidRPr="00260FF5">
              <w:rPr>
                <w:rFonts w:asciiTheme="majorBidi" w:hAnsiTheme="majorBidi" w:cstheme="majorBidi"/>
              </w:rPr>
              <w:t>SA3- Learning WHT gives me a feeling of accomplishment.</w:t>
            </w:r>
          </w:p>
        </w:tc>
        <w:tc>
          <w:tcPr>
            <w:tcW w:w="2695" w:type="dxa"/>
            <w:shd w:val="clear" w:color="auto" w:fill="FBE4D5" w:themeFill="accent2" w:themeFillTint="33"/>
          </w:tcPr>
          <w:p w14:paraId="46EF3C61" w14:textId="3421F0D0"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e5ikiQBz","properties":{"formattedCitation":"(Talukder et al., 2020)","plainCitation":"(Talukder et al., 2020)","noteIndex":0},"citationItems":[{"id":4651,"uris":["http://zotero.org/groups/2521412/items/X2MDZBWY"],"itemData":{"id":4651,"type":"article-journal","abstract":"Wearable healthcare technology (WHT) has the potential to improve access to healthcare information especially to the older population and empower them to play an active role in self-management of their health. Despite their potential benefits, the acceptance and usage of WHT among the elderly are considerably low. However, little research has been conducted to describe any systematic study of the elderly's intention to adopt WHT. The objective of this study was to develop a theoretical model on the basis of extended Unified Theory of Acceptance and Use of Technology (UTAUT2) with additional constructs- resistance to change, technology anxiety, and self-actualization, to investigate the key predictors of WHT adoption by elderly. The model used in the current study was analyzed in two steps. In the first step, a Structural Equation Modeling (SEM) was used to determine significant determinants that affect the adoption of WHT. In the second step, a neural network model was applied to validate the findings in step 1 and establish the relative importance of each determinant to the adoption of WHT. The findings revealed that social influence, performance expectancy, functional congruence, self-actualization, and hedonic motivation had a positive relationship with the adoption of WHT. In addition, technology anxiety and resistance to change posed important but negative influences on WHT acceptance. Surprisingly, the study did not find any significant relationship between effort expectancy and facilitating conditions with behavioral intention to use WHT by the elderly. The results of this research have strong theoretical contributions to the existing literature of WHT. It also provides valuable information for WHT developers and social planners in the design and execution of WHT for the elderly.","container-title":"Technological Forecasting and Social Change","DOI":"10.1016/j.techfore.2019.119793","ISSN":"0040-1625","journalAbbreviation":"Technological Forecasting and Social Change","language":"en","page":"119793","source":"ScienceDirect","title":"Predicting antecedents of wearable healthcare technology acceptance by elderly: A combined SEM-Neural Network approach","title-short":"Predicting antecedents of wearable healthcare technology acceptance by elderly","volume":"150","author":[{"family":"Talukder","given":"Md. Shamim"},{"family":"Sorwar","given":"Golam"},{"family":"Bao","given":"Yukun"},{"family":"Ahmed","given":"Jashim Uddin"},{"family":"Palash","given":"Md. Abu Saeed"}],"issued":{"date-parts":[["2020",1,1]]}}}],"schema":"https://github.com/citation-style-language/schema/raw/master/csl-citation.json"} </w:instrText>
            </w:r>
            <w:r>
              <w:rPr>
                <w:rFonts w:asciiTheme="majorBidi" w:hAnsiTheme="majorBidi" w:cstheme="majorBidi"/>
              </w:rPr>
              <w:fldChar w:fldCharType="separate"/>
            </w:r>
            <w:r w:rsidRPr="00260FF5">
              <w:rPr>
                <w:rFonts w:ascii="Times New Roman" w:hAnsi="Times New Roman" w:cs="Times New Roman"/>
              </w:rPr>
              <w:t>(Talukder et al., 2020)</w:t>
            </w:r>
            <w:r>
              <w:rPr>
                <w:rFonts w:asciiTheme="majorBidi" w:hAnsiTheme="majorBidi" w:cstheme="majorBidi"/>
              </w:rPr>
              <w:fldChar w:fldCharType="end"/>
            </w:r>
          </w:p>
        </w:tc>
      </w:tr>
      <w:tr w:rsidR="00F365F7" w14:paraId="46FB3428" w14:textId="77777777" w:rsidTr="009C5EB2">
        <w:tc>
          <w:tcPr>
            <w:tcW w:w="10255" w:type="dxa"/>
            <w:shd w:val="clear" w:color="auto" w:fill="A6A6A6" w:themeFill="background1" w:themeFillShade="A6"/>
          </w:tcPr>
          <w:p w14:paraId="38A04D78" w14:textId="44508075" w:rsidR="00F365F7" w:rsidRDefault="00F365F7" w:rsidP="00F365F7">
            <w:pPr>
              <w:rPr>
                <w:rFonts w:asciiTheme="majorBidi" w:hAnsiTheme="majorBidi" w:cstheme="majorBidi"/>
              </w:rPr>
            </w:pPr>
          </w:p>
        </w:tc>
        <w:tc>
          <w:tcPr>
            <w:tcW w:w="2695" w:type="dxa"/>
            <w:shd w:val="clear" w:color="auto" w:fill="A6A6A6" w:themeFill="background1" w:themeFillShade="A6"/>
          </w:tcPr>
          <w:p w14:paraId="78C8B601" w14:textId="36F3DC20" w:rsidR="00F365F7" w:rsidRDefault="00F365F7" w:rsidP="00F365F7">
            <w:pPr>
              <w:rPr>
                <w:rFonts w:asciiTheme="majorBidi" w:hAnsiTheme="majorBidi" w:cstheme="majorBidi"/>
              </w:rPr>
            </w:pPr>
          </w:p>
        </w:tc>
      </w:tr>
      <w:tr w:rsidR="00F365F7" w14:paraId="63702A83" w14:textId="77777777" w:rsidTr="009C5EB2">
        <w:tc>
          <w:tcPr>
            <w:tcW w:w="10255" w:type="dxa"/>
            <w:shd w:val="clear" w:color="auto" w:fill="FFF2CC" w:themeFill="accent4" w:themeFillTint="33"/>
          </w:tcPr>
          <w:p w14:paraId="56A3B532" w14:textId="77777777" w:rsidR="00F365F7" w:rsidRPr="00FD1B00" w:rsidRDefault="00F365F7" w:rsidP="00F365F7">
            <w:pPr>
              <w:rPr>
                <w:rFonts w:asciiTheme="majorBidi" w:hAnsiTheme="majorBidi" w:cstheme="majorBidi"/>
                <w:b/>
                <w:bCs/>
              </w:rPr>
            </w:pPr>
            <w:r w:rsidRPr="00FD1B00">
              <w:rPr>
                <w:rFonts w:asciiTheme="majorBidi" w:hAnsiTheme="majorBidi" w:cstheme="majorBidi"/>
                <w:b/>
                <w:bCs/>
              </w:rPr>
              <w:t>Perceived Enjoyment (PE)</w:t>
            </w:r>
          </w:p>
          <w:p w14:paraId="616B18ED" w14:textId="77777777" w:rsidR="00F365F7" w:rsidRPr="00FD1B00" w:rsidRDefault="00F365F7" w:rsidP="00F365F7">
            <w:pPr>
              <w:rPr>
                <w:rFonts w:asciiTheme="majorBidi" w:hAnsiTheme="majorBidi" w:cstheme="majorBidi"/>
              </w:rPr>
            </w:pPr>
            <w:r w:rsidRPr="00FD1B00">
              <w:rPr>
                <w:rFonts w:asciiTheme="majorBidi" w:hAnsiTheme="majorBidi" w:cstheme="majorBidi"/>
              </w:rPr>
              <w:t xml:space="preserve">PE1 Using wearable devices is truly fun </w:t>
            </w:r>
          </w:p>
          <w:p w14:paraId="64A82D2A" w14:textId="77777777" w:rsidR="00F365F7" w:rsidRPr="00FD1B00" w:rsidRDefault="00F365F7" w:rsidP="00F365F7">
            <w:pPr>
              <w:rPr>
                <w:rFonts w:asciiTheme="majorBidi" w:hAnsiTheme="majorBidi" w:cstheme="majorBidi"/>
              </w:rPr>
            </w:pPr>
            <w:r w:rsidRPr="00FD1B00">
              <w:rPr>
                <w:rFonts w:asciiTheme="majorBidi" w:hAnsiTheme="majorBidi" w:cstheme="majorBidi"/>
              </w:rPr>
              <w:t>PE2 I know using wearable devices to be enjoyable</w:t>
            </w:r>
          </w:p>
          <w:p w14:paraId="22D981C5" w14:textId="77777777" w:rsidR="00F365F7" w:rsidRPr="00FD1B00" w:rsidRDefault="00F365F7" w:rsidP="00F365F7">
            <w:pPr>
              <w:rPr>
                <w:rFonts w:asciiTheme="majorBidi" w:hAnsiTheme="majorBidi" w:cstheme="majorBidi"/>
              </w:rPr>
            </w:pPr>
            <w:r w:rsidRPr="00FD1B00">
              <w:rPr>
                <w:rFonts w:asciiTheme="majorBidi" w:hAnsiTheme="majorBidi" w:cstheme="majorBidi"/>
              </w:rPr>
              <w:t>PE3 The use of wearable devices gives me pleasure</w:t>
            </w:r>
          </w:p>
          <w:p w14:paraId="47D0AF44" w14:textId="0D54306C" w:rsidR="00F365F7" w:rsidRDefault="00F365F7" w:rsidP="00F365F7">
            <w:pPr>
              <w:rPr>
                <w:rFonts w:asciiTheme="majorBidi" w:hAnsiTheme="majorBidi" w:cstheme="majorBidi"/>
              </w:rPr>
            </w:pPr>
            <w:r w:rsidRPr="00FD1B00">
              <w:rPr>
                <w:rFonts w:asciiTheme="majorBidi" w:hAnsiTheme="majorBidi" w:cstheme="majorBidi"/>
              </w:rPr>
              <w:t>PE4 The use of wearable devices makes me feel good</w:t>
            </w:r>
          </w:p>
        </w:tc>
        <w:tc>
          <w:tcPr>
            <w:tcW w:w="2695" w:type="dxa"/>
            <w:shd w:val="clear" w:color="auto" w:fill="FFF2CC" w:themeFill="accent4" w:themeFillTint="33"/>
          </w:tcPr>
          <w:p w14:paraId="2BE0A03E" w14:textId="2C3AA86E"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gBypQH1M","properties":{"formattedCitation":"(H. Yang et al., 2016)","plainCitation":"(H. Yang et al., 2016)","noteIndex":0},"citationItems":[{"id":4880,"uris":["http://zotero.org/groups/2521412/items/V7QD8VGA","http://zotero.org/groups/2521412/items/4ARUUIIL"],"itemData":{"id":4880,"type":"article-journal","abstract":"This study develops a research model for analyzing customers’ perceived value of wearable devices. It investigates the impact of each component of perceived benefit and risk on the perceived value of wearable devices, and explores how their attributes affect customers’ perceived benefit. Partial least squares was employed to test the proposed model and corresponding hypotheses on data collected from 375 survey samples (273 potential and 102 actual users). The results show that perceived value is a clear antecedent of adoption intention. Perceived benefit—including perceived usefulness, enjoyment, and social image—seems to have a greater impact on perceived value than perceived risk. Specifically, a significant difference was observed between potential users and actual users. This study discusses a number of implications and contributes useful insights for researchers as well as practitioners.","container-title":"Telematics and Informatics","DOI":"10.1016/j.tele.2015.08.007","ISSN":"0736-5853","issue":"2","journalAbbreviation":"Telematics and Informatics","language":"en","page":"256-269","source":"ScienceDirect","title":"User acceptance of wearable devices: An extended perspective of perceived value","title-short":"User acceptance of wearable devices","volume":"33","author":[{"family":"Yang","given":"Heetae"},{"family":"Yu","given":"Jieun"},{"family":"Zo","given":"Hangjung"},{"family":"Choi","given":"Munkee"}],"issued":{"date-parts":[["2016",5,1]]}}}],"schema":"https://github.com/citation-style-language/schema/raw/master/csl-citation.json"} </w:instrText>
            </w:r>
            <w:r>
              <w:rPr>
                <w:rFonts w:asciiTheme="majorBidi" w:hAnsiTheme="majorBidi" w:cstheme="majorBidi"/>
              </w:rPr>
              <w:fldChar w:fldCharType="separate"/>
            </w:r>
            <w:r w:rsidRPr="00581E6A">
              <w:rPr>
                <w:rFonts w:ascii="Times New Roman" w:hAnsi="Times New Roman" w:cs="Times New Roman"/>
              </w:rPr>
              <w:t>(H. Yang et al., 2016)</w:t>
            </w:r>
            <w:r>
              <w:rPr>
                <w:rFonts w:asciiTheme="majorBidi" w:hAnsiTheme="majorBidi" w:cstheme="majorBidi"/>
              </w:rPr>
              <w:fldChar w:fldCharType="end"/>
            </w:r>
          </w:p>
        </w:tc>
      </w:tr>
      <w:tr w:rsidR="00F365F7" w14:paraId="666DDC07" w14:textId="77777777" w:rsidTr="009C5EB2">
        <w:tc>
          <w:tcPr>
            <w:tcW w:w="10255" w:type="dxa"/>
            <w:shd w:val="clear" w:color="auto" w:fill="FFF2CC" w:themeFill="accent4" w:themeFillTint="33"/>
          </w:tcPr>
          <w:p w14:paraId="3B0E83BD" w14:textId="77777777" w:rsidR="00F365F7" w:rsidRPr="007453E5" w:rsidRDefault="00F365F7" w:rsidP="00F365F7">
            <w:pPr>
              <w:rPr>
                <w:rFonts w:asciiTheme="majorBidi" w:hAnsiTheme="majorBidi" w:cstheme="majorBidi"/>
                <w:b/>
                <w:bCs/>
              </w:rPr>
            </w:pPr>
            <w:r w:rsidRPr="007453E5">
              <w:rPr>
                <w:rFonts w:asciiTheme="majorBidi" w:hAnsiTheme="majorBidi" w:cstheme="majorBidi"/>
                <w:b/>
                <w:bCs/>
              </w:rPr>
              <w:t xml:space="preserve">Perceived Enjoyment </w:t>
            </w:r>
          </w:p>
          <w:p w14:paraId="7A2AE1D9" w14:textId="5A4C4561" w:rsidR="00F365F7" w:rsidRPr="007453E5" w:rsidRDefault="00F365F7" w:rsidP="00F365F7">
            <w:pPr>
              <w:rPr>
                <w:rFonts w:asciiTheme="majorBidi" w:hAnsiTheme="majorBidi" w:cstheme="majorBidi"/>
              </w:rPr>
            </w:pPr>
            <w:r w:rsidRPr="007453E5">
              <w:rPr>
                <w:rFonts w:asciiTheme="majorBidi" w:hAnsiTheme="majorBidi" w:cstheme="majorBidi"/>
              </w:rPr>
              <w:t>PE1: Interacting with smart wearable devices is fun</w:t>
            </w:r>
          </w:p>
          <w:p w14:paraId="5A272F73" w14:textId="77777777" w:rsidR="00F365F7" w:rsidRPr="007453E5" w:rsidRDefault="00F365F7" w:rsidP="00F365F7">
            <w:pPr>
              <w:rPr>
                <w:rFonts w:asciiTheme="majorBidi" w:hAnsiTheme="majorBidi" w:cstheme="majorBidi"/>
              </w:rPr>
            </w:pPr>
            <w:r w:rsidRPr="007453E5">
              <w:rPr>
                <w:rFonts w:asciiTheme="majorBidi" w:hAnsiTheme="majorBidi" w:cstheme="majorBidi"/>
              </w:rPr>
              <w:t>PE2: I enjoy using smart wearable devices</w:t>
            </w:r>
          </w:p>
          <w:p w14:paraId="01ABB5F3" w14:textId="2C544517" w:rsidR="00F365F7" w:rsidRDefault="00F365F7" w:rsidP="00F365F7">
            <w:pPr>
              <w:rPr>
                <w:rFonts w:asciiTheme="majorBidi" w:hAnsiTheme="majorBidi" w:cstheme="majorBidi"/>
              </w:rPr>
            </w:pPr>
            <w:r w:rsidRPr="007453E5">
              <w:rPr>
                <w:rFonts w:asciiTheme="majorBidi" w:hAnsiTheme="majorBidi" w:cstheme="majorBidi"/>
              </w:rPr>
              <w:t>PE3: Using smart wearable devices gives me a lot of enjoyment</w:t>
            </w:r>
          </w:p>
        </w:tc>
        <w:tc>
          <w:tcPr>
            <w:tcW w:w="2695" w:type="dxa"/>
            <w:shd w:val="clear" w:color="auto" w:fill="FFF2CC" w:themeFill="accent4" w:themeFillTint="33"/>
          </w:tcPr>
          <w:p w14:paraId="336FE340" w14:textId="5DDF407D"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ChiI75nj","properties":{"formattedCitation":"(Park, 2020)","plainCitation":"(Park, 2020)","noteIndex":0},"citationItems":[{"id":4652,"uris":["http://zotero.org/groups/2521412/items/YNCLX2WX","http://zotero.org/groups/2521412/items/43SB78I4"],"itemData":{"id":4652,"type":"article-journal","abstract":"Smart wearable devices have become one of the most popular interactive items in the “smart” era that prioritizes “mobility.” There is significant scholarly interest in not only promoting the successful diffusion of this technology but also providing improved user experience to users of these devices. In line with this trend, this study explores users’ perceptions of smart wearable devices and introduces a comprehensive research model that employs factors that are primarily extracted using the expectation-confirmation, technology acceptance, and flow models. The results derived using both confirmatory factor analysis and structural equation modeling methods (N = 1,380) indicate that users’ intentions to use smart wearable devices are determined by five influential factors: satisfaction, enjoyment, usefulness, flow state, and cost. Both users’ confirmation and service and system quality play notable determinative roles in the research model. Implications and suggestions are presented considering the results.","container-title":"Telematics and Informatics","DOI":"10.1016/j.tele.2019.101318","ISSN":"0736-5853","journalAbbreviation":"Telematics and Informatics","language":"en","page":"101318","source":"ScienceDirect","title":"User acceptance of smart wearable devices: An expectation-confirmation model approach","title-short":"User acceptance of smart wearable devices","volume":"47","author":[{"family":"Park","given":"Eunil"}],"issued":{"date-parts":[["2020",4,1]]}}}],"schema":"https://github.com/citation-style-language/schema/raw/master/csl-citation.json"} </w:instrText>
            </w:r>
            <w:r>
              <w:rPr>
                <w:rFonts w:asciiTheme="majorBidi" w:hAnsiTheme="majorBidi" w:cstheme="majorBidi"/>
              </w:rPr>
              <w:fldChar w:fldCharType="separate"/>
            </w:r>
            <w:r w:rsidRPr="007453E5">
              <w:rPr>
                <w:rFonts w:ascii="Times New Roman" w:hAnsi="Times New Roman" w:cs="Times New Roman"/>
              </w:rPr>
              <w:t>(Park, 2020)</w:t>
            </w:r>
            <w:r>
              <w:rPr>
                <w:rFonts w:asciiTheme="majorBidi" w:hAnsiTheme="majorBidi" w:cstheme="majorBidi"/>
              </w:rPr>
              <w:fldChar w:fldCharType="end"/>
            </w:r>
          </w:p>
        </w:tc>
      </w:tr>
      <w:tr w:rsidR="00F365F7" w14:paraId="427DBCE5" w14:textId="77777777" w:rsidTr="009C5EB2">
        <w:tc>
          <w:tcPr>
            <w:tcW w:w="10255" w:type="dxa"/>
            <w:shd w:val="clear" w:color="auto" w:fill="A6A6A6" w:themeFill="background1" w:themeFillShade="A6"/>
          </w:tcPr>
          <w:p w14:paraId="42E3BC70" w14:textId="77777777" w:rsidR="00F365F7" w:rsidRPr="007453E5" w:rsidRDefault="00F365F7" w:rsidP="00F365F7">
            <w:pPr>
              <w:rPr>
                <w:rFonts w:asciiTheme="majorBidi" w:hAnsiTheme="majorBidi" w:cstheme="majorBidi"/>
                <w:b/>
                <w:bCs/>
              </w:rPr>
            </w:pPr>
          </w:p>
        </w:tc>
        <w:tc>
          <w:tcPr>
            <w:tcW w:w="2695" w:type="dxa"/>
            <w:shd w:val="clear" w:color="auto" w:fill="A6A6A6" w:themeFill="background1" w:themeFillShade="A6"/>
          </w:tcPr>
          <w:p w14:paraId="35C0DA26" w14:textId="77777777" w:rsidR="00F365F7" w:rsidRDefault="00F365F7" w:rsidP="00F365F7">
            <w:pPr>
              <w:rPr>
                <w:rFonts w:asciiTheme="majorBidi" w:hAnsiTheme="majorBidi" w:cstheme="majorBidi"/>
              </w:rPr>
            </w:pPr>
          </w:p>
        </w:tc>
      </w:tr>
      <w:tr w:rsidR="00F365F7" w14:paraId="54EA34F7" w14:textId="77777777" w:rsidTr="009C5EB2">
        <w:tc>
          <w:tcPr>
            <w:tcW w:w="10255" w:type="dxa"/>
            <w:shd w:val="clear" w:color="auto" w:fill="DEEAF6" w:themeFill="accent5" w:themeFillTint="33"/>
          </w:tcPr>
          <w:p w14:paraId="1A4D86AF" w14:textId="1E1B7D27" w:rsidR="00F365F7" w:rsidRPr="007453E5" w:rsidRDefault="00F365F7" w:rsidP="00F365F7">
            <w:pPr>
              <w:rPr>
                <w:rFonts w:asciiTheme="majorBidi" w:hAnsiTheme="majorBidi" w:cstheme="majorBidi"/>
                <w:b/>
                <w:bCs/>
              </w:rPr>
            </w:pPr>
            <w:r w:rsidRPr="007453E5">
              <w:rPr>
                <w:rFonts w:asciiTheme="majorBidi" w:hAnsiTheme="majorBidi" w:cstheme="majorBidi"/>
                <w:b/>
                <w:bCs/>
              </w:rPr>
              <w:t>Perceived Cost</w:t>
            </w:r>
          </w:p>
          <w:p w14:paraId="0D2C64B2" w14:textId="551B7B14" w:rsidR="00F365F7" w:rsidRPr="007453E5" w:rsidRDefault="00F365F7" w:rsidP="00F365F7">
            <w:pPr>
              <w:rPr>
                <w:rFonts w:asciiTheme="majorBidi" w:hAnsiTheme="majorBidi" w:cstheme="majorBidi"/>
              </w:rPr>
            </w:pPr>
            <w:r w:rsidRPr="007453E5">
              <w:rPr>
                <w:rFonts w:asciiTheme="majorBidi" w:hAnsiTheme="majorBidi" w:cstheme="majorBidi"/>
              </w:rPr>
              <w:t>PC1: There are financial barriers to using smart wearable devices</w:t>
            </w:r>
          </w:p>
          <w:p w14:paraId="7B1FBC74" w14:textId="77777777" w:rsidR="00F365F7" w:rsidRPr="007453E5" w:rsidRDefault="00F365F7" w:rsidP="00F365F7">
            <w:pPr>
              <w:rPr>
                <w:rFonts w:asciiTheme="majorBidi" w:hAnsiTheme="majorBidi" w:cstheme="majorBidi"/>
              </w:rPr>
            </w:pPr>
            <w:r w:rsidRPr="007453E5">
              <w:rPr>
                <w:rFonts w:asciiTheme="majorBidi" w:hAnsiTheme="majorBidi" w:cstheme="majorBidi"/>
              </w:rPr>
              <w:t>PC2: I think that smart wearable devices are expensive</w:t>
            </w:r>
          </w:p>
          <w:p w14:paraId="59B14B36" w14:textId="0B8DAC66" w:rsidR="00F365F7" w:rsidRDefault="00F365F7" w:rsidP="00F365F7">
            <w:pPr>
              <w:rPr>
                <w:rFonts w:asciiTheme="majorBidi" w:hAnsiTheme="majorBidi" w:cstheme="majorBidi"/>
              </w:rPr>
            </w:pPr>
            <w:r w:rsidRPr="007453E5">
              <w:rPr>
                <w:rFonts w:asciiTheme="majorBidi" w:hAnsiTheme="majorBidi" w:cstheme="majorBidi"/>
              </w:rPr>
              <w:t>PC3: Overall, using smart wearable devices costs me a lot of money</w:t>
            </w:r>
          </w:p>
        </w:tc>
        <w:tc>
          <w:tcPr>
            <w:tcW w:w="2695" w:type="dxa"/>
            <w:shd w:val="clear" w:color="auto" w:fill="DEEAF6" w:themeFill="accent5" w:themeFillTint="33"/>
          </w:tcPr>
          <w:p w14:paraId="019F3CC0" w14:textId="1199D0CE"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KolQGtu0","properties":{"formattedCitation":"(Park, 2020)","plainCitation":"(Park, 2020)","noteIndex":0},"citationItems":[{"id":4652,"uris":["http://zotero.org/groups/2521412/items/YNCLX2WX","http://zotero.org/groups/2521412/items/43SB78I4"],"itemData":{"id":4652,"type":"article-journal","abstract":"Smart wearable devices have become one of the most popular interactive items in the “smart” era that prioritizes “mobility.” There is significant scholarly interest in not only promoting the successful diffusion of this technology but also providing improved user experience to users of these devices. In line with this trend, this study explores users’ perceptions of smart wearable devices and introduces a comprehensive research model that employs factors that are primarily extracted using the expectation-confirmation, technology acceptance, and flow models. The results derived using both confirmatory factor analysis and structural equation modeling methods (N = 1,380) indicate that users’ intentions to use smart wearable devices are determined by five influential factors: satisfaction, enjoyment, usefulness, flow state, and cost. Both users’ confirmation and service and system quality play notable determinative roles in the research model. Implications and suggestions are presented considering the results.","container-title":"Telematics and Informatics","DOI":"10.1016/j.tele.2019.101318","ISSN":"0736-5853","journalAbbreviation":"Telematics and Informatics","language":"en","page":"101318","source":"ScienceDirect","title":"User acceptance of smart wearable devices: An expectation-confirmation model approach","title-short":"User acceptance of smart wearable devices","volume":"47","author":[{"family":"Park","given":"Eunil"}],"issued":{"date-parts":[["2020",4,1]]}}}],"schema":"https://github.com/citation-style-language/schema/raw/master/csl-citation.json"} </w:instrText>
            </w:r>
            <w:r>
              <w:rPr>
                <w:rFonts w:asciiTheme="majorBidi" w:hAnsiTheme="majorBidi" w:cstheme="majorBidi"/>
              </w:rPr>
              <w:fldChar w:fldCharType="separate"/>
            </w:r>
            <w:r w:rsidRPr="007453E5">
              <w:rPr>
                <w:rFonts w:ascii="Times New Roman" w:hAnsi="Times New Roman" w:cs="Times New Roman"/>
              </w:rPr>
              <w:t>(Park, 2020)</w:t>
            </w:r>
            <w:r>
              <w:rPr>
                <w:rFonts w:asciiTheme="majorBidi" w:hAnsiTheme="majorBidi" w:cstheme="majorBidi"/>
              </w:rPr>
              <w:fldChar w:fldCharType="end"/>
            </w:r>
          </w:p>
        </w:tc>
      </w:tr>
      <w:tr w:rsidR="00F365F7" w14:paraId="4D899BB9" w14:textId="77777777" w:rsidTr="009C5EB2">
        <w:tc>
          <w:tcPr>
            <w:tcW w:w="10255" w:type="dxa"/>
            <w:shd w:val="clear" w:color="auto" w:fill="DEEAF6" w:themeFill="accent5" w:themeFillTint="33"/>
          </w:tcPr>
          <w:p w14:paraId="556E871D" w14:textId="77777777" w:rsidR="00F365F7" w:rsidRPr="00FF1BC7" w:rsidRDefault="00F365F7" w:rsidP="00F365F7">
            <w:pPr>
              <w:rPr>
                <w:rFonts w:asciiTheme="majorBidi" w:hAnsiTheme="majorBidi" w:cstheme="majorBidi"/>
                <w:b/>
                <w:bCs/>
              </w:rPr>
            </w:pPr>
            <w:r w:rsidRPr="00FF1BC7">
              <w:rPr>
                <w:rFonts w:asciiTheme="majorBidi" w:hAnsiTheme="majorBidi" w:cstheme="majorBidi"/>
                <w:b/>
                <w:bCs/>
              </w:rPr>
              <w:t>Price value (PV)</w:t>
            </w:r>
          </w:p>
          <w:p w14:paraId="0C424BEA" w14:textId="77777777" w:rsidR="00F365F7" w:rsidRPr="00FF1BC7" w:rsidRDefault="00F365F7" w:rsidP="00F365F7">
            <w:pPr>
              <w:rPr>
                <w:rFonts w:asciiTheme="majorBidi" w:hAnsiTheme="majorBidi" w:cstheme="majorBidi"/>
              </w:rPr>
            </w:pPr>
            <w:r w:rsidRPr="00FF1BC7">
              <w:rPr>
                <w:rFonts w:asciiTheme="majorBidi" w:hAnsiTheme="majorBidi" w:cstheme="majorBidi"/>
              </w:rPr>
              <w:t>Smartwatch is reasonably priced.</w:t>
            </w:r>
          </w:p>
          <w:p w14:paraId="66670475" w14:textId="77777777" w:rsidR="00F365F7" w:rsidRPr="00FF1BC7" w:rsidRDefault="00F365F7" w:rsidP="00F365F7">
            <w:pPr>
              <w:rPr>
                <w:rFonts w:asciiTheme="majorBidi" w:hAnsiTheme="majorBidi" w:cstheme="majorBidi"/>
              </w:rPr>
            </w:pPr>
            <w:r w:rsidRPr="00FF1BC7">
              <w:rPr>
                <w:rFonts w:asciiTheme="majorBidi" w:hAnsiTheme="majorBidi" w:cstheme="majorBidi"/>
              </w:rPr>
              <w:t>Smartwatch is good value for money.</w:t>
            </w:r>
          </w:p>
          <w:p w14:paraId="5C5B6496" w14:textId="1922DC0A" w:rsidR="00F365F7" w:rsidRDefault="00F365F7" w:rsidP="00F365F7">
            <w:pPr>
              <w:rPr>
                <w:rFonts w:asciiTheme="majorBidi" w:hAnsiTheme="majorBidi" w:cstheme="majorBidi"/>
              </w:rPr>
            </w:pPr>
            <w:r w:rsidRPr="00FF1BC7">
              <w:rPr>
                <w:rFonts w:asciiTheme="majorBidi" w:hAnsiTheme="majorBidi" w:cstheme="majorBidi"/>
              </w:rPr>
              <w:t>At the current price, smartwatch is provide good value</w:t>
            </w:r>
          </w:p>
        </w:tc>
        <w:tc>
          <w:tcPr>
            <w:tcW w:w="2695" w:type="dxa"/>
            <w:shd w:val="clear" w:color="auto" w:fill="DEEAF6" w:themeFill="accent5" w:themeFillTint="33"/>
          </w:tcPr>
          <w:p w14:paraId="392EA556" w14:textId="4FC84359"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FcniE969","properties":{"formattedCitation":"(Beh et al., 2021)","plainCitation":"(Beh et al., 2021)","noteIndex":0},"citationItems":[{"id":4404,"uris":["http://zotero.org/groups/2521412/items/5BIB4LQS"],"itemData":{"id":4404,"type":"article-journal","abstract":"Recent advancements in smartwatch technology have led to several applications in continuous fitness and health monitoring. Considering the benefits of smartwatches, their low level of usage for fitness and health monitoring purposes, and the limited understanding of determinants of their usage, this study advances the body of knowledge by developing an innovative and comprehensive research model that integrates the extended unified theory of acceptance and use of technology (UTAUT2) with perceived vulnerability and perceived severity as moderators. The model was tested using partial least squares (PLS), in a quantitative study with data from 271 respondents from Malaysia. The results showed that performance expectancy, effort expectancy, facilitating conditions and hedonic motivation have positive impacts on behavioural intentions towards using smartwatches for health and fitness monitoring. Perceived vulnerability moderates positively the impacts of effort expectancy. Perceived abstract severity moderates positively the impacts of social influence and negatively the influence of hedonic motivation. The findings provide useful insights for smartwatch technology developers, marketers and managers in developing more effective devices and strategies and consequently promoting smartwatches as health monitoring devices. These outcomes extend the UTAUT2 and provide new insights into drivers of the use of smartwatches for fitness and health monitoring.","container-title":"Behaviour &amp; Information Technology","DOI":"10.1080/0144929X.2019.1685597","ISSN":"0144-929X","issue":"3","note":"publisher: Taylor &amp; Francis\n_eprint: https://doi.org/10.1080/0144929X.2019.1685597","page":"282-299","source":"Taylor and Francis+NEJM","title":"Using smartwatches for fitness and health monitoring: the UTAUT2 combined with threat appraisal as moderators","title-short":"Using smartwatches for fitness and health monitoring","volume":"40","author":[{"family":"Beh","given":"Phaik Khee"},{"family":"Ganesan","given":"Yuvaraj"},{"family":"Iranmanesh","given":"Mohammad"},{"family":"Foroughi","given":"Behzad"}],"issued":{"date-parts":[["2021",2,17]]}}}],"schema":"https://github.com/citation-style-language/schema/raw/master/csl-citation.json"} </w:instrText>
            </w:r>
            <w:r>
              <w:rPr>
                <w:rFonts w:asciiTheme="majorBidi" w:hAnsiTheme="majorBidi" w:cstheme="majorBidi"/>
              </w:rPr>
              <w:fldChar w:fldCharType="separate"/>
            </w:r>
            <w:r w:rsidRPr="00FF1BC7">
              <w:rPr>
                <w:rFonts w:ascii="Times New Roman" w:hAnsi="Times New Roman" w:cs="Times New Roman"/>
              </w:rPr>
              <w:t>(Beh et al., 2021)</w:t>
            </w:r>
            <w:r>
              <w:rPr>
                <w:rFonts w:asciiTheme="majorBidi" w:hAnsiTheme="majorBidi" w:cstheme="majorBidi"/>
              </w:rPr>
              <w:fldChar w:fldCharType="end"/>
            </w:r>
          </w:p>
        </w:tc>
      </w:tr>
      <w:tr w:rsidR="00F365F7" w14:paraId="0FFEC4B0" w14:textId="77777777" w:rsidTr="009C5EB2">
        <w:tc>
          <w:tcPr>
            <w:tcW w:w="10255" w:type="dxa"/>
            <w:shd w:val="clear" w:color="auto" w:fill="DEEAF6" w:themeFill="accent5" w:themeFillTint="33"/>
          </w:tcPr>
          <w:p w14:paraId="2B282A5F" w14:textId="250EE4E3" w:rsidR="00F365F7" w:rsidRPr="00FD1B00" w:rsidRDefault="00F365F7" w:rsidP="00F365F7">
            <w:pPr>
              <w:rPr>
                <w:rFonts w:asciiTheme="majorBidi" w:hAnsiTheme="majorBidi" w:cstheme="majorBidi"/>
                <w:b/>
                <w:bCs/>
              </w:rPr>
            </w:pPr>
            <w:r w:rsidRPr="00FD1B00">
              <w:rPr>
                <w:rFonts w:asciiTheme="majorBidi" w:hAnsiTheme="majorBidi" w:cstheme="majorBidi"/>
                <w:b/>
                <w:bCs/>
              </w:rPr>
              <w:t>Perceived value (PV)</w:t>
            </w:r>
          </w:p>
          <w:p w14:paraId="3EEE3E47" w14:textId="476F9349" w:rsidR="00F365F7" w:rsidRPr="00FD1B00" w:rsidRDefault="00F365F7" w:rsidP="00F365F7">
            <w:pPr>
              <w:rPr>
                <w:rFonts w:asciiTheme="majorBidi" w:hAnsiTheme="majorBidi" w:cstheme="majorBidi"/>
              </w:rPr>
            </w:pPr>
            <w:r w:rsidRPr="00FD1B00">
              <w:rPr>
                <w:rFonts w:asciiTheme="majorBidi" w:hAnsiTheme="majorBidi" w:cstheme="majorBidi"/>
              </w:rPr>
              <w:t xml:space="preserve">PV1 Using wearable devices offers value for money </w:t>
            </w:r>
          </w:p>
          <w:p w14:paraId="54D7F35F" w14:textId="77777777" w:rsidR="00F365F7" w:rsidRPr="00FD1B00" w:rsidRDefault="00F365F7" w:rsidP="00F365F7">
            <w:pPr>
              <w:rPr>
                <w:rFonts w:asciiTheme="majorBidi" w:hAnsiTheme="majorBidi" w:cstheme="majorBidi"/>
              </w:rPr>
            </w:pPr>
            <w:r w:rsidRPr="00FD1B00">
              <w:rPr>
                <w:rFonts w:asciiTheme="majorBidi" w:hAnsiTheme="majorBidi" w:cstheme="majorBidi"/>
              </w:rPr>
              <w:t>PV2 Compared to the effort to put, using wearable devices is beneficial to me</w:t>
            </w:r>
          </w:p>
          <w:p w14:paraId="7BA06B95" w14:textId="77777777" w:rsidR="00F365F7" w:rsidRPr="00FD1B00" w:rsidRDefault="00F365F7" w:rsidP="00F365F7">
            <w:pPr>
              <w:rPr>
                <w:rFonts w:asciiTheme="majorBidi" w:hAnsiTheme="majorBidi" w:cstheme="majorBidi"/>
              </w:rPr>
            </w:pPr>
            <w:r w:rsidRPr="00FD1B00">
              <w:rPr>
                <w:rFonts w:asciiTheme="majorBidi" w:hAnsiTheme="majorBidi" w:cstheme="majorBidi"/>
              </w:rPr>
              <w:t>PV3 Compared to the time to spend, using wearable devices is worthwhile to me</w:t>
            </w:r>
          </w:p>
          <w:p w14:paraId="72A5910C" w14:textId="544C3ECB" w:rsidR="00F365F7" w:rsidRDefault="00F365F7" w:rsidP="00F365F7">
            <w:pPr>
              <w:rPr>
                <w:rFonts w:asciiTheme="majorBidi" w:hAnsiTheme="majorBidi" w:cstheme="majorBidi"/>
              </w:rPr>
            </w:pPr>
            <w:r w:rsidRPr="00FD1B00">
              <w:rPr>
                <w:rFonts w:asciiTheme="majorBidi" w:hAnsiTheme="majorBidi" w:cstheme="majorBidi"/>
              </w:rPr>
              <w:t>PV4 Overall, using wearable devices delivers me good value</w:t>
            </w:r>
          </w:p>
        </w:tc>
        <w:tc>
          <w:tcPr>
            <w:tcW w:w="2695" w:type="dxa"/>
            <w:shd w:val="clear" w:color="auto" w:fill="DEEAF6" w:themeFill="accent5" w:themeFillTint="33"/>
          </w:tcPr>
          <w:p w14:paraId="54BA73F1" w14:textId="4C608013"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tN19JZPz","properties":{"formattedCitation":"(H. Yang et al., 2016)","plainCitation":"(H. Yang et al., 2016)","noteIndex":0},"citationItems":[{"id":4880,"uris":["http://zotero.org/groups/2521412/items/V7QD8VGA","http://zotero.org/groups/2521412/items/4ARUUIIL"],"itemData":{"id":4880,"type":"article-journal","abstract":"This study develops a research model for analyzing customers’ perceived value of wearable devices. It investigates the impact of each component of perceived benefit and risk on the perceived value of wearable devices, and explores how their attributes affect customers’ perceived benefit. Partial least squares was employed to test the proposed model and corresponding hypotheses on data collected from 375 survey samples (273 potential and 102 actual users). The results show that perceived value is a clear antecedent of adoption intention. Perceived benefit—including perceived usefulness, enjoyment, and social image—seems to have a greater impact on perceived value than perceived risk. Specifically, a significant difference was observed between potential users and actual users. This study discusses a number of implications and contributes useful insights for researchers as well as practitioners.","container-title":"Telematics and Informatics","DOI":"10.1016/j.tele.2015.08.007","ISSN":"0736-5853","issue":"2","journalAbbreviation":"Telematics and Informatics","language":"en","page":"256-269","source":"ScienceDirect","title":"User acceptance of wearable devices: An extended perspective of perceived value","title-short":"User acceptance of wearable devices","volume":"33","author":[{"family":"Yang","given":"Heetae"},{"family":"Yu","given":"Jieun"},{"family":"Zo","given":"Hangjung"},{"family":"Choi","given":"Munkee"}],"issued":{"date-parts":[["2016",5,1]]}}}],"schema":"https://github.com/citation-style-language/schema/raw/master/csl-citation.json"} </w:instrText>
            </w:r>
            <w:r>
              <w:rPr>
                <w:rFonts w:asciiTheme="majorBidi" w:hAnsiTheme="majorBidi" w:cstheme="majorBidi"/>
              </w:rPr>
              <w:fldChar w:fldCharType="separate"/>
            </w:r>
            <w:r w:rsidRPr="00581E6A">
              <w:rPr>
                <w:rFonts w:ascii="Times New Roman" w:hAnsi="Times New Roman" w:cs="Times New Roman"/>
              </w:rPr>
              <w:t>(H. Yang et al., 2016)</w:t>
            </w:r>
            <w:r>
              <w:rPr>
                <w:rFonts w:asciiTheme="majorBidi" w:hAnsiTheme="majorBidi" w:cstheme="majorBidi"/>
              </w:rPr>
              <w:fldChar w:fldCharType="end"/>
            </w:r>
          </w:p>
        </w:tc>
      </w:tr>
      <w:tr w:rsidR="00F365F7" w14:paraId="57CA7F15" w14:textId="77777777" w:rsidTr="009C5EB2">
        <w:tc>
          <w:tcPr>
            <w:tcW w:w="10255" w:type="dxa"/>
            <w:shd w:val="clear" w:color="auto" w:fill="DEEAF6" w:themeFill="accent5" w:themeFillTint="33"/>
          </w:tcPr>
          <w:p w14:paraId="58A73389" w14:textId="77777777" w:rsidR="00F365F7" w:rsidRPr="00BA24BA" w:rsidRDefault="00F365F7" w:rsidP="00F365F7">
            <w:pPr>
              <w:rPr>
                <w:rFonts w:asciiTheme="majorBidi" w:hAnsiTheme="majorBidi" w:cstheme="majorBidi"/>
                <w:b/>
                <w:bCs/>
              </w:rPr>
            </w:pPr>
            <w:r w:rsidRPr="00BA24BA">
              <w:rPr>
                <w:rFonts w:asciiTheme="majorBidi" w:hAnsiTheme="majorBidi" w:cstheme="majorBidi"/>
                <w:b/>
                <w:bCs/>
              </w:rPr>
              <w:t>Perceived Cost (PCO)</w:t>
            </w:r>
          </w:p>
          <w:p w14:paraId="2171035C" w14:textId="77777777" w:rsidR="00F365F7" w:rsidRPr="00BA24BA" w:rsidRDefault="00F365F7" w:rsidP="00F365F7">
            <w:pPr>
              <w:rPr>
                <w:rFonts w:asciiTheme="majorBidi" w:hAnsiTheme="majorBidi" w:cstheme="majorBidi"/>
              </w:rPr>
            </w:pPr>
            <w:r w:rsidRPr="00BA24BA">
              <w:rPr>
                <w:rFonts w:asciiTheme="majorBidi" w:hAnsiTheme="majorBidi" w:cstheme="majorBidi"/>
              </w:rPr>
              <w:t xml:space="preserve">PCO1 Wearable medical devices are not cheap. </w:t>
            </w:r>
          </w:p>
          <w:p w14:paraId="079AAC2E" w14:textId="77777777" w:rsidR="00F365F7" w:rsidRPr="00BA24BA" w:rsidRDefault="00F365F7" w:rsidP="00F365F7">
            <w:pPr>
              <w:rPr>
                <w:rFonts w:asciiTheme="majorBidi" w:hAnsiTheme="majorBidi" w:cstheme="majorBidi"/>
              </w:rPr>
            </w:pPr>
            <w:r w:rsidRPr="00BA24BA">
              <w:rPr>
                <w:rFonts w:asciiTheme="majorBidi" w:hAnsiTheme="majorBidi" w:cstheme="majorBidi"/>
              </w:rPr>
              <w:lastRenderedPageBreak/>
              <w:t>PCO2 Wearable medical devices are unreasonably priced.</w:t>
            </w:r>
          </w:p>
          <w:p w14:paraId="4CDB2400" w14:textId="53CC0653" w:rsidR="00F365F7" w:rsidRPr="00FD1B00" w:rsidRDefault="00F365F7" w:rsidP="00F365F7">
            <w:pPr>
              <w:rPr>
                <w:rFonts w:asciiTheme="majorBidi" w:hAnsiTheme="majorBidi" w:cstheme="majorBidi"/>
                <w:b/>
                <w:bCs/>
              </w:rPr>
            </w:pPr>
            <w:r w:rsidRPr="00BA24BA">
              <w:rPr>
                <w:rFonts w:asciiTheme="majorBidi" w:hAnsiTheme="majorBidi" w:cstheme="majorBidi"/>
              </w:rPr>
              <w:t>PCO3 I am not satisfied with the price that I paid for the wearable medical device.</w:t>
            </w:r>
          </w:p>
        </w:tc>
        <w:tc>
          <w:tcPr>
            <w:tcW w:w="2695" w:type="dxa"/>
            <w:shd w:val="clear" w:color="auto" w:fill="DEEAF6" w:themeFill="accent5" w:themeFillTint="33"/>
          </w:tcPr>
          <w:p w14:paraId="0E010286" w14:textId="551B7F09" w:rsidR="00F365F7" w:rsidRDefault="00F365F7" w:rsidP="00F365F7">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8Euls8Eo","properties":{"formattedCitation":"(Q. Yang et al., 2022)","plainCitation":"(Q. Yang et al., 2022)","noteIndex":0},"citationItems":[{"id":5197,"uris":["http://zotero.org/groups/2521412/items/ZCHJW6AK"],"itemData":{"id":5197,"type":"article-journal","abstract":"Digital technologies empower users to manage their health and reduce the burden on the public health system. The mass adoption of wearable medical devices (WMDs) promotes the ageing population’s confidence besides facilitating users. Thus, the current study aims to empirically evaluate the formation of perceived product value (PPV) with the WMDs’ computability, usefulness, cost, and accuracy, the intention to use WMDs influenced by health consciousness (HCS), health anxiety (HAY), product value, and perceived critical mass (PCM), and later the adoption of WMDs among Chinese adults. The study examined the mediating effect of PPV on the relationship between the intention to use WMDs and perceived compatibility (PCT), perceived cost (PCO), perceived usefulness (PUS), and perceived technology accuracy (PTA). This study adopted a cross-sectional approach and used an online survey to collect quantitative data from 1,160 Chinese adults. Data analysis was performed using the partial least squares structural equation modelling (PLS-SEM). Results showed that PCT, PUS, and PTA significant positive effect on PPV. Meanwhile, HCS, PCM, and PPV has a significant positive effect on intention to use WMDs, and the intention to use WMDs and PCM influenced the adoption of WMDs. Consequently, the analysis confirmed that PPV mediated the relationships between the intention to use WMD and PCT, PUS, and PTA. The WMD cost must be reduced to enhance the value of WMDs. Finally, the study’s implications, limitations, and suggestions for future studies are discussed.","container-title":"PLOS ONE","DOI":"10.1371/journal.pone.0269256","ISSN":"1932-6203","issue":"6","journalAbbreviation":"PLOS ONE","language":"en","note":"publisher: Public Library of Science","page":"e0269256","source":"PLoS Journals","title":"Modelling the mass adoption potential of wearable medical devices","volume":"17","author":[{"family":"Yang","given":"Qing"},{"family":"Mamun","given":"Abdullah Al"},{"family":"Hayat","given":"Naeem"},{"family":"Salleh","given":"Mohd Fairuz Md"},{"family":"Jingzu","given":"Gao"},{"family":"Zainol","given":"Noor Raihani"}],"issued":{"date-parts":[["2022",6,8]]}}}],"schema":"https://github.com/citation-style-language/schema/raw/master/csl-citation.json"} </w:instrText>
            </w:r>
            <w:r>
              <w:rPr>
                <w:rFonts w:asciiTheme="majorBidi" w:hAnsiTheme="majorBidi" w:cstheme="majorBidi"/>
              </w:rPr>
              <w:fldChar w:fldCharType="separate"/>
            </w:r>
            <w:r w:rsidRPr="00581E6A">
              <w:rPr>
                <w:rFonts w:ascii="Times New Roman" w:hAnsi="Times New Roman" w:cs="Times New Roman"/>
              </w:rPr>
              <w:t>(Q. Yang et al., 2022)</w:t>
            </w:r>
            <w:r>
              <w:rPr>
                <w:rFonts w:asciiTheme="majorBidi" w:hAnsiTheme="majorBidi" w:cstheme="majorBidi"/>
              </w:rPr>
              <w:fldChar w:fldCharType="end"/>
            </w:r>
          </w:p>
        </w:tc>
      </w:tr>
      <w:tr w:rsidR="00F365F7" w14:paraId="7588DB18" w14:textId="77777777" w:rsidTr="009C5EB2">
        <w:tc>
          <w:tcPr>
            <w:tcW w:w="10255" w:type="dxa"/>
            <w:shd w:val="clear" w:color="auto" w:fill="DEEAF6" w:themeFill="accent5" w:themeFillTint="33"/>
          </w:tcPr>
          <w:p w14:paraId="1AE550CB" w14:textId="77777777" w:rsidR="00F365F7" w:rsidRPr="00357306" w:rsidRDefault="00F365F7" w:rsidP="00F365F7">
            <w:pPr>
              <w:rPr>
                <w:rFonts w:asciiTheme="majorBidi" w:hAnsiTheme="majorBidi" w:cstheme="majorBidi"/>
                <w:b/>
                <w:bCs/>
              </w:rPr>
            </w:pPr>
            <w:r w:rsidRPr="00357306">
              <w:rPr>
                <w:rFonts w:asciiTheme="majorBidi" w:hAnsiTheme="majorBidi" w:cstheme="majorBidi"/>
                <w:b/>
                <w:bCs/>
              </w:rPr>
              <w:t xml:space="preserve">Price Value </w:t>
            </w:r>
          </w:p>
          <w:p w14:paraId="6A592B06" w14:textId="77777777" w:rsidR="00F365F7" w:rsidRPr="00357306" w:rsidRDefault="00F365F7" w:rsidP="00F365F7">
            <w:pPr>
              <w:rPr>
                <w:rFonts w:asciiTheme="majorBidi" w:hAnsiTheme="majorBidi" w:cstheme="majorBidi"/>
              </w:rPr>
            </w:pPr>
            <w:r w:rsidRPr="00357306">
              <w:rPr>
                <w:rFonts w:asciiTheme="majorBidi" w:hAnsiTheme="majorBidi" w:cstheme="majorBidi"/>
              </w:rPr>
              <w:t>Wearable devices are reasonably priced.</w:t>
            </w:r>
          </w:p>
          <w:p w14:paraId="79D4769E" w14:textId="77777777" w:rsidR="00F365F7" w:rsidRPr="00357306" w:rsidRDefault="00F365F7" w:rsidP="00F365F7">
            <w:pPr>
              <w:rPr>
                <w:rFonts w:asciiTheme="majorBidi" w:hAnsiTheme="majorBidi" w:cstheme="majorBidi"/>
              </w:rPr>
            </w:pPr>
            <w:r w:rsidRPr="00357306">
              <w:rPr>
                <w:rFonts w:asciiTheme="majorBidi" w:hAnsiTheme="majorBidi" w:cstheme="majorBidi"/>
              </w:rPr>
              <w:t>Wearable devices are good value for money.</w:t>
            </w:r>
          </w:p>
          <w:p w14:paraId="37BC208A" w14:textId="66D78BC0" w:rsidR="00F365F7" w:rsidRPr="00FD1B00" w:rsidRDefault="00F365F7" w:rsidP="00F365F7">
            <w:pPr>
              <w:rPr>
                <w:rFonts w:asciiTheme="majorBidi" w:hAnsiTheme="majorBidi" w:cstheme="majorBidi"/>
                <w:b/>
                <w:bCs/>
              </w:rPr>
            </w:pPr>
            <w:r w:rsidRPr="00357306">
              <w:rPr>
                <w:rFonts w:asciiTheme="majorBidi" w:hAnsiTheme="majorBidi" w:cstheme="majorBidi"/>
              </w:rPr>
              <w:t>At the current price, wearable devices provide good</w:t>
            </w:r>
            <w:r>
              <w:rPr>
                <w:rFonts w:asciiTheme="majorBidi" w:hAnsiTheme="majorBidi" w:cstheme="majorBidi"/>
              </w:rPr>
              <w:t xml:space="preserve"> </w:t>
            </w:r>
            <w:r w:rsidRPr="00357306">
              <w:rPr>
                <w:rFonts w:asciiTheme="majorBidi" w:hAnsiTheme="majorBidi" w:cstheme="majorBidi"/>
              </w:rPr>
              <w:t>value.</w:t>
            </w:r>
          </w:p>
        </w:tc>
        <w:tc>
          <w:tcPr>
            <w:tcW w:w="2695" w:type="dxa"/>
            <w:shd w:val="clear" w:color="auto" w:fill="DEEAF6" w:themeFill="accent5" w:themeFillTint="33"/>
          </w:tcPr>
          <w:p w14:paraId="47391FE1" w14:textId="7619246E"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DBXhGzyN","properties":{"formattedCitation":"(Rubin &amp; Ophoff, 2018)","plainCitation":"(Rubin &amp; Ophoff, 2018)","noteIndex":0},"citationItems":[{"id":4850,"uris":["http://zotero.org/groups/2521412/items/3G6S6YYC"],"itemData":{"id":4850,"type":"paper-conference","abstract":"Since the mid 2000's wearable technology (WT) has been available for consumers to use for health and fitness purposes. WT fitness devices are small, easily portable and can be worn on clothing or any part of the body. These devices have an interactive display which allows its users to track and record their physical activities. With the advancement in technology for WT devices and the exponential consumer adoption rate, it is important to understand the various factors that would lead a consumer to adopt these devices for health and fitness purposes. There are many international studies, focusing on using smart watches and smart wristbands, to test the devices' features during physical activities. However, there is minimal research conducted from a South African consumer perspective around adoption of these devices. This research study uses the second generation of the Unified Theory of Acceptance and Use of Technology (UTAUT2) model to investigate the factors of adoption which would influence an individual's behavioural intention towards using a wearable device, focusing on health and fitness purposes. The results from the study identify Performance Expectancy and Habit as important factors of adoption of wearable devices for health and fitness purposes. An important outcome of the results however, indicates that individuals did not enjoy using their wearable devices during physical activity and therefore Hedonic Motivation was not shown as an important contributing factor for the intention to adopt these devices.","container-title":"2018 Open Innovations Conference (OI)","DOI":"10.1109/OI.2018.8535831","event-title":"2018 Open Innovations Conference (OI)","page":"176-186","source":"IEEE Xplore","title":"Investigating Adoption Factors of Wearable Technology in Health and Fitness","author":[{"family":"Rubin","given":"Ariel"},{"family":"Ophoff","given":"Jacques"}],"issued":{"date-parts":[["2018",10]]}}}],"schema":"https://github.com/citation-style-language/schema/raw/master/csl-citation.json"} </w:instrText>
            </w:r>
            <w:r>
              <w:rPr>
                <w:rFonts w:asciiTheme="majorBidi" w:hAnsiTheme="majorBidi" w:cstheme="majorBidi"/>
              </w:rPr>
              <w:fldChar w:fldCharType="separate"/>
            </w:r>
            <w:r w:rsidRPr="00357306">
              <w:rPr>
                <w:rFonts w:ascii="Times New Roman" w:hAnsi="Times New Roman" w:cs="Times New Roman"/>
              </w:rPr>
              <w:t>(Rubin &amp; Ophoff, 2018)</w:t>
            </w:r>
            <w:r>
              <w:rPr>
                <w:rFonts w:asciiTheme="majorBidi" w:hAnsiTheme="majorBidi" w:cstheme="majorBidi"/>
              </w:rPr>
              <w:fldChar w:fldCharType="end"/>
            </w:r>
          </w:p>
        </w:tc>
      </w:tr>
      <w:tr w:rsidR="00F365F7" w14:paraId="420F5AF0" w14:textId="77777777" w:rsidTr="009C5EB2">
        <w:tc>
          <w:tcPr>
            <w:tcW w:w="10255" w:type="dxa"/>
            <w:shd w:val="clear" w:color="auto" w:fill="DEEAF6" w:themeFill="accent5" w:themeFillTint="33"/>
          </w:tcPr>
          <w:p w14:paraId="3D978E71" w14:textId="77777777" w:rsidR="00F365F7" w:rsidRPr="00355939" w:rsidRDefault="00F365F7" w:rsidP="00F365F7">
            <w:pPr>
              <w:rPr>
                <w:rFonts w:asciiTheme="majorBidi" w:hAnsiTheme="majorBidi" w:cstheme="majorBidi"/>
                <w:b/>
                <w:bCs/>
              </w:rPr>
            </w:pPr>
            <w:r w:rsidRPr="00355939">
              <w:rPr>
                <w:rFonts w:asciiTheme="majorBidi" w:hAnsiTheme="majorBidi" w:cstheme="majorBidi"/>
                <w:b/>
                <w:bCs/>
              </w:rPr>
              <w:t>Perceived value</w:t>
            </w:r>
          </w:p>
          <w:p w14:paraId="7A404FE7" w14:textId="77777777" w:rsidR="00F365F7" w:rsidRPr="00355939" w:rsidRDefault="00F365F7" w:rsidP="00F365F7">
            <w:pPr>
              <w:rPr>
                <w:rFonts w:asciiTheme="majorBidi" w:hAnsiTheme="majorBidi" w:cstheme="majorBidi"/>
              </w:rPr>
            </w:pPr>
            <w:r w:rsidRPr="00355939">
              <w:rPr>
                <w:rFonts w:asciiTheme="majorBidi" w:hAnsiTheme="majorBidi" w:cstheme="majorBidi"/>
              </w:rPr>
              <w:t>PV1 Compared to the efforts I need to put in, using wellness wearables is beneficial to me</w:t>
            </w:r>
          </w:p>
          <w:p w14:paraId="10463C5E" w14:textId="77777777" w:rsidR="00F365F7" w:rsidRDefault="00F365F7" w:rsidP="00F365F7">
            <w:pPr>
              <w:rPr>
                <w:rFonts w:asciiTheme="majorBidi" w:hAnsiTheme="majorBidi" w:cstheme="majorBidi"/>
              </w:rPr>
            </w:pPr>
            <w:r w:rsidRPr="00355939">
              <w:rPr>
                <w:rFonts w:asciiTheme="majorBidi" w:hAnsiTheme="majorBidi" w:cstheme="majorBidi"/>
              </w:rPr>
              <w:t xml:space="preserve">PV2 Compared to the time I need to spend, using wellness wearables is worthwhile to me </w:t>
            </w:r>
          </w:p>
          <w:p w14:paraId="7186A7E7" w14:textId="77777777" w:rsidR="00F365F7" w:rsidRPr="00355939" w:rsidRDefault="00F365F7" w:rsidP="00F365F7">
            <w:pPr>
              <w:rPr>
                <w:rFonts w:asciiTheme="majorBidi" w:hAnsiTheme="majorBidi" w:cstheme="majorBidi"/>
              </w:rPr>
            </w:pPr>
            <w:r w:rsidRPr="00355939">
              <w:rPr>
                <w:rFonts w:asciiTheme="majorBidi" w:hAnsiTheme="majorBidi" w:cstheme="majorBidi"/>
              </w:rPr>
              <w:t>PV3 A wellness wearable represents good use of my time and money</w:t>
            </w:r>
          </w:p>
          <w:p w14:paraId="55E44D3E" w14:textId="77777777" w:rsidR="00F365F7" w:rsidRPr="00355939" w:rsidRDefault="00F365F7" w:rsidP="00F365F7">
            <w:pPr>
              <w:rPr>
                <w:rFonts w:asciiTheme="majorBidi" w:hAnsiTheme="majorBidi" w:cstheme="majorBidi"/>
              </w:rPr>
            </w:pPr>
            <w:r w:rsidRPr="00355939">
              <w:rPr>
                <w:rFonts w:asciiTheme="majorBidi" w:hAnsiTheme="majorBidi" w:cstheme="majorBidi"/>
              </w:rPr>
              <w:t>PV4 The overall value of my experience using wellness wearables is outstanding</w:t>
            </w:r>
          </w:p>
          <w:p w14:paraId="237E6833" w14:textId="327414F9" w:rsidR="00F365F7" w:rsidRPr="00FD1B00" w:rsidRDefault="00F365F7" w:rsidP="00F365F7">
            <w:pPr>
              <w:rPr>
                <w:rFonts w:asciiTheme="majorBidi" w:hAnsiTheme="majorBidi" w:cstheme="majorBidi"/>
                <w:b/>
                <w:bCs/>
              </w:rPr>
            </w:pPr>
            <w:r w:rsidRPr="00355939">
              <w:rPr>
                <w:rFonts w:asciiTheme="majorBidi" w:hAnsiTheme="majorBidi" w:cstheme="majorBidi"/>
              </w:rPr>
              <w:t>PV5 Taking all the pros and cons into consideration, using wellness wearables is beneficial to me</w:t>
            </w:r>
          </w:p>
        </w:tc>
        <w:tc>
          <w:tcPr>
            <w:tcW w:w="2695" w:type="dxa"/>
            <w:shd w:val="clear" w:color="auto" w:fill="DEEAF6" w:themeFill="accent5" w:themeFillTint="33"/>
          </w:tcPr>
          <w:p w14:paraId="437030DD" w14:textId="2A5558F1"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szq9Kf0o","properties":{"formattedCitation":"(Niknejad et al., 2018)","plainCitation":"(Niknejad et al., 2018)","noteIndex":0},"citationItems":[{"id":4902,"uris":["http://zotero.org/groups/2521412/items/WI48PMSH"],"itemData":{"id":4902,"type":"article-journal","abstract":"Wearable Technology is going to be the biggest buzzword and the next generation of digital revolution in the near future. Wearables have changed the focus of the healthcare industry to prevention programs in order to encourage individuals to be more active and to take the responsibility of their own health. Although, the intention of consumers to use wellness wearables has been growing rapidly, the number of individuals who refuses continued use of such devices increases day-by-day. Diffusion and innovation of new technology could be more efficiently gained by consumer's adoption. So, it is extremely important for providers and designers to understand the impact of positive and negative factors on consumers' intention to use wellness wearables. Moreover, a unified framework is required for better understanding of individuals' behavioral intention for using wellness wearables. Thus, the goal of this study is to identify the potential factors that influence consumers' willingness to use wellness wearables as well as proposing a unified framework based on Unified Theory of Acceptance and Use of Technology 2 (UTAUT2) and Value-based Adoption Model (VAM) with two extra factors, perceived trust and perceived health increase. The findings of this article improves the theoretical understanding of the engaged factors in the proposed research model of the study.","container-title":"International Journal of Internet, Broadcasting and Communication","DOI":"10.7236/IJIBC.2018.10.3.1","ISSN":"2288-4920","issue":"3","language":"eng","note":"publisher: The Institute of Internet, Broadcasting and Communication","page":"1-10","source":"koreascience.kr","title":"Behavioral Intention to Use Wellness Wearables: A Conceptual Model Development","title-short":"Behavioral Intention to Use Wellness Wearables","volume":"10","author":[{"family":"Niknejad","given":"Naghmeh"},{"family":"Hussin","given":"Ab Razak Che"},{"family":"Ghani","given":"Imran"}],"issued":{"date-parts":[["2018"]]}}}],"schema":"https://github.com/citation-style-language/schema/raw/master/csl-citation.json"} </w:instrText>
            </w:r>
            <w:r>
              <w:rPr>
                <w:rFonts w:asciiTheme="majorBidi" w:hAnsiTheme="majorBidi" w:cstheme="majorBidi"/>
              </w:rPr>
              <w:fldChar w:fldCharType="separate"/>
            </w:r>
            <w:r w:rsidRPr="00355939">
              <w:rPr>
                <w:rFonts w:ascii="Times New Roman" w:hAnsi="Times New Roman" w:cs="Times New Roman"/>
              </w:rPr>
              <w:t>(Niknejad et al., 2018)</w:t>
            </w:r>
            <w:r>
              <w:rPr>
                <w:rFonts w:asciiTheme="majorBidi" w:hAnsiTheme="majorBidi" w:cstheme="majorBidi"/>
              </w:rPr>
              <w:fldChar w:fldCharType="end"/>
            </w:r>
          </w:p>
        </w:tc>
      </w:tr>
      <w:tr w:rsidR="00F365F7" w14:paraId="2BE822F8" w14:textId="77777777" w:rsidTr="009C5EB2">
        <w:tc>
          <w:tcPr>
            <w:tcW w:w="10255" w:type="dxa"/>
            <w:shd w:val="clear" w:color="auto" w:fill="DEEAF6" w:themeFill="accent5" w:themeFillTint="33"/>
          </w:tcPr>
          <w:p w14:paraId="2741F024" w14:textId="77777777" w:rsidR="00F365F7" w:rsidRPr="00581E6A" w:rsidRDefault="00F365F7" w:rsidP="00F365F7">
            <w:pPr>
              <w:rPr>
                <w:rFonts w:asciiTheme="majorBidi" w:hAnsiTheme="majorBidi" w:cstheme="majorBidi"/>
                <w:b/>
                <w:bCs/>
              </w:rPr>
            </w:pPr>
            <w:r w:rsidRPr="00581E6A">
              <w:rPr>
                <w:rFonts w:asciiTheme="majorBidi" w:hAnsiTheme="majorBidi" w:cstheme="majorBidi"/>
                <w:b/>
                <w:bCs/>
              </w:rPr>
              <w:t>Perceived Product Value (PPV)</w:t>
            </w:r>
          </w:p>
          <w:p w14:paraId="27A65FB5" w14:textId="77777777" w:rsidR="00F365F7" w:rsidRPr="00581E6A" w:rsidRDefault="00F365F7" w:rsidP="00F365F7">
            <w:pPr>
              <w:rPr>
                <w:rFonts w:asciiTheme="majorBidi" w:hAnsiTheme="majorBidi" w:cstheme="majorBidi"/>
              </w:rPr>
            </w:pPr>
            <w:r w:rsidRPr="00581E6A">
              <w:rPr>
                <w:rFonts w:asciiTheme="majorBidi" w:hAnsiTheme="majorBidi" w:cstheme="majorBidi"/>
              </w:rPr>
              <w:t>PPV1 Wearable medical devices are beneficial [52]</w:t>
            </w:r>
          </w:p>
          <w:p w14:paraId="34B2794C" w14:textId="77777777" w:rsidR="00F365F7" w:rsidRPr="00581E6A" w:rsidRDefault="00F365F7" w:rsidP="00F365F7">
            <w:pPr>
              <w:rPr>
                <w:rFonts w:asciiTheme="majorBidi" w:hAnsiTheme="majorBidi" w:cstheme="majorBidi"/>
              </w:rPr>
            </w:pPr>
            <w:r w:rsidRPr="00581E6A">
              <w:rPr>
                <w:rFonts w:asciiTheme="majorBidi" w:hAnsiTheme="majorBidi" w:cstheme="majorBidi"/>
              </w:rPr>
              <w:t>PPV2 Using wearable medical devices valuable to me.</w:t>
            </w:r>
          </w:p>
          <w:p w14:paraId="3DE42A95" w14:textId="77777777" w:rsidR="00F365F7" w:rsidRPr="00581E6A" w:rsidRDefault="00F365F7" w:rsidP="00F365F7">
            <w:pPr>
              <w:rPr>
                <w:rFonts w:asciiTheme="majorBidi" w:hAnsiTheme="majorBidi" w:cstheme="majorBidi"/>
              </w:rPr>
            </w:pPr>
            <w:r w:rsidRPr="00581E6A">
              <w:rPr>
                <w:rFonts w:asciiTheme="majorBidi" w:hAnsiTheme="majorBidi" w:cstheme="majorBidi"/>
              </w:rPr>
              <w:t>PPV3 I think the wearable medical device is worthwhile.</w:t>
            </w:r>
          </w:p>
          <w:p w14:paraId="5EC9CA8F" w14:textId="75426507" w:rsidR="00F365F7" w:rsidRPr="00FD1B00" w:rsidRDefault="00F365F7" w:rsidP="00F365F7">
            <w:pPr>
              <w:rPr>
                <w:rFonts w:asciiTheme="majorBidi" w:hAnsiTheme="majorBidi" w:cstheme="majorBidi"/>
                <w:b/>
                <w:bCs/>
              </w:rPr>
            </w:pPr>
            <w:r w:rsidRPr="00581E6A">
              <w:rPr>
                <w:rFonts w:asciiTheme="majorBidi" w:hAnsiTheme="majorBidi" w:cstheme="majorBidi"/>
              </w:rPr>
              <w:t>PPV4 Overall, using wearable medical devices delivers good value to me.</w:t>
            </w:r>
          </w:p>
        </w:tc>
        <w:tc>
          <w:tcPr>
            <w:tcW w:w="2695" w:type="dxa"/>
            <w:shd w:val="clear" w:color="auto" w:fill="DEEAF6" w:themeFill="accent5" w:themeFillTint="33"/>
          </w:tcPr>
          <w:p w14:paraId="7E6CB852" w14:textId="0F2AA1A7"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FX2uVc6i","properties":{"formattedCitation":"(Q. Yang et al., 2022)","plainCitation":"(Q. Yang et al., 2022)","noteIndex":0},"citationItems":[{"id":5197,"uris":["http://zotero.org/groups/2521412/items/ZCHJW6AK"],"itemData":{"id":5197,"type":"article-journal","abstract":"Digital technologies empower users to manage their health and reduce the burden on the public health system. The mass adoption of wearable medical devices (WMDs) promotes the ageing population’s confidence besides facilitating users. Thus, the current study aims to empirically evaluate the formation of perceived product value (PPV) with the WMDs’ computability, usefulness, cost, and accuracy, the intention to use WMDs influenced by health consciousness (HCS), health anxiety (HAY), product value, and perceived critical mass (PCM), and later the adoption of WMDs among Chinese adults. The study examined the mediating effect of PPV on the relationship between the intention to use WMDs and perceived compatibility (PCT), perceived cost (PCO), perceived usefulness (PUS), and perceived technology accuracy (PTA). This study adopted a cross-sectional approach and used an online survey to collect quantitative data from 1,160 Chinese adults. Data analysis was performed using the partial least squares structural equation modelling (PLS-SEM). Results showed that PCT, PUS, and PTA significant positive effect on PPV. Meanwhile, HCS, PCM, and PPV has a significant positive effect on intention to use WMDs, and the intention to use WMDs and PCM influenced the adoption of WMDs. Consequently, the analysis confirmed that PPV mediated the relationships between the intention to use WMD and PCT, PUS, and PTA. The WMD cost must be reduced to enhance the value of WMDs. Finally, the study’s implications, limitations, and suggestions for future studies are discussed.","container-title":"PLOS ONE","DOI":"10.1371/journal.pone.0269256","ISSN":"1932-6203","issue":"6","journalAbbreviation":"PLOS ONE","language":"en","note":"publisher: Public Library of Science","page":"e0269256","source":"PLoS Journals","title":"Modelling the mass adoption potential of wearable medical devices","volume":"17","author":[{"family":"Yang","given":"Qing"},{"family":"Mamun","given":"Abdullah Al"},{"family":"Hayat","given":"Naeem"},{"family":"Salleh","given":"Mohd Fairuz Md"},{"family":"Jingzu","given":"Gao"},{"family":"Zainol","given":"Noor Raihani"}],"issued":{"date-parts":[["2022",6,8]]}}}],"schema":"https://github.com/citation-style-language/schema/raw/master/csl-citation.json"} </w:instrText>
            </w:r>
            <w:r>
              <w:rPr>
                <w:rFonts w:asciiTheme="majorBidi" w:hAnsiTheme="majorBidi" w:cstheme="majorBidi"/>
              </w:rPr>
              <w:fldChar w:fldCharType="separate"/>
            </w:r>
            <w:r w:rsidRPr="00581E6A">
              <w:rPr>
                <w:rFonts w:ascii="Times New Roman" w:hAnsi="Times New Roman" w:cs="Times New Roman"/>
              </w:rPr>
              <w:t>(Q. Yang et al., 2022)</w:t>
            </w:r>
            <w:r>
              <w:rPr>
                <w:rFonts w:asciiTheme="majorBidi" w:hAnsiTheme="majorBidi" w:cstheme="majorBidi"/>
              </w:rPr>
              <w:fldChar w:fldCharType="end"/>
            </w:r>
          </w:p>
        </w:tc>
      </w:tr>
      <w:tr w:rsidR="00F365F7" w14:paraId="099282E1" w14:textId="77777777" w:rsidTr="009C5EB2">
        <w:tc>
          <w:tcPr>
            <w:tcW w:w="10255" w:type="dxa"/>
            <w:shd w:val="clear" w:color="auto" w:fill="DEEAF6" w:themeFill="accent5" w:themeFillTint="33"/>
          </w:tcPr>
          <w:p w14:paraId="13604904" w14:textId="77777777" w:rsidR="00F365F7" w:rsidRPr="00FD1B00" w:rsidRDefault="00F365F7" w:rsidP="00F365F7">
            <w:pPr>
              <w:rPr>
                <w:rFonts w:asciiTheme="majorBidi" w:hAnsiTheme="majorBidi" w:cstheme="majorBidi"/>
                <w:b/>
                <w:bCs/>
              </w:rPr>
            </w:pPr>
            <w:r w:rsidRPr="00FD1B00">
              <w:rPr>
                <w:rFonts w:asciiTheme="majorBidi" w:hAnsiTheme="majorBidi" w:cstheme="majorBidi"/>
                <w:b/>
                <w:bCs/>
              </w:rPr>
              <w:t>Perceived value (PV)</w:t>
            </w:r>
          </w:p>
          <w:p w14:paraId="35F9612B" w14:textId="5D880438" w:rsidR="00F365F7" w:rsidRPr="003B5A52" w:rsidRDefault="00F365F7" w:rsidP="00F365F7">
            <w:pPr>
              <w:rPr>
                <w:rFonts w:asciiTheme="majorBidi" w:hAnsiTheme="majorBidi" w:cstheme="majorBidi"/>
              </w:rPr>
            </w:pPr>
            <w:r w:rsidRPr="003B5A52">
              <w:rPr>
                <w:rFonts w:asciiTheme="majorBidi" w:hAnsiTheme="majorBidi" w:cstheme="majorBidi"/>
              </w:rPr>
              <w:t xml:space="preserve">PV1 Smartphone fitness apps are reasonably priced </w:t>
            </w:r>
          </w:p>
          <w:p w14:paraId="3B118C6F" w14:textId="4616C43E" w:rsidR="00F365F7" w:rsidRPr="003B5A52" w:rsidRDefault="00F365F7" w:rsidP="00F365F7">
            <w:pPr>
              <w:rPr>
                <w:rFonts w:asciiTheme="majorBidi" w:hAnsiTheme="majorBidi" w:cstheme="majorBidi"/>
              </w:rPr>
            </w:pPr>
            <w:r w:rsidRPr="003B5A52">
              <w:rPr>
                <w:rFonts w:asciiTheme="majorBidi" w:hAnsiTheme="majorBidi" w:cstheme="majorBidi"/>
              </w:rPr>
              <w:t xml:space="preserve">PV2 Smartphone fitness apps are good value for the money </w:t>
            </w:r>
          </w:p>
          <w:p w14:paraId="72F561DA" w14:textId="7D5D2FBC" w:rsidR="00F365F7" w:rsidRPr="000E7416" w:rsidRDefault="00F365F7" w:rsidP="00F365F7">
            <w:pPr>
              <w:rPr>
                <w:rFonts w:asciiTheme="majorBidi" w:hAnsiTheme="majorBidi" w:cstheme="majorBidi"/>
                <w:b/>
                <w:bCs/>
              </w:rPr>
            </w:pPr>
            <w:r w:rsidRPr="003B5A52">
              <w:rPr>
                <w:rFonts w:asciiTheme="majorBidi" w:hAnsiTheme="majorBidi" w:cstheme="majorBidi"/>
              </w:rPr>
              <w:t>PV3 At the current price, smartphone fitness apps provides a good</w:t>
            </w:r>
            <w:r>
              <w:rPr>
                <w:rFonts w:asciiTheme="majorBidi" w:hAnsiTheme="majorBidi" w:cstheme="majorBidi"/>
              </w:rPr>
              <w:t xml:space="preserve"> </w:t>
            </w:r>
            <w:r w:rsidRPr="003B5A52">
              <w:rPr>
                <w:rFonts w:asciiTheme="majorBidi" w:hAnsiTheme="majorBidi" w:cstheme="majorBidi"/>
              </w:rPr>
              <w:t>value</w:t>
            </w:r>
          </w:p>
        </w:tc>
        <w:tc>
          <w:tcPr>
            <w:tcW w:w="2695" w:type="dxa"/>
            <w:shd w:val="clear" w:color="auto" w:fill="DEEAF6" w:themeFill="accent5" w:themeFillTint="33"/>
          </w:tcPr>
          <w:p w14:paraId="4AB7D5D1" w14:textId="684126CC"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hEmlWa9O","properties":{"formattedCitation":"(Neeraj Dhiman et al., 2019)","plainCitation":"(Neeraj Dhiman et al., 2019)","noteIndex":0},"citationItems":[{"id":5273,"uris":["http://zotero.org/groups/2521412/items/K2CGJF83"],"itemData":{"id":5273,"type":"article-journal","abstract":"Purpose The purpose of this paper is to examine the determinants of user adoption of smartphone fitness apps in context of an emerging economy. Design/methodology/approach The present study uses the extended unified theory of acceptance and use of technology (UTAUT2) as the base model along with two additional constructs, i.e. self-efficacy and personal innovativeness. The data collection was done through an online survey, wherein a total of 324 valid responses were obtained for the statistical analysis. All the hypothesized relationships were tested through partial least square structural equation modelling (PLS-SEM) using an open source programming language and software environment, i.e. R Software along with plspm-package. Findings Significant predictors of smartphone fitness app adoption intention include effort expectancy, social influence, perceived value, habit and personal innovativeness. Further, this study confirms significant relationship between personal innovativeness and habit, self-efficacy and effort expectancy and effort expectancy and performance expectation. This study reveals that personal innovativeness is the strongest predictor of behavioural intention. Contrary to the expectations, factors like performance expectancy, facilitating conditions and hedonic motivation did not influence behavioural intention. Practical implications This study gives significant clues to app developers that can drastically influence the adoption of fitness apps. The findings suggest that marketers should focus on users with high personal innovativeness that can further act as role models and significantly influence their social circle. Interestingly, the findings suggest that fitness apps, as compared to other apps, should not emphasize much on the hedonic value of their offerings. Originality/value This study is one of the few studies to examine the adoption of smartphone fitness apps in an emerging economy context by using extended version of UTAUT2 model. Further, this study shows how new endogenous and exogenous variables (i.e. self-efficacy and personal innovativeness) contribute to better explanatory power of the UTAUT2 framework.","container-title":"Journal of Indian Business Research","DOI":"10.1108/JIBR-05-2018-0158","ISSN":"1755-4195","issue":"3","note":"publisher: Emerald Publishing Limited","page":"363-388","source":"Emerald Insight","title":"Consumer adoption of smartphone fitness apps: an extended UTAUT2 perspective","title-short":"Consumer adoption of smartphone fitness apps","volume":"12","author":[{"literal":"Neeraj Dhiman"},{"family":"Arora","given":"Neelika"},{"family":"Dogra","given":"Nikita"},{"family":"Gupta","given":"Anil"}],"issued":{"date-parts":[["2019",1,1]]}}}],"schema":"https://github.com/citation-style-language/schema/raw/master/csl-citation.json"} </w:instrText>
            </w:r>
            <w:r>
              <w:rPr>
                <w:rFonts w:asciiTheme="majorBidi" w:hAnsiTheme="majorBidi" w:cstheme="majorBidi"/>
              </w:rPr>
              <w:fldChar w:fldCharType="separate"/>
            </w:r>
            <w:r w:rsidRPr="003B5A52">
              <w:rPr>
                <w:rFonts w:ascii="Times New Roman" w:hAnsi="Times New Roman" w:cs="Times New Roman"/>
              </w:rPr>
              <w:t>(Neeraj Dhiman et al., 2019)</w:t>
            </w:r>
            <w:r>
              <w:rPr>
                <w:rFonts w:asciiTheme="majorBidi" w:hAnsiTheme="majorBidi" w:cstheme="majorBidi"/>
              </w:rPr>
              <w:fldChar w:fldCharType="end"/>
            </w:r>
          </w:p>
        </w:tc>
      </w:tr>
      <w:tr w:rsidR="00F365F7" w14:paraId="6B44ED0F" w14:textId="77777777" w:rsidTr="009C5EB2">
        <w:tc>
          <w:tcPr>
            <w:tcW w:w="10255" w:type="dxa"/>
            <w:shd w:val="clear" w:color="auto" w:fill="DEEAF6" w:themeFill="accent5" w:themeFillTint="33"/>
          </w:tcPr>
          <w:p w14:paraId="169A0D58" w14:textId="77777777" w:rsidR="00F365F7" w:rsidRPr="000E7416" w:rsidRDefault="00F365F7" w:rsidP="00F365F7">
            <w:pPr>
              <w:rPr>
                <w:rFonts w:asciiTheme="majorBidi" w:hAnsiTheme="majorBidi" w:cstheme="majorBidi"/>
                <w:b/>
                <w:bCs/>
              </w:rPr>
            </w:pPr>
            <w:r w:rsidRPr="000E7416">
              <w:rPr>
                <w:rFonts w:asciiTheme="majorBidi" w:hAnsiTheme="majorBidi" w:cstheme="majorBidi"/>
                <w:b/>
                <w:bCs/>
              </w:rPr>
              <w:t>Price</w:t>
            </w:r>
          </w:p>
          <w:p w14:paraId="2EFEB373" w14:textId="77777777" w:rsidR="00F365F7" w:rsidRPr="000E7416" w:rsidRDefault="00F365F7" w:rsidP="00F365F7">
            <w:pPr>
              <w:rPr>
                <w:rFonts w:asciiTheme="majorBidi" w:hAnsiTheme="majorBidi" w:cstheme="majorBidi"/>
              </w:rPr>
            </w:pPr>
            <w:r>
              <w:rPr>
                <w:rFonts w:asciiTheme="majorBidi" w:hAnsiTheme="majorBidi" w:cstheme="majorBidi"/>
              </w:rPr>
              <w:t xml:space="preserve">1. </w:t>
            </w:r>
            <w:r w:rsidRPr="000E7416">
              <w:rPr>
                <w:rFonts w:asciiTheme="majorBidi" w:hAnsiTheme="majorBidi" w:cstheme="majorBidi"/>
              </w:rPr>
              <w:t xml:space="preserve">Wearable trackers are reasonably priced. </w:t>
            </w:r>
          </w:p>
          <w:p w14:paraId="7C370B61" w14:textId="77777777" w:rsidR="00F365F7" w:rsidRPr="000E7416" w:rsidRDefault="00F365F7" w:rsidP="00F365F7">
            <w:pPr>
              <w:rPr>
                <w:rFonts w:asciiTheme="majorBidi" w:hAnsiTheme="majorBidi" w:cstheme="majorBidi"/>
              </w:rPr>
            </w:pPr>
            <w:r w:rsidRPr="000E7416">
              <w:rPr>
                <w:rFonts w:asciiTheme="majorBidi" w:hAnsiTheme="majorBidi" w:cstheme="majorBidi"/>
              </w:rPr>
              <w:t>2. Wearable trackers are good value for the money.</w:t>
            </w:r>
          </w:p>
          <w:p w14:paraId="07A94933" w14:textId="66BC88D0" w:rsidR="00F365F7" w:rsidRPr="00FD1B00" w:rsidRDefault="00F365F7" w:rsidP="00F365F7">
            <w:pPr>
              <w:rPr>
                <w:rFonts w:asciiTheme="majorBidi" w:hAnsiTheme="majorBidi" w:cstheme="majorBidi"/>
                <w:b/>
                <w:bCs/>
              </w:rPr>
            </w:pPr>
            <w:r w:rsidRPr="000E7416">
              <w:rPr>
                <w:rFonts w:asciiTheme="majorBidi" w:hAnsiTheme="majorBidi" w:cstheme="majorBidi"/>
              </w:rPr>
              <w:t>3. At the current price, wearable trackers provide good value.</w:t>
            </w:r>
          </w:p>
        </w:tc>
        <w:tc>
          <w:tcPr>
            <w:tcW w:w="2695" w:type="dxa"/>
            <w:shd w:val="clear" w:color="auto" w:fill="DEEAF6" w:themeFill="accent5" w:themeFillTint="33"/>
          </w:tcPr>
          <w:p w14:paraId="0469D60A" w14:textId="69D98813"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CBP9kYNa","properties":{"formattedCitation":"(Joshi et al., 2021)","plainCitation":"(Joshi et al., 2021)","noteIndex":0},"citationItems":[{"id":4781,"uris":["http://zotero.org/groups/2521412/items/ES2EZXHL"],"itemData":{"id":4781,"type":"article-journal","abstract":"The study examines the factors influencing acceptance of wearable devices among university students and teachers in Punjab. It is based on Unified Theory of Acceptance and Use of Technology 2 (UTAUT2). A comparison has also been made between university students and teachers to find out whether there is any difference in the factors influencing the purchase intention among these two important consumer groups. It was found that in the case of students, significant variables are price, hedonic motivation and performance expectancy. Maximum variation is explained by price (42%), followed by performance expectancy (26%) and hedonic motivation (25%). Whereas, in the case of university teachers, the significant variables are hedonic motivation and price, with hedonic motivation as the most important variable explaining 59% of variation, followed by price with 33% of variation. It is expected that the study will contribute significantly in explaining the consumer behavior towards wearable technology-based devices.","container-title":"IUP Journal of Marketing Management","ISSN":"09726845","issue":"4","note":"publisher: IUP Publications","page":"1-15","source":"EBSCOhost","title":"Acceptance of Wearable Trackers in India: A Comparison Among University Students and Teachers in Punjab","title-short":"Acceptance of Wearable Trackers in India","volume":"20","author":[{"family":"Joshi","given":"Akashdeep"},{"family":"Malhotra","given":"Meenakshi"},{"family":"Khatun","given":"Ayesha"}],"issued":{"date-parts":[["2021",11]]}}}],"schema":"https://github.com/citation-style-language/schema/raw/master/csl-citation.json"} </w:instrText>
            </w:r>
            <w:r>
              <w:rPr>
                <w:rFonts w:asciiTheme="majorBidi" w:hAnsiTheme="majorBidi" w:cstheme="majorBidi"/>
              </w:rPr>
              <w:fldChar w:fldCharType="separate"/>
            </w:r>
            <w:r w:rsidRPr="000E7416">
              <w:rPr>
                <w:rFonts w:ascii="Times New Roman" w:hAnsi="Times New Roman" w:cs="Times New Roman"/>
              </w:rPr>
              <w:t>(Joshi et al., 2021)</w:t>
            </w:r>
            <w:r>
              <w:rPr>
                <w:rFonts w:asciiTheme="majorBidi" w:hAnsiTheme="majorBidi" w:cstheme="majorBidi"/>
              </w:rPr>
              <w:fldChar w:fldCharType="end"/>
            </w:r>
          </w:p>
        </w:tc>
      </w:tr>
      <w:tr w:rsidR="00F365F7" w14:paraId="0FFDDC51" w14:textId="77777777" w:rsidTr="009C5EB2">
        <w:tc>
          <w:tcPr>
            <w:tcW w:w="10255" w:type="dxa"/>
            <w:shd w:val="clear" w:color="auto" w:fill="DEEAF6" w:themeFill="accent5" w:themeFillTint="33"/>
          </w:tcPr>
          <w:p w14:paraId="39354603" w14:textId="77777777" w:rsidR="00F365F7" w:rsidRDefault="00F365F7" w:rsidP="00F365F7">
            <w:pPr>
              <w:rPr>
                <w:rFonts w:asciiTheme="majorBidi" w:hAnsiTheme="majorBidi" w:cstheme="majorBidi"/>
                <w:b/>
                <w:bCs/>
              </w:rPr>
            </w:pPr>
            <w:r w:rsidRPr="00CA3F8D">
              <w:rPr>
                <w:rFonts w:asciiTheme="majorBidi" w:hAnsiTheme="majorBidi" w:cstheme="majorBidi"/>
                <w:b/>
                <w:bCs/>
              </w:rPr>
              <w:t xml:space="preserve">Price Value </w:t>
            </w:r>
          </w:p>
          <w:p w14:paraId="39078F15" w14:textId="77777777" w:rsidR="00F365F7" w:rsidRPr="00CA3F8D" w:rsidRDefault="00F365F7" w:rsidP="00F365F7">
            <w:pPr>
              <w:rPr>
                <w:rFonts w:asciiTheme="majorBidi" w:hAnsiTheme="majorBidi" w:cstheme="majorBidi"/>
              </w:rPr>
            </w:pPr>
            <w:r w:rsidRPr="00CA3F8D">
              <w:rPr>
                <w:rFonts w:asciiTheme="majorBidi" w:hAnsiTheme="majorBidi" w:cstheme="majorBidi"/>
              </w:rPr>
              <w:t>PV1</w:t>
            </w:r>
            <w:r>
              <w:rPr>
                <w:rFonts w:asciiTheme="majorBidi" w:hAnsiTheme="majorBidi" w:cstheme="majorBidi"/>
              </w:rPr>
              <w:t xml:space="preserve"> </w:t>
            </w:r>
            <w:r w:rsidRPr="00CA3F8D">
              <w:rPr>
                <w:rFonts w:asciiTheme="majorBidi" w:hAnsiTheme="majorBidi" w:cstheme="majorBidi"/>
              </w:rPr>
              <w:t>It enables me to use health services at a reasonable price.</w:t>
            </w:r>
          </w:p>
          <w:p w14:paraId="27191CF5" w14:textId="77777777" w:rsidR="00F365F7" w:rsidRPr="00CA3F8D" w:rsidRDefault="00F365F7" w:rsidP="00F365F7">
            <w:pPr>
              <w:rPr>
                <w:rFonts w:asciiTheme="majorBidi" w:hAnsiTheme="majorBidi" w:cstheme="majorBidi"/>
              </w:rPr>
            </w:pPr>
            <w:r w:rsidRPr="00CA3F8D">
              <w:rPr>
                <w:rFonts w:asciiTheme="majorBidi" w:hAnsiTheme="majorBidi" w:cstheme="majorBidi"/>
              </w:rPr>
              <w:t>PV2</w:t>
            </w:r>
            <w:r>
              <w:rPr>
                <w:rFonts w:asciiTheme="majorBidi" w:hAnsiTheme="majorBidi" w:cstheme="majorBidi"/>
              </w:rPr>
              <w:t xml:space="preserve"> </w:t>
            </w:r>
            <w:r w:rsidRPr="00CA3F8D">
              <w:rPr>
                <w:rFonts w:asciiTheme="majorBidi" w:hAnsiTheme="majorBidi" w:cstheme="majorBidi"/>
              </w:rPr>
              <w:t>mHealth services is good value for the money.</w:t>
            </w:r>
          </w:p>
          <w:p w14:paraId="2805528F" w14:textId="15BA52AD" w:rsidR="00F365F7" w:rsidRPr="00CA3F8D" w:rsidRDefault="00F365F7" w:rsidP="00F365F7">
            <w:pPr>
              <w:rPr>
                <w:rFonts w:asciiTheme="majorBidi" w:hAnsiTheme="majorBidi" w:cstheme="majorBidi"/>
              </w:rPr>
            </w:pPr>
            <w:r w:rsidRPr="00CA3F8D">
              <w:rPr>
                <w:rFonts w:asciiTheme="majorBidi" w:hAnsiTheme="majorBidi" w:cstheme="majorBidi"/>
              </w:rPr>
              <w:t>PV3</w:t>
            </w:r>
            <w:r>
              <w:rPr>
                <w:rFonts w:asciiTheme="majorBidi" w:hAnsiTheme="majorBidi" w:cstheme="majorBidi"/>
              </w:rPr>
              <w:t xml:space="preserve"> </w:t>
            </w:r>
            <w:r w:rsidRPr="00CA3F8D">
              <w:rPr>
                <w:rFonts w:asciiTheme="majorBidi" w:hAnsiTheme="majorBidi" w:cstheme="majorBidi"/>
              </w:rPr>
              <w:t>At the current price, mHealth provides a good value</w:t>
            </w:r>
          </w:p>
        </w:tc>
        <w:tc>
          <w:tcPr>
            <w:tcW w:w="2695" w:type="dxa"/>
            <w:shd w:val="clear" w:color="auto" w:fill="DEEAF6" w:themeFill="accent5" w:themeFillTint="33"/>
          </w:tcPr>
          <w:p w14:paraId="6F3CF131" w14:textId="5159B2B5"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1GeYo7oV","properties":{"formattedCitation":"(Almegbel &amp; Aloud, 2021)","plainCitation":"(Almegbel &amp; Aloud, 2021)","noteIndex":0},"citationItems":[{"id":5275,"uris":["http://zotero.org/groups/2521412/items/4CCBDW56"],"itemData":{"id":5275,"type":"article-journal","abstract":"This study empirically investigates the factors influencing the intention to accept mobile technology in Saudi healthcare service delivery using the extended unified theory of acceptance and use of technology model (UTAUT) with perceived reliability and price value. Accordingly, a conceptual model combining behavioral constructs with those linked to the technology acceptance model is developed. This model aims to identify factors that predict patients' acceptance of mobile technology healthcare service delivery. The developed model is examined using responses obtained from a survey on 545 participants receiving healthcare services in Saudi Arabia. Thus, we have conceptualized the developed model and validated seven hypotheses involving key constructs. Results suggest that performance expectancy, effort expectancy, social influence, facilitating conditions, price value, and perceived reliability are direct predictors of user behavior to accept mobile technology in healthcare service delivery. The results provide empirical evidence to the literature on the effect of facilitating conditions and effort expectancy on mobile health (mHealth) adoption. The results show that the COVID-19 pandemic has significantly increased the adoption of mHealth services in Saudi Arabia.","container-title":"International Journal of Computer Science &amp; Network Security","DOI":"10.22937/IJCSNS.2021.21.4.39","ISSN":"1738-7906","issue":"4","language":"eng","note":"publisher: International Journal of Computer Science &amp; Network Security","page":"313-324","source":"koreascience.kr","title":"Factors Influencing the Adoption of mHealth Services in Saudi Arabia: A Patient-centered Study","title-short":"Factors Influencing the Adoption of mHealth Services in Saudi Arabia","volume":"21","author":[{"family":"Almegbel","given":"Halah"},{"family":"Aloud","given":"Monira"}],"issued":{"date-parts":[["2021"]]}}}],"schema":"https://github.com/citation-style-language/schema/raw/master/csl-citation.json"} </w:instrText>
            </w:r>
            <w:r>
              <w:rPr>
                <w:rFonts w:asciiTheme="majorBidi" w:hAnsiTheme="majorBidi" w:cstheme="majorBidi"/>
              </w:rPr>
              <w:fldChar w:fldCharType="separate"/>
            </w:r>
            <w:r w:rsidRPr="008A44EE">
              <w:rPr>
                <w:rFonts w:ascii="Times New Roman" w:hAnsi="Times New Roman" w:cs="Times New Roman"/>
              </w:rPr>
              <w:t>(Almegbel &amp; Aloud, 2021)</w:t>
            </w:r>
            <w:r>
              <w:rPr>
                <w:rFonts w:asciiTheme="majorBidi" w:hAnsiTheme="majorBidi" w:cstheme="majorBidi"/>
              </w:rPr>
              <w:fldChar w:fldCharType="end"/>
            </w:r>
          </w:p>
        </w:tc>
      </w:tr>
      <w:tr w:rsidR="00F365F7" w14:paraId="69B576BB" w14:textId="77777777" w:rsidTr="009C5EB2">
        <w:tc>
          <w:tcPr>
            <w:tcW w:w="10255" w:type="dxa"/>
            <w:shd w:val="clear" w:color="auto" w:fill="DEEAF6" w:themeFill="accent5" w:themeFillTint="33"/>
          </w:tcPr>
          <w:p w14:paraId="59462C0C" w14:textId="77777777" w:rsidR="00F365F7" w:rsidRPr="00CA307D" w:rsidRDefault="00F365F7" w:rsidP="00F365F7">
            <w:pPr>
              <w:rPr>
                <w:rFonts w:asciiTheme="majorBidi" w:hAnsiTheme="majorBidi" w:cstheme="majorBidi"/>
                <w:b/>
                <w:bCs/>
              </w:rPr>
            </w:pPr>
            <w:r w:rsidRPr="00CA307D">
              <w:rPr>
                <w:rFonts w:asciiTheme="majorBidi" w:hAnsiTheme="majorBidi" w:cstheme="majorBidi"/>
                <w:b/>
                <w:bCs/>
              </w:rPr>
              <w:t>Price value (PV)</w:t>
            </w:r>
          </w:p>
          <w:p w14:paraId="7414BED1" w14:textId="77777777" w:rsidR="00F365F7" w:rsidRPr="00CA307D" w:rsidRDefault="00F365F7" w:rsidP="00F365F7">
            <w:pPr>
              <w:rPr>
                <w:rFonts w:asciiTheme="majorBidi" w:hAnsiTheme="majorBidi" w:cstheme="majorBidi"/>
              </w:rPr>
            </w:pPr>
            <w:r w:rsidRPr="00CA307D">
              <w:rPr>
                <w:rFonts w:asciiTheme="majorBidi" w:hAnsiTheme="majorBidi" w:cstheme="majorBidi"/>
              </w:rPr>
              <w:t xml:space="preserve">PV1. Wearable health monitoring technology service is reasonably priced. </w:t>
            </w:r>
          </w:p>
          <w:p w14:paraId="5AE95ECC" w14:textId="77777777" w:rsidR="00F365F7" w:rsidRPr="00CA307D" w:rsidRDefault="00F365F7" w:rsidP="00F365F7">
            <w:pPr>
              <w:rPr>
                <w:rFonts w:asciiTheme="majorBidi" w:hAnsiTheme="majorBidi" w:cstheme="majorBidi"/>
              </w:rPr>
            </w:pPr>
            <w:r w:rsidRPr="00CA307D">
              <w:rPr>
                <w:rFonts w:asciiTheme="majorBidi" w:hAnsiTheme="majorBidi" w:cstheme="majorBidi"/>
              </w:rPr>
              <w:t>PV2. Wearable health monitoring technology service o</w:t>
            </w:r>
            <w:r>
              <w:rPr>
                <w:rFonts w:asciiTheme="majorBidi" w:hAnsiTheme="majorBidi" w:cstheme="majorBidi"/>
              </w:rPr>
              <w:t>ff</w:t>
            </w:r>
            <w:r w:rsidRPr="00CA307D">
              <w:rPr>
                <w:rFonts w:asciiTheme="majorBidi" w:hAnsiTheme="majorBidi" w:cstheme="majorBidi"/>
              </w:rPr>
              <w:t>ers greater benefit than</w:t>
            </w:r>
            <w:r>
              <w:rPr>
                <w:rFonts w:asciiTheme="majorBidi" w:hAnsiTheme="majorBidi" w:cstheme="majorBidi"/>
              </w:rPr>
              <w:t xml:space="preserve"> </w:t>
            </w:r>
            <w:r w:rsidRPr="00CA307D">
              <w:rPr>
                <w:rFonts w:asciiTheme="majorBidi" w:hAnsiTheme="majorBidi" w:cstheme="majorBidi"/>
              </w:rPr>
              <w:t>its cost.</w:t>
            </w:r>
          </w:p>
          <w:p w14:paraId="32844401" w14:textId="45E69026" w:rsidR="00F365F7" w:rsidRPr="00FD1B00" w:rsidRDefault="00F365F7" w:rsidP="00F365F7">
            <w:pPr>
              <w:rPr>
                <w:rFonts w:asciiTheme="majorBidi" w:hAnsiTheme="majorBidi" w:cstheme="majorBidi"/>
                <w:b/>
                <w:bCs/>
              </w:rPr>
            </w:pPr>
            <w:r w:rsidRPr="00CA307D">
              <w:rPr>
                <w:rFonts w:asciiTheme="majorBidi" w:hAnsiTheme="majorBidi" w:cstheme="majorBidi"/>
              </w:rPr>
              <w:t>PV3. At the current price, wearable health monitoring technology service</w:t>
            </w:r>
            <w:r>
              <w:rPr>
                <w:rFonts w:asciiTheme="majorBidi" w:hAnsiTheme="majorBidi" w:cstheme="majorBidi"/>
              </w:rPr>
              <w:t xml:space="preserve"> </w:t>
            </w:r>
            <w:r w:rsidRPr="00CA307D">
              <w:rPr>
                <w:rFonts w:asciiTheme="majorBidi" w:hAnsiTheme="majorBidi" w:cstheme="majorBidi"/>
              </w:rPr>
              <w:t>provides good value.</w:t>
            </w:r>
          </w:p>
        </w:tc>
        <w:tc>
          <w:tcPr>
            <w:tcW w:w="2695" w:type="dxa"/>
            <w:shd w:val="clear" w:color="auto" w:fill="DEEAF6" w:themeFill="accent5" w:themeFillTint="33"/>
          </w:tcPr>
          <w:p w14:paraId="1731B9E6" w14:textId="3934EC0E"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0wVquBgb","properties":{"formattedCitation":"(Binyamin &amp; Hoque, 2020)","plainCitation":"(Binyamin &amp; Hoque, 2020)","noteIndex":0},"citationItems":[{"id":4694,"uris":["http://zotero.org/groups/2521412/items/W8GSLT6X"],"itemData":{"id":4694,"type":"article-journal","abstract":"The market for wearable health monitoring technology is promising globally and in Saudi Arabia particularly. The country has a very high prevalence of chronic diseases that can be managed using wearable health monitoring technology. However, wearable devices are not fully advantageous if people do not accept them. Due to the parsimony of studies on the acceptance of wearable health monitoring technology, understanding the key drivers of using wearable health monitoring technology remains uncertain. This cross-sectional study extends the extended unified theory of acceptance and use of technology (UTAUT2) to explain the variance in the adoption intention of wearable health monitoring technology. A total of 256 responses were analyzed using the partial least squares structural equation modeling technique, in addition to the importance-performance map analysis. The results indicate that performance expectancy (PE), social influence (SI), facilitating conditions (FC), hedonic motivation (HM) and habit (HA) significantly impact users’ behavioral intention (BI) to adopt wearable health monitoring technology. The results also demonstrate that effort expectancy (EE), price value (PV), government health policy (GHP) and trust (TR) are not important. Based on the findings, this research presents a set of recommendations for decisions makers, managers and system developers in the healthcare sector to enhance the use and quality of wearable technology.","container-title":"Sustainability","DOI":"10.3390/su12229605","ISSN":"2071-1050","issue":"22","language":"en","license":"http://creativecommons.org/licenses/by/3.0/","note":"number: 22\npublisher: Multidisciplinary Digital Publishing Institute","page":"9605","source":"www.mdpi.com","title":"Understanding the Drivers of Wearable Health Monitoring Technology: An Extension of the Unified Theory of Acceptance and Use of Technology","title-short":"Understanding the Drivers of Wearable Health Monitoring Technology","volume":"12","author":[{"family":"Binyamin","given":"Sami S."},{"family":"Hoque","given":"Md Rakibul"}],"issued":{"date-parts":[["2020",1]]}}}],"schema":"https://github.com/citation-style-language/schema/raw/master/csl-citation.json"} </w:instrText>
            </w:r>
            <w:r>
              <w:rPr>
                <w:rFonts w:asciiTheme="majorBidi" w:hAnsiTheme="majorBidi" w:cstheme="majorBidi"/>
              </w:rPr>
              <w:fldChar w:fldCharType="separate"/>
            </w:r>
            <w:r w:rsidRPr="00CA307D">
              <w:rPr>
                <w:rFonts w:ascii="Times New Roman" w:hAnsi="Times New Roman" w:cs="Times New Roman"/>
              </w:rPr>
              <w:t>(Binyamin &amp; Hoque, 2020)</w:t>
            </w:r>
            <w:r>
              <w:rPr>
                <w:rFonts w:asciiTheme="majorBidi" w:hAnsiTheme="majorBidi" w:cstheme="majorBidi"/>
              </w:rPr>
              <w:fldChar w:fldCharType="end"/>
            </w:r>
          </w:p>
        </w:tc>
      </w:tr>
      <w:tr w:rsidR="00F365F7" w14:paraId="74428293" w14:textId="77777777" w:rsidTr="009C5EB2">
        <w:tc>
          <w:tcPr>
            <w:tcW w:w="10255" w:type="dxa"/>
            <w:shd w:val="clear" w:color="auto" w:fill="A6A6A6" w:themeFill="background1" w:themeFillShade="A6"/>
          </w:tcPr>
          <w:p w14:paraId="58C2A496" w14:textId="77777777" w:rsidR="00F365F7" w:rsidRPr="00FD1B00" w:rsidRDefault="00F365F7" w:rsidP="00F365F7">
            <w:pPr>
              <w:rPr>
                <w:rFonts w:asciiTheme="majorBidi" w:hAnsiTheme="majorBidi" w:cstheme="majorBidi"/>
                <w:b/>
                <w:bCs/>
              </w:rPr>
            </w:pPr>
          </w:p>
        </w:tc>
        <w:tc>
          <w:tcPr>
            <w:tcW w:w="2695" w:type="dxa"/>
            <w:shd w:val="clear" w:color="auto" w:fill="A6A6A6" w:themeFill="background1" w:themeFillShade="A6"/>
          </w:tcPr>
          <w:p w14:paraId="3E30E15D" w14:textId="77777777" w:rsidR="00F365F7" w:rsidRDefault="00F365F7" w:rsidP="00F365F7">
            <w:pPr>
              <w:rPr>
                <w:rFonts w:asciiTheme="majorBidi" w:hAnsiTheme="majorBidi" w:cstheme="majorBidi"/>
              </w:rPr>
            </w:pPr>
          </w:p>
        </w:tc>
      </w:tr>
      <w:tr w:rsidR="00F365F7" w14:paraId="0A17FD07" w14:textId="77777777" w:rsidTr="00B7061F">
        <w:tc>
          <w:tcPr>
            <w:tcW w:w="10255" w:type="dxa"/>
            <w:shd w:val="clear" w:color="auto" w:fill="C5E0B3" w:themeFill="accent6" w:themeFillTint="66"/>
          </w:tcPr>
          <w:p w14:paraId="685C8452" w14:textId="77777777" w:rsidR="00F365F7" w:rsidRPr="00FD1B00" w:rsidRDefault="00F365F7" w:rsidP="00F365F7">
            <w:pPr>
              <w:rPr>
                <w:rFonts w:asciiTheme="majorBidi" w:hAnsiTheme="majorBidi" w:cstheme="majorBidi"/>
                <w:b/>
                <w:bCs/>
              </w:rPr>
            </w:pPr>
            <w:r w:rsidRPr="00FD1B00">
              <w:rPr>
                <w:rFonts w:asciiTheme="majorBidi" w:hAnsiTheme="majorBidi" w:cstheme="majorBidi"/>
                <w:b/>
                <w:bCs/>
              </w:rPr>
              <w:t xml:space="preserve">Visual attractiveness (VA) </w:t>
            </w:r>
          </w:p>
          <w:p w14:paraId="35274332" w14:textId="4251C6DF" w:rsidR="00F365F7" w:rsidRPr="00FD1B00" w:rsidRDefault="00F365F7" w:rsidP="00F365F7">
            <w:pPr>
              <w:rPr>
                <w:rFonts w:asciiTheme="majorBidi" w:hAnsiTheme="majorBidi" w:cstheme="majorBidi"/>
              </w:rPr>
            </w:pPr>
            <w:r w:rsidRPr="00FD1B00">
              <w:rPr>
                <w:rFonts w:asciiTheme="majorBidi" w:hAnsiTheme="majorBidi" w:cstheme="majorBidi"/>
              </w:rPr>
              <w:t>VA1</w:t>
            </w:r>
            <w:r>
              <w:rPr>
                <w:rFonts w:asciiTheme="majorBidi" w:hAnsiTheme="majorBidi" w:cstheme="majorBidi"/>
              </w:rPr>
              <w:t xml:space="preserve"> </w:t>
            </w:r>
            <w:r w:rsidRPr="00FD1B00">
              <w:rPr>
                <w:rFonts w:asciiTheme="majorBidi" w:hAnsiTheme="majorBidi" w:cstheme="majorBidi"/>
              </w:rPr>
              <w:t>The</w:t>
            </w:r>
            <w:r>
              <w:rPr>
                <w:rFonts w:asciiTheme="majorBidi" w:hAnsiTheme="majorBidi" w:cstheme="majorBidi"/>
              </w:rPr>
              <w:t xml:space="preserve"> </w:t>
            </w:r>
            <w:r w:rsidRPr="00FD1B00">
              <w:rPr>
                <w:rFonts w:asciiTheme="majorBidi" w:hAnsiTheme="majorBidi" w:cstheme="majorBidi"/>
              </w:rPr>
              <w:t>user</w:t>
            </w:r>
            <w:r>
              <w:rPr>
                <w:rFonts w:asciiTheme="majorBidi" w:hAnsiTheme="majorBidi" w:cstheme="majorBidi"/>
              </w:rPr>
              <w:t xml:space="preserve"> </w:t>
            </w:r>
            <w:r w:rsidRPr="001818DC">
              <w:rPr>
                <w:rFonts w:asciiTheme="majorBidi" w:hAnsiTheme="majorBidi" w:cstheme="majorBidi"/>
              </w:rPr>
              <w:t>interface of wearable devices (i.e., colors, boxes, menus, etc.) is attractive</w:t>
            </w:r>
          </w:p>
          <w:p w14:paraId="3E499D18" w14:textId="77777777" w:rsidR="00F365F7" w:rsidRPr="00FD1B00" w:rsidRDefault="00F365F7" w:rsidP="00F365F7">
            <w:pPr>
              <w:rPr>
                <w:rFonts w:asciiTheme="majorBidi" w:hAnsiTheme="majorBidi" w:cstheme="majorBidi"/>
              </w:rPr>
            </w:pPr>
            <w:r w:rsidRPr="00FD1B00">
              <w:rPr>
                <w:rFonts w:asciiTheme="majorBidi" w:hAnsiTheme="majorBidi" w:cstheme="majorBidi"/>
              </w:rPr>
              <w:lastRenderedPageBreak/>
              <w:t>VA2 Wearable devices looks professionally designed</w:t>
            </w:r>
          </w:p>
          <w:p w14:paraId="291C89F2" w14:textId="77777777" w:rsidR="00F365F7" w:rsidRPr="00FD1B00" w:rsidRDefault="00F365F7" w:rsidP="00F365F7">
            <w:pPr>
              <w:rPr>
                <w:rFonts w:asciiTheme="majorBidi" w:hAnsiTheme="majorBidi" w:cstheme="majorBidi"/>
              </w:rPr>
            </w:pPr>
            <w:r w:rsidRPr="00FD1B00">
              <w:rPr>
                <w:rFonts w:asciiTheme="majorBidi" w:hAnsiTheme="majorBidi" w:cstheme="majorBidi"/>
              </w:rPr>
              <w:t>VA3 The overall look and feel of wearable devices is visually appealing</w:t>
            </w:r>
          </w:p>
          <w:p w14:paraId="179E87F1" w14:textId="46E4D5CA" w:rsidR="00F365F7" w:rsidRDefault="00F365F7" w:rsidP="00F365F7">
            <w:pPr>
              <w:rPr>
                <w:rFonts w:asciiTheme="majorBidi" w:hAnsiTheme="majorBidi" w:cstheme="majorBidi"/>
              </w:rPr>
            </w:pPr>
            <w:r w:rsidRPr="00FD1B00">
              <w:rPr>
                <w:rFonts w:asciiTheme="majorBidi" w:hAnsiTheme="majorBidi" w:cstheme="majorBidi"/>
              </w:rPr>
              <w:t>VA4 Overall, wearable devices look attractive</w:t>
            </w:r>
          </w:p>
        </w:tc>
        <w:tc>
          <w:tcPr>
            <w:tcW w:w="2695" w:type="dxa"/>
            <w:shd w:val="clear" w:color="auto" w:fill="C5E0B3" w:themeFill="accent6" w:themeFillTint="66"/>
          </w:tcPr>
          <w:p w14:paraId="37D1E3AC" w14:textId="7D843573" w:rsidR="00F365F7" w:rsidRDefault="00F365F7" w:rsidP="00F365F7">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PpkvwMFG","properties":{"formattedCitation":"(H. Yang et al., 2016)","plainCitation":"(H. Yang et al., 2016)","noteIndex":0},"citationItems":[{"id":4880,"uris":["http://zotero.org/groups/2521412/items/V7QD8VGA","http://zotero.org/groups/2521412/items/4ARUUIIL"],"itemData":{"id":4880,"type":"article-journal","abstract":"This study develops a research model for analyzing customers’ perceived value of wearable devices. It investigates the impact of each component of perceived benefit and risk on the perceived value of wearable devices, and explores how their attributes affect customers’ perceived benefit. Partial least squares was employed to test the proposed model and corresponding hypotheses on data collected from 375 survey samples (273 potential and 102 actual users). The results show that perceived value is a clear antecedent of adoption intention. Perceived benefit—including perceived usefulness, enjoyment, and social image—seems to have a greater impact on perceived value than perceived risk. Specifically, a significant difference was observed between potential users and actual users. This study discusses a number of implications and contributes useful insights for researchers as well as practitioners.","container-title":"Telematics and Informatics","DOI":"10.1016/j.tele.2015.08.007","ISSN":"0736-5853","issue":"2","journalAbbreviation":"Telematics and Informatics","language":"en","page":"256-269","source":"ScienceDirect","title":"User acceptance of wearable devices: An extended perspective of perceived value","title-short":"User acceptance of wearable devices","volume":"33","author":[{"family":"Yang","given":"Heetae"},{"family":"Yu","given":"Jieun"},{"family":"Zo","given":"Hangjung"},{"family":"Choi","given":"Munkee"}],"issued":{"date-parts":[["2016",5,1]]}}}],"schema":"https://github.com/citation-style-language/schema/raw/master/csl-citation.json"} </w:instrText>
            </w:r>
            <w:r>
              <w:rPr>
                <w:rFonts w:asciiTheme="majorBidi" w:hAnsiTheme="majorBidi" w:cstheme="majorBidi"/>
              </w:rPr>
              <w:fldChar w:fldCharType="separate"/>
            </w:r>
            <w:r w:rsidRPr="00581E6A">
              <w:rPr>
                <w:rFonts w:ascii="Times New Roman" w:hAnsi="Times New Roman" w:cs="Times New Roman"/>
              </w:rPr>
              <w:t>(H. Yang et al., 2016)</w:t>
            </w:r>
            <w:r>
              <w:rPr>
                <w:rFonts w:asciiTheme="majorBidi" w:hAnsiTheme="majorBidi" w:cstheme="majorBidi"/>
              </w:rPr>
              <w:fldChar w:fldCharType="end"/>
            </w:r>
          </w:p>
        </w:tc>
      </w:tr>
      <w:tr w:rsidR="00F365F7" w14:paraId="4192444F" w14:textId="77777777" w:rsidTr="00B7061F">
        <w:tc>
          <w:tcPr>
            <w:tcW w:w="10255" w:type="dxa"/>
            <w:shd w:val="clear" w:color="auto" w:fill="C5E0B3" w:themeFill="accent6" w:themeFillTint="66"/>
          </w:tcPr>
          <w:p w14:paraId="344ABB4E" w14:textId="77777777" w:rsidR="00F365F7" w:rsidRPr="007A3E72" w:rsidRDefault="00F365F7" w:rsidP="00F365F7">
            <w:pPr>
              <w:rPr>
                <w:rFonts w:asciiTheme="majorBidi" w:hAnsiTheme="majorBidi" w:cstheme="majorBidi"/>
                <w:b/>
                <w:bCs/>
              </w:rPr>
            </w:pPr>
            <w:r w:rsidRPr="007A3E72">
              <w:rPr>
                <w:rFonts w:asciiTheme="majorBidi" w:hAnsiTheme="majorBidi" w:cstheme="majorBidi"/>
                <w:b/>
                <w:bCs/>
              </w:rPr>
              <w:t>Aesthetics</w:t>
            </w:r>
          </w:p>
          <w:p w14:paraId="320067DE" w14:textId="77777777" w:rsidR="00F365F7" w:rsidRPr="007A3E72" w:rsidRDefault="00F365F7" w:rsidP="00F365F7">
            <w:pPr>
              <w:rPr>
                <w:rFonts w:asciiTheme="majorBidi" w:hAnsiTheme="majorBidi" w:cstheme="majorBidi"/>
              </w:rPr>
            </w:pPr>
            <w:r w:rsidRPr="007A3E72">
              <w:rPr>
                <w:rFonts w:asciiTheme="majorBidi" w:hAnsiTheme="majorBidi" w:cstheme="majorBidi"/>
              </w:rPr>
              <w:t>AES1 WDH’s screen design (menus, icons, etc.) should be creative.</w:t>
            </w:r>
          </w:p>
          <w:p w14:paraId="549D82E5" w14:textId="77777777" w:rsidR="00F365F7" w:rsidRPr="007A3E72" w:rsidRDefault="00F365F7" w:rsidP="00F365F7">
            <w:pPr>
              <w:rPr>
                <w:rFonts w:asciiTheme="majorBidi" w:hAnsiTheme="majorBidi" w:cstheme="majorBidi"/>
              </w:rPr>
            </w:pPr>
            <w:r w:rsidRPr="007A3E72">
              <w:rPr>
                <w:rFonts w:asciiTheme="majorBidi" w:hAnsiTheme="majorBidi" w:cstheme="majorBidi"/>
              </w:rPr>
              <w:t>AES2 WDH’s overall design should be luxurious.</w:t>
            </w:r>
          </w:p>
          <w:p w14:paraId="39B35D77" w14:textId="77777777" w:rsidR="00F365F7" w:rsidRDefault="00F365F7" w:rsidP="00F365F7">
            <w:pPr>
              <w:rPr>
                <w:rFonts w:asciiTheme="majorBidi" w:hAnsiTheme="majorBidi" w:cstheme="majorBidi"/>
              </w:rPr>
            </w:pPr>
            <w:r w:rsidRPr="007A3E72">
              <w:rPr>
                <w:rFonts w:asciiTheme="majorBidi" w:hAnsiTheme="majorBidi" w:cstheme="majorBidi"/>
              </w:rPr>
              <w:t>AES3 WDH’s overall look and feel should look good.</w:t>
            </w:r>
          </w:p>
          <w:p w14:paraId="487DB63E" w14:textId="311562A4" w:rsidR="00F365F7" w:rsidRPr="00FD1B00" w:rsidRDefault="00F365F7" w:rsidP="00F365F7">
            <w:pPr>
              <w:rPr>
                <w:rFonts w:asciiTheme="majorBidi" w:hAnsiTheme="majorBidi" w:cstheme="majorBidi"/>
                <w:b/>
                <w:bCs/>
              </w:rPr>
            </w:pPr>
            <w:r w:rsidRPr="007A3E72">
              <w:rPr>
                <w:rFonts w:asciiTheme="majorBidi" w:hAnsiTheme="majorBidi" w:cstheme="majorBidi"/>
              </w:rPr>
              <w:t>AES4 WDH’s screen design (colors, menus, and icons) should be attractive</w:t>
            </w:r>
          </w:p>
        </w:tc>
        <w:tc>
          <w:tcPr>
            <w:tcW w:w="2695" w:type="dxa"/>
            <w:shd w:val="clear" w:color="auto" w:fill="C5E0B3" w:themeFill="accent6" w:themeFillTint="66"/>
          </w:tcPr>
          <w:p w14:paraId="19C54FC7" w14:textId="1C760133"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BgRcSYNq","properties":{"formattedCitation":"(J. Jeong et al., 2021)","plainCitation":"(J. Jeong et al., 2021)","noteIndex":0},"citationItems":[{"id":5015,"uris":["http://zotero.org/groups/2521412/items/EIYLHBWV"],"itemData":{"id":5015,"type":"article-journal","abstract":"This study examined the influencing factors on consumers? intention to use wearable devices in health care (WDH). Although the importance of the WDH market is increasing, existing empirical study results on WDH have been selectively investigated based on the technology acceptance model (TAM). To address this issue, we endeavored to contribute by integrating the theory of planned behavior (TPB) and innovation diffusion theory (IDT) on top of TAM to explain the psychological mechanism underlying consumer behaviors, especially when adopting advanced wearable devices in the health care domain. We surveyed 303 people in Pangyo IT Valley, South Korea, and attempted a path analysis using PLS-SEM estimation. The findings suggest that individual innovativeness (IIN) directly affects consumers? intention to use (IU) WDH, while self-efficacy (SE), aesthetics (AES), and compatibility (COM) have indirectly influenced their usage intentions. Detailed results are described in the article.","container-title":"SAGE Open","DOI":"10.1177/21582440211040070","ISSN":"2158-2440","issue":"3","language":"en","note":"publisher: SAGE Publications","page":"21582440211040070","source":"SAGE Journals","title":"Do Consumers Care About Aesthetics and Compatibility? The Intention to Use Wearable Devices in Health Care","title-short":"Do Consumers Care About Aesthetics and Compatibility?","volume":"11","author":[{"family":"Jeong","given":"Jeeyeon"},{"family":"Kim","given":"Yaeri"},{"family":"Roh","given":"Taewoo"}],"issued":{"date-parts":[["2021",7,1]]}}}],"schema":"https://github.com/citation-style-language/schema/raw/master/csl-citation.json"} </w:instrText>
            </w:r>
            <w:r>
              <w:rPr>
                <w:rFonts w:asciiTheme="majorBidi" w:hAnsiTheme="majorBidi" w:cstheme="majorBidi"/>
              </w:rPr>
              <w:fldChar w:fldCharType="separate"/>
            </w:r>
            <w:r w:rsidRPr="0070074C">
              <w:rPr>
                <w:rFonts w:ascii="Times New Roman" w:hAnsi="Times New Roman" w:cs="Times New Roman"/>
              </w:rPr>
              <w:t>(J. Jeong et al., 2021)</w:t>
            </w:r>
            <w:r>
              <w:rPr>
                <w:rFonts w:asciiTheme="majorBidi" w:hAnsiTheme="majorBidi" w:cstheme="majorBidi"/>
              </w:rPr>
              <w:fldChar w:fldCharType="end"/>
            </w:r>
          </w:p>
        </w:tc>
      </w:tr>
      <w:tr w:rsidR="00F365F7" w14:paraId="1BD56EFA" w14:textId="77777777" w:rsidTr="00B7061F">
        <w:tc>
          <w:tcPr>
            <w:tcW w:w="10255" w:type="dxa"/>
            <w:shd w:val="clear" w:color="auto" w:fill="C5E0B3" w:themeFill="accent6" w:themeFillTint="66"/>
          </w:tcPr>
          <w:p w14:paraId="7618D046" w14:textId="77777777" w:rsidR="00F365F7" w:rsidRPr="00C5378C" w:rsidRDefault="00F365F7" w:rsidP="00F365F7">
            <w:pPr>
              <w:rPr>
                <w:rFonts w:asciiTheme="majorBidi" w:hAnsiTheme="majorBidi" w:cstheme="majorBidi"/>
                <w:b/>
                <w:bCs/>
              </w:rPr>
            </w:pPr>
            <w:r w:rsidRPr="00C5378C">
              <w:rPr>
                <w:rFonts w:asciiTheme="majorBidi" w:hAnsiTheme="majorBidi" w:cstheme="majorBidi"/>
                <w:b/>
                <w:bCs/>
              </w:rPr>
              <w:t>Design aesthetics:</w:t>
            </w:r>
          </w:p>
          <w:p w14:paraId="30FB09F6" w14:textId="77777777" w:rsidR="00F365F7" w:rsidRPr="00C5378C" w:rsidRDefault="00F365F7" w:rsidP="00F365F7">
            <w:pPr>
              <w:rPr>
                <w:rFonts w:asciiTheme="majorBidi" w:hAnsiTheme="majorBidi" w:cstheme="majorBidi"/>
              </w:rPr>
            </w:pPr>
            <w:r w:rsidRPr="00C5378C">
              <w:rPr>
                <w:rFonts w:asciiTheme="majorBidi" w:hAnsiTheme="majorBidi" w:cstheme="majorBidi"/>
              </w:rPr>
              <w:t>(1) The screen design (i.e. colors, icons, menus, etc.) is attractive.</w:t>
            </w:r>
          </w:p>
          <w:p w14:paraId="29B9F803" w14:textId="77777777" w:rsidR="00F365F7" w:rsidRPr="00C5378C" w:rsidRDefault="00F365F7" w:rsidP="00F365F7">
            <w:pPr>
              <w:rPr>
                <w:rFonts w:asciiTheme="majorBidi" w:hAnsiTheme="majorBidi" w:cstheme="majorBidi"/>
              </w:rPr>
            </w:pPr>
            <w:r w:rsidRPr="00C5378C">
              <w:rPr>
                <w:rFonts w:asciiTheme="majorBidi" w:hAnsiTheme="majorBidi" w:cstheme="majorBidi"/>
              </w:rPr>
              <w:t>(2) The smartwatch looks professionally designed.</w:t>
            </w:r>
          </w:p>
          <w:p w14:paraId="5CA97EAC" w14:textId="5E6C562B" w:rsidR="00F365F7" w:rsidRPr="00FD1B00" w:rsidRDefault="00F365F7" w:rsidP="00F365F7">
            <w:pPr>
              <w:rPr>
                <w:rFonts w:asciiTheme="majorBidi" w:hAnsiTheme="majorBidi" w:cstheme="majorBidi"/>
                <w:b/>
                <w:bCs/>
              </w:rPr>
            </w:pPr>
            <w:r w:rsidRPr="00C5378C">
              <w:rPr>
                <w:rFonts w:asciiTheme="majorBidi" w:hAnsiTheme="majorBidi" w:cstheme="majorBidi"/>
              </w:rPr>
              <w:t>(3) The overall look and feel of the smartwatch is visually appealing.</w:t>
            </w:r>
          </w:p>
        </w:tc>
        <w:tc>
          <w:tcPr>
            <w:tcW w:w="2695" w:type="dxa"/>
            <w:shd w:val="clear" w:color="auto" w:fill="C5E0B3" w:themeFill="accent6" w:themeFillTint="66"/>
          </w:tcPr>
          <w:p w14:paraId="6D6D795A" w14:textId="7D32899B"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h68y95i9","properties":{"formattedCitation":"(Hsiao, 2017)","plainCitation":"(Hsiao, 2017)","noteIndex":0},"citationItems":[{"id":5025,"uris":["http://zotero.org/groups/2521412/items/LNYXYBQ4"],"itemData":{"id":5025,"type":"article-journal","abstract":"Purpose The purpose of this study is twofold. First, an integrated model will be developed based on task-technology fit, innovation diffusion theory and the new product adoption model in order to explore the factors that affect smartwatch adoption. Second, the differences in the factors that affect users’ intention to adopt the Apple Watch and other smartwatches will be examined. Design/methodology/approach The data for this study were collected via an online survey questionnaire. The responses of 341 potential adopters of smartwatches were used to test the hypotheses in the research model. The casual model was assessed using partial least squares techniques. Findings The model can account for more than 50 percent of the variance in adoption intention. The research results affirm prior findings that perceived product attributes have relatively strong influence on adoption intention. Among these attributes, relative advantage has the strongest effect. Moreover, this study revealed differences between the antecedents of Apple watches and those of non-Apple watches. Practical implications The insights provided by this study can help smartwatch providers formulate better growth strategies. The findings also provide some directions for further development. Originality/value This study provides a better understanding of how the factors in the theories influence the adoption intentions of Apple watches and non-Apple watches.","container-title":"Library Hi Tech","DOI":"10.1108/LHT-09-2016-0105","ISSN":"0737-8831","issue":"1","note":"publisher: Emerald Publishing Limited","page":"186-206","source":"Emerald Insight","title":"What drives smartwatch adoption intention? Comparing Apple and non-Apple watches","title-short":"What drives smartwatch adoption intention?","volume":"35","author":[{"family":"Hsiao","given":"Kuo-Lun"}],"issued":{"date-parts":[["2017",1,1]]}}}],"schema":"https://github.com/citation-style-language/schema/raw/master/csl-citation.json"} </w:instrText>
            </w:r>
            <w:r>
              <w:rPr>
                <w:rFonts w:asciiTheme="majorBidi" w:hAnsiTheme="majorBidi" w:cstheme="majorBidi"/>
              </w:rPr>
              <w:fldChar w:fldCharType="separate"/>
            </w:r>
            <w:r w:rsidRPr="00C5378C">
              <w:rPr>
                <w:rFonts w:ascii="Times New Roman" w:hAnsi="Times New Roman" w:cs="Times New Roman"/>
              </w:rPr>
              <w:t>(Hsiao, 2017)</w:t>
            </w:r>
            <w:r>
              <w:rPr>
                <w:rFonts w:asciiTheme="majorBidi" w:hAnsiTheme="majorBidi" w:cstheme="majorBidi"/>
              </w:rPr>
              <w:fldChar w:fldCharType="end"/>
            </w:r>
          </w:p>
        </w:tc>
      </w:tr>
      <w:tr w:rsidR="00F365F7" w14:paraId="2A5DFD75" w14:textId="77777777" w:rsidTr="00F365F7">
        <w:tc>
          <w:tcPr>
            <w:tcW w:w="10255" w:type="dxa"/>
            <w:shd w:val="clear" w:color="auto" w:fill="A6A6A6" w:themeFill="background1" w:themeFillShade="A6"/>
          </w:tcPr>
          <w:p w14:paraId="4A45ED2F" w14:textId="77777777" w:rsidR="00F365F7" w:rsidRPr="00FD1B00" w:rsidRDefault="00F365F7" w:rsidP="00F365F7">
            <w:pPr>
              <w:rPr>
                <w:rFonts w:asciiTheme="majorBidi" w:hAnsiTheme="majorBidi" w:cstheme="majorBidi"/>
                <w:b/>
                <w:bCs/>
              </w:rPr>
            </w:pPr>
          </w:p>
        </w:tc>
        <w:tc>
          <w:tcPr>
            <w:tcW w:w="2695" w:type="dxa"/>
            <w:shd w:val="clear" w:color="auto" w:fill="A6A6A6" w:themeFill="background1" w:themeFillShade="A6"/>
          </w:tcPr>
          <w:p w14:paraId="77A90627" w14:textId="77777777" w:rsidR="00F365F7" w:rsidRDefault="00F365F7" w:rsidP="00F365F7">
            <w:pPr>
              <w:rPr>
                <w:rFonts w:asciiTheme="majorBidi" w:hAnsiTheme="majorBidi" w:cstheme="majorBidi"/>
              </w:rPr>
            </w:pPr>
          </w:p>
        </w:tc>
      </w:tr>
      <w:tr w:rsidR="00F365F7" w14:paraId="4BAB58DE" w14:textId="77777777" w:rsidTr="00B7061F">
        <w:tc>
          <w:tcPr>
            <w:tcW w:w="10255" w:type="dxa"/>
            <w:shd w:val="clear" w:color="auto" w:fill="8EAADB" w:themeFill="accent1" w:themeFillTint="99"/>
          </w:tcPr>
          <w:p w14:paraId="51574683" w14:textId="77777777" w:rsidR="00F365F7" w:rsidRPr="004C2502" w:rsidRDefault="00F365F7" w:rsidP="00F365F7">
            <w:pPr>
              <w:rPr>
                <w:rFonts w:asciiTheme="majorBidi" w:hAnsiTheme="majorBidi" w:cstheme="majorBidi"/>
                <w:b/>
                <w:bCs/>
              </w:rPr>
            </w:pPr>
            <w:r w:rsidRPr="004C2502">
              <w:rPr>
                <w:rFonts w:asciiTheme="majorBidi" w:hAnsiTheme="majorBidi" w:cstheme="majorBidi"/>
                <w:b/>
                <w:bCs/>
              </w:rPr>
              <w:t>Playfulness</w:t>
            </w:r>
          </w:p>
          <w:p w14:paraId="1C38DEB7" w14:textId="77777777" w:rsidR="00F365F7" w:rsidRPr="004C2502" w:rsidRDefault="00F365F7" w:rsidP="00F365F7">
            <w:pPr>
              <w:rPr>
                <w:rFonts w:asciiTheme="majorBidi" w:hAnsiTheme="majorBidi" w:cstheme="majorBidi"/>
              </w:rPr>
            </w:pPr>
            <w:r w:rsidRPr="004C2502">
              <w:rPr>
                <w:rFonts w:asciiTheme="majorBidi" w:hAnsiTheme="majorBidi" w:cstheme="majorBidi"/>
              </w:rPr>
              <w:t>Using the watch will be entertaining.</w:t>
            </w:r>
          </w:p>
          <w:p w14:paraId="4CC4E520" w14:textId="77777777" w:rsidR="00F365F7" w:rsidRDefault="00F365F7" w:rsidP="00F365F7">
            <w:pPr>
              <w:rPr>
                <w:rFonts w:asciiTheme="majorBidi" w:hAnsiTheme="majorBidi" w:cstheme="majorBidi"/>
              </w:rPr>
            </w:pPr>
            <w:r w:rsidRPr="004C2502">
              <w:rPr>
                <w:rFonts w:asciiTheme="majorBidi" w:hAnsiTheme="majorBidi" w:cstheme="majorBidi"/>
              </w:rPr>
              <w:t xml:space="preserve">Using the watch will be pleasant. </w:t>
            </w:r>
          </w:p>
          <w:p w14:paraId="4AD14B7A" w14:textId="3896E3E1" w:rsidR="00F365F7" w:rsidRPr="00FD1B00" w:rsidRDefault="00F365F7" w:rsidP="00F365F7">
            <w:pPr>
              <w:rPr>
                <w:rFonts w:asciiTheme="majorBidi" w:hAnsiTheme="majorBidi" w:cstheme="majorBidi"/>
                <w:b/>
                <w:bCs/>
              </w:rPr>
            </w:pPr>
            <w:r w:rsidRPr="004C2502">
              <w:rPr>
                <w:rFonts w:asciiTheme="majorBidi" w:hAnsiTheme="majorBidi" w:cstheme="majorBidi"/>
              </w:rPr>
              <w:t>Using the watch will be exciting.</w:t>
            </w:r>
          </w:p>
        </w:tc>
        <w:tc>
          <w:tcPr>
            <w:tcW w:w="2695" w:type="dxa"/>
            <w:shd w:val="clear" w:color="auto" w:fill="8EAADB" w:themeFill="accent1" w:themeFillTint="99"/>
          </w:tcPr>
          <w:p w14:paraId="5A495E16" w14:textId="0FB0EDC2"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38OlhKZo","properties":{"formattedCitation":"(E.-J. Lee, 2021)","plainCitation":"(E.-J. Lee, 2021)","noteIndex":0},"citationItems":[{"id":4845,"uris":["http://zotero.org/groups/2521412/items/WJWADVSI"],"itemData":{"id":4845,"type":"article-journal","abstract":"With the recent influx of IT firms and big-name fashion brands into the wearables market, the visual design of wearables has become a crucial factor in consumer choices. However, little research exists on this topic. Drawing upon the literature of technology adoption and design aesthetics, this study examines how the visual typicality of wearables affects their adoption by consumers. More specifically, the research tests the impact of the consumer-perceived visual typicality of smartwatches on purchase intention through the psychological antecedents to wearable adoption (i.e., effort expectancy, performance expectancy, social influence, playfulness). The hypothesized relationships among the variables were tested in an online survey with 409 U.S. participants, where fictitious smartwatch designs were employed as the stimuli. In the results, perceived visual typicality of the smartwatch designs significantly decreased perceived performance and playfulness of the watch. Perceived visual typicality also had a negative impact on participants' purchase intention. Among the four psychological antecedents to wearable adoption, perceived playfulness played the most significant role in the relationship between the visual typicality and purchase intention. The moderation effect of gender was partially supported: Visual typicality significantly decreased purchase intention for females whereas it had no impact on the wearable adoption for males.","container-title":"Journal of Consumer Behaviour","DOI":"10.1002/cb.1904","ISSN":"1479-1838","issue":"3","language":"en","note":"_eprint: https://onlinelibrary.wiley.com/doi/pdf/10.1002/cb.1904","page":"762-775","source":"Wiley Online Library","title":"Impact of visual typicality on the adoption of wearables","volume":"20","author":[{"family":"Lee","given":"Eun-Jung"}],"issued":{"date-parts":[["2021"]]}}}],"schema":"https://github.com/citation-style-language/schema/raw/master/csl-citation.json"} </w:instrText>
            </w:r>
            <w:r>
              <w:rPr>
                <w:rFonts w:asciiTheme="majorBidi" w:hAnsiTheme="majorBidi" w:cstheme="majorBidi"/>
              </w:rPr>
              <w:fldChar w:fldCharType="separate"/>
            </w:r>
            <w:r w:rsidRPr="004C2502">
              <w:rPr>
                <w:rFonts w:ascii="Times New Roman" w:hAnsi="Times New Roman" w:cs="Times New Roman"/>
              </w:rPr>
              <w:t>(E.-J. Lee, 2021)</w:t>
            </w:r>
            <w:r>
              <w:rPr>
                <w:rFonts w:asciiTheme="majorBidi" w:hAnsiTheme="majorBidi" w:cstheme="majorBidi"/>
              </w:rPr>
              <w:fldChar w:fldCharType="end"/>
            </w:r>
          </w:p>
        </w:tc>
      </w:tr>
      <w:tr w:rsidR="00F365F7" w14:paraId="0BE90EEC" w14:textId="77777777" w:rsidTr="009C5EB2">
        <w:tc>
          <w:tcPr>
            <w:tcW w:w="10255" w:type="dxa"/>
            <w:shd w:val="clear" w:color="auto" w:fill="A6A6A6" w:themeFill="background1" w:themeFillShade="A6"/>
          </w:tcPr>
          <w:p w14:paraId="5E31A20A" w14:textId="77777777" w:rsidR="00F365F7" w:rsidRPr="00FD1B00" w:rsidRDefault="00F365F7" w:rsidP="00F365F7">
            <w:pPr>
              <w:rPr>
                <w:rFonts w:asciiTheme="majorBidi" w:hAnsiTheme="majorBidi" w:cstheme="majorBidi"/>
                <w:b/>
                <w:bCs/>
              </w:rPr>
            </w:pPr>
          </w:p>
        </w:tc>
        <w:tc>
          <w:tcPr>
            <w:tcW w:w="2695" w:type="dxa"/>
            <w:shd w:val="clear" w:color="auto" w:fill="A6A6A6" w:themeFill="background1" w:themeFillShade="A6"/>
          </w:tcPr>
          <w:p w14:paraId="31224CCC" w14:textId="77777777" w:rsidR="00F365F7" w:rsidRDefault="00F365F7" w:rsidP="00F365F7">
            <w:pPr>
              <w:rPr>
                <w:rFonts w:asciiTheme="majorBidi" w:hAnsiTheme="majorBidi" w:cstheme="majorBidi"/>
              </w:rPr>
            </w:pPr>
          </w:p>
        </w:tc>
      </w:tr>
      <w:tr w:rsidR="00F365F7" w14:paraId="6D41F323" w14:textId="77777777" w:rsidTr="00B7061F">
        <w:tc>
          <w:tcPr>
            <w:tcW w:w="10255" w:type="dxa"/>
            <w:shd w:val="clear" w:color="auto" w:fill="F4B083" w:themeFill="accent2" w:themeFillTint="99"/>
          </w:tcPr>
          <w:p w14:paraId="3EC11A95" w14:textId="77777777" w:rsidR="00F365F7" w:rsidRDefault="00F365F7" w:rsidP="00F365F7">
            <w:pPr>
              <w:rPr>
                <w:rFonts w:asciiTheme="majorBidi" w:hAnsiTheme="majorBidi" w:cstheme="majorBidi"/>
                <w:b/>
                <w:bCs/>
              </w:rPr>
            </w:pPr>
            <w:r w:rsidRPr="0007138D">
              <w:rPr>
                <w:rFonts w:asciiTheme="majorBidi" w:hAnsiTheme="majorBidi" w:cstheme="majorBidi"/>
                <w:b/>
                <w:bCs/>
              </w:rPr>
              <w:t>Perceived</w:t>
            </w:r>
            <w:r>
              <w:rPr>
                <w:rFonts w:asciiTheme="majorBidi" w:hAnsiTheme="majorBidi" w:cstheme="majorBidi"/>
                <w:b/>
                <w:bCs/>
              </w:rPr>
              <w:t xml:space="preserve"> </w:t>
            </w:r>
            <w:r w:rsidRPr="0007138D">
              <w:rPr>
                <w:rFonts w:asciiTheme="majorBidi" w:hAnsiTheme="majorBidi" w:cstheme="majorBidi"/>
                <w:b/>
                <w:bCs/>
              </w:rPr>
              <w:t>Reliability</w:t>
            </w:r>
          </w:p>
          <w:p w14:paraId="119881E5" w14:textId="77777777" w:rsidR="00F365F7" w:rsidRPr="0007138D" w:rsidRDefault="00F365F7" w:rsidP="00F365F7">
            <w:pPr>
              <w:rPr>
                <w:rFonts w:asciiTheme="majorBidi" w:hAnsiTheme="majorBidi" w:cstheme="majorBidi"/>
              </w:rPr>
            </w:pPr>
            <w:r w:rsidRPr="0007138D">
              <w:rPr>
                <w:rFonts w:asciiTheme="majorBidi" w:hAnsiTheme="majorBidi" w:cstheme="majorBidi"/>
              </w:rPr>
              <w:t>PR1</w:t>
            </w:r>
            <w:r>
              <w:rPr>
                <w:rFonts w:asciiTheme="majorBidi" w:hAnsiTheme="majorBidi" w:cstheme="majorBidi"/>
              </w:rPr>
              <w:t xml:space="preserve"> </w:t>
            </w:r>
            <w:r w:rsidRPr="0007138D">
              <w:rPr>
                <w:rFonts w:asciiTheme="majorBidi" w:hAnsiTheme="majorBidi" w:cstheme="majorBidi"/>
              </w:rPr>
              <w:t>I obtain accurate and error free services from mHealth service providers.</w:t>
            </w:r>
          </w:p>
          <w:p w14:paraId="4DDF7402" w14:textId="4638FF32" w:rsidR="00F365F7" w:rsidRPr="0007138D" w:rsidRDefault="00F365F7" w:rsidP="00F365F7">
            <w:pPr>
              <w:rPr>
                <w:rFonts w:asciiTheme="majorBidi" w:hAnsiTheme="majorBidi" w:cstheme="majorBidi"/>
              </w:rPr>
            </w:pPr>
            <w:r w:rsidRPr="0007138D">
              <w:rPr>
                <w:rFonts w:asciiTheme="majorBidi" w:hAnsiTheme="majorBidi" w:cstheme="majorBidi"/>
              </w:rPr>
              <w:t>PR2</w:t>
            </w:r>
            <w:r>
              <w:rPr>
                <w:rFonts w:asciiTheme="majorBidi" w:hAnsiTheme="majorBidi" w:cstheme="majorBidi"/>
              </w:rPr>
              <w:t xml:space="preserve"> </w:t>
            </w:r>
            <w:r w:rsidRPr="0007138D">
              <w:rPr>
                <w:rFonts w:asciiTheme="majorBidi" w:hAnsiTheme="majorBidi" w:cstheme="majorBidi"/>
              </w:rPr>
              <w:t>I can rely on the service provided by mHealth service provider.</w:t>
            </w:r>
          </w:p>
          <w:p w14:paraId="10723FC7" w14:textId="00D7527A" w:rsidR="00F365F7" w:rsidRPr="0007138D" w:rsidRDefault="00F365F7" w:rsidP="00F365F7">
            <w:pPr>
              <w:rPr>
                <w:rFonts w:asciiTheme="majorBidi" w:hAnsiTheme="majorBidi" w:cstheme="majorBidi"/>
              </w:rPr>
            </w:pPr>
            <w:r w:rsidRPr="0007138D">
              <w:rPr>
                <w:rFonts w:asciiTheme="majorBidi" w:hAnsiTheme="majorBidi" w:cstheme="majorBidi"/>
              </w:rPr>
              <w:t>PR3</w:t>
            </w:r>
            <w:r>
              <w:rPr>
                <w:rFonts w:asciiTheme="majorBidi" w:hAnsiTheme="majorBidi" w:cstheme="majorBidi"/>
              </w:rPr>
              <w:t xml:space="preserve"> </w:t>
            </w:r>
            <w:r w:rsidRPr="0007138D">
              <w:rPr>
                <w:rFonts w:asciiTheme="majorBidi" w:hAnsiTheme="majorBidi" w:cstheme="majorBidi"/>
              </w:rPr>
              <w:t>mHealth service is consistent over the time.</w:t>
            </w:r>
          </w:p>
          <w:p w14:paraId="43F25E34" w14:textId="7AC1155A" w:rsidR="00F365F7" w:rsidRPr="0007138D" w:rsidRDefault="00F365F7" w:rsidP="00F365F7">
            <w:pPr>
              <w:rPr>
                <w:rFonts w:asciiTheme="majorBidi" w:hAnsiTheme="majorBidi" w:cstheme="majorBidi"/>
              </w:rPr>
            </w:pPr>
            <w:r w:rsidRPr="0007138D">
              <w:rPr>
                <w:rFonts w:asciiTheme="majorBidi" w:hAnsiTheme="majorBidi" w:cstheme="majorBidi"/>
              </w:rPr>
              <w:t>PR4</w:t>
            </w:r>
            <w:r>
              <w:rPr>
                <w:rFonts w:asciiTheme="majorBidi" w:hAnsiTheme="majorBidi" w:cstheme="majorBidi"/>
              </w:rPr>
              <w:t xml:space="preserve"> </w:t>
            </w:r>
            <w:r w:rsidRPr="0007138D">
              <w:rPr>
                <w:rFonts w:asciiTheme="majorBidi" w:hAnsiTheme="majorBidi" w:cstheme="majorBidi"/>
              </w:rPr>
              <w:t>mHealth services maintain standard continuously.</w:t>
            </w:r>
          </w:p>
        </w:tc>
        <w:tc>
          <w:tcPr>
            <w:tcW w:w="2695" w:type="dxa"/>
            <w:shd w:val="clear" w:color="auto" w:fill="F4B083" w:themeFill="accent2" w:themeFillTint="99"/>
          </w:tcPr>
          <w:p w14:paraId="4414CE7A" w14:textId="42F26D34"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Qzk3j95C","properties":{"formattedCitation":"(Almegbel &amp; Aloud, 2021)","plainCitation":"(Almegbel &amp; Aloud, 2021)","noteIndex":0},"citationItems":[{"id":5275,"uris":["http://zotero.org/groups/2521412/items/4CCBDW56"],"itemData":{"id":5275,"type":"article-journal","abstract":"This study empirically investigates the factors influencing the intention to accept mobile technology in Saudi healthcare service delivery using the extended unified theory of acceptance and use of technology model (UTAUT) with perceived reliability and price value. Accordingly, a conceptual model combining behavioral constructs with those linked to the technology acceptance model is developed. This model aims to identify factors that predict patients' acceptance of mobile technology healthcare service delivery. The developed model is examined using responses obtained from a survey on 545 participants receiving healthcare services in Saudi Arabia. Thus, we have conceptualized the developed model and validated seven hypotheses involving key constructs. Results suggest that performance expectancy, effort expectancy, social influence, facilitating conditions, price value, and perceived reliability are direct predictors of user behavior to accept mobile technology in healthcare service delivery. The results provide empirical evidence to the literature on the effect of facilitating conditions and effort expectancy on mobile health (mHealth) adoption. The results show that the COVID-19 pandemic has significantly increased the adoption of mHealth services in Saudi Arabia.","container-title":"International Journal of Computer Science &amp; Network Security","DOI":"10.22937/IJCSNS.2021.21.4.39","ISSN":"1738-7906","issue":"4","language":"eng","note":"publisher: International Journal of Computer Science &amp; Network Security","page":"313-324","source":"koreascience.kr","title":"Factors Influencing the Adoption of mHealth Services in Saudi Arabia: A Patient-centered Study","title-short":"Factors Influencing the Adoption of mHealth Services in Saudi Arabia","volume":"21","author":[{"family":"Almegbel","given":"Halah"},{"family":"Aloud","given":"Monira"}],"issued":{"date-parts":[["2021"]]}}}],"schema":"https://github.com/citation-style-language/schema/raw/master/csl-citation.json"} </w:instrText>
            </w:r>
            <w:r>
              <w:rPr>
                <w:rFonts w:asciiTheme="majorBidi" w:hAnsiTheme="majorBidi" w:cstheme="majorBidi"/>
              </w:rPr>
              <w:fldChar w:fldCharType="separate"/>
            </w:r>
            <w:r w:rsidRPr="008A44EE">
              <w:rPr>
                <w:rFonts w:ascii="Times New Roman" w:hAnsi="Times New Roman" w:cs="Times New Roman"/>
              </w:rPr>
              <w:t>(Almegbel &amp; Aloud, 2021)</w:t>
            </w:r>
            <w:r>
              <w:rPr>
                <w:rFonts w:asciiTheme="majorBidi" w:hAnsiTheme="majorBidi" w:cstheme="majorBidi"/>
              </w:rPr>
              <w:fldChar w:fldCharType="end"/>
            </w:r>
          </w:p>
        </w:tc>
      </w:tr>
      <w:tr w:rsidR="00F365F7" w14:paraId="3D09C74A" w14:textId="77777777" w:rsidTr="00F365F7">
        <w:tc>
          <w:tcPr>
            <w:tcW w:w="10255" w:type="dxa"/>
            <w:shd w:val="clear" w:color="auto" w:fill="A6A6A6" w:themeFill="background1" w:themeFillShade="A6"/>
          </w:tcPr>
          <w:p w14:paraId="29628235" w14:textId="77777777" w:rsidR="00F365F7" w:rsidRPr="00FD1B00" w:rsidRDefault="00F365F7" w:rsidP="00F365F7">
            <w:pPr>
              <w:rPr>
                <w:rFonts w:asciiTheme="majorBidi" w:hAnsiTheme="majorBidi" w:cstheme="majorBidi"/>
                <w:b/>
                <w:bCs/>
              </w:rPr>
            </w:pPr>
          </w:p>
        </w:tc>
        <w:tc>
          <w:tcPr>
            <w:tcW w:w="2695" w:type="dxa"/>
            <w:shd w:val="clear" w:color="auto" w:fill="A6A6A6" w:themeFill="background1" w:themeFillShade="A6"/>
          </w:tcPr>
          <w:p w14:paraId="4329FE33" w14:textId="77777777" w:rsidR="00F365F7" w:rsidRDefault="00F365F7" w:rsidP="00F365F7">
            <w:pPr>
              <w:rPr>
                <w:rFonts w:asciiTheme="majorBidi" w:hAnsiTheme="majorBidi" w:cstheme="majorBidi"/>
              </w:rPr>
            </w:pPr>
          </w:p>
        </w:tc>
      </w:tr>
      <w:tr w:rsidR="00F365F7" w14:paraId="6913F987" w14:textId="77777777" w:rsidTr="00B7061F">
        <w:tc>
          <w:tcPr>
            <w:tcW w:w="10255" w:type="dxa"/>
            <w:shd w:val="clear" w:color="auto" w:fill="BF8F00" w:themeFill="accent4" w:themeFillShade="BF"/>
          </w:tcPr>
          <w:p w14:paraId="0FF0B7EC" w14:textId="77777777" w:rsidR="00F365F7" w:rsidRPr="00806C85" w:rsidRDefault="00F365F7" w:rsidP="00F365F7">
            <w:pPr>
              <w:rPr>
                <w:rFonts w:asciiTheme="majorBidi" w:hAnsiTheme="majorBidi" w:cstheme="majorBidi"/>
                <w:b/>
                <w:bCs/>
              </w:rPr>
            </w:pPr>
            <w:r w:rsidRPr="00806C85">
              <w:rPr>
                <w:rFonts w:asciiTheme="majorBidi" w:hAnsiTheme="majorBidi" w:cstheme="majorBidi"/>
                <w:b/>
                <w:bCs/>
              </w:rPr>
              <w:t>Enjoyment</w:t>
            </w:r>
          </w:p>
          <w:p w14:paraId="20CC9341" w14:textId="77777777" w:rsidR="00F365F7" w:rsidRPr="00806C85" w:rsidRDefault="00F365F7" w:rsidP="00F365F7">
            <w:pPr>
              <w:rPr>
                <w:rFonts w:asciiTheme="majorBidi" w:hAnsiTheme="majorBidi" w:cstheme="majorBidi"/>
              </w:rPr>
            </w:pPr>
            <w:r w:rsidRPr="00806C85">
              <w:rPr>
                <w:rFonts w:asciiTheme="majorBidi" w:hAnsiTheme="majorBidi" w:cstheme="majorBidi"/>
              </w:rPr>
              <w:t>PE1: I experience great pleasure when using a smartwatch.</w:t>
            </w:r>
          </w:p>
          <w:p w14:paraId="6339F921" w14:textId="77777777" w:rsidR="00F365F7" w:rsidRPr="00806C85" w:rsidRDefault="00F365F7" w:rsidP="00F365F7">
            <w:pPr>
              <w:rPr>
                <w:rFonts w:asciiTheme="majorBidi" w:hAnsiTheme="majorBidi" w:cstheme="majorBidi"/>
              </w:rPr>
            </w:pPr>
            <w:r w:rsidRPr="00806C85">
              <w:rPr>
                <w:rFonts w:asciiTheme="majorBidi" w:hAnsiTheme="majorBidi" w:cstheme="majorBidi"/>
              </w:rPr>
              <w:t>PE2: I feel satisfied when I use a smartwatch.</w:t>
            </w:r>
          </w:p>
          <w:p w14:paraId="421762FF" w14:textId="77777777" w:rsidR="00F365F7" w:rsidRPr="00806C85" w:rsidRDefault="00F365F7" w:rsidP="00F365F7">
            <w:pPr>
              <w:rPr>
                <w:rFonts w:asciiTheme="majorBidi" w:hAnsiTheme="majorBidi" w:cstheme="majorBidi"/>
              </w:rPr>
            </w:pPr>
            <w:r w:rsidRPr="00806C85">
              <w:rPr>
                <w:rFonts w:asciiTheme="majorBidi" w:hAnsiTheme="majorBidi" w:cstheme="majorBidi"/>
              </w:rPr>
              <w:t>PE3: I feel pleasure when I use a smartwatch.</w:t>
            </w:r>
          </w:p>
          <w:p w14:paraId="163D9BB8" w14:textId="77777777" w:rsidR="00F365F7" w:rsidRPr="00806C85" w:rsidRDefault="00F365F7" w:rsidP="00F365F7">
            <w:pPr>
              <w:rPr>
                <w:rFonts w:asciiTheme="majorBidi" w:hAnsiTheme="majorBidi" w:cstheme="majorBidi"/>
              </w:rPr>
            </w:pPr>
            <w:r w:rsidRPr="00806C85">
              <w:rPr>
                <w:rFonts w:asciiTheme="majorBidi" w:hAnsiTheme="majorBidi" w:cstheme="majorBidi"/>
              </w:rPr>
              <w:t>PE4: I find enjoyment when I use a smartwatch.</w:t>
            </w:r>
          </w:p>
          <w:p w14:paraId="6AE1B957" w14:textId="548B9578" w:rsidR="00F365F7" w:rsidRPr="00FD1B00" w:rsidRDefault="00F365F7" w:rsidP="00F365F7">
            <w:pPr>
              <w:rPr>
                <w:rFonts w:asciiTheme="majorBidi" w:hAnsiTheme="majorBidi" w:cstheme="majorBidi"/>
                <w:b/>
                <w:bCs/>
              </w:rPr>
            </w:pPr>
            <w:r w:rsidRPr="00806C85">
              <w:rPr>
                <w:rFonts w:asciiTheme="majorBidi" w:hAnsiTheme="majorBidi" w:cstheme="majorBidi"/>
              </w:rPr>
              <w:t>PE5: Overall, using the smartwatch in learning activities is fun.</w:t>
            </w:r>
          </w:p>
        </w:tc>
        <w:tc>
          <w:tcPr>
            <w:tcW w:w="2695" w:type="dxa"/>
            <w:shd w:val="clear" w:color="auto" w:fill="BF8F00" w:themeFill="accent4" w:themeFillShade="BF"/>
          </w:tcPr>
          <w:p w14:paraId="709040D4" w14:textId="09F1FC35"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LLdixIxK","properties":{"formattedCitation":"(Al-Emran et al., 2022)","plainCitation":"(Al-Emran et al., 2022)","noteIndex":0},"citationItems":[{"id":4837,"uris":["http://zotero.org/groups/2521412/items/BB2TQYEL"],"itemData":{"id":4837,"type":"article-journal","abstract":"Wearable technologies are becoming more pervasive with the development of high computational capability devices such as smartwatches, smart glasses, smart pills, and sensors. The emergence of these technologies may offer unique opportunities for both students and academics by allowing ubiquitous communication. Accordingly, the current study develops a theoretical model based on the technology acceptance model (TAM), the theory of planned behavior (TPB), and the most effective features of smartwatches, including availability, mobility, trust, and enjoyment. The proposed model was validated by employing a partial least squares-structural equation modeling approach based on data collected from 572 students. The results suggested that mobility has a significant relationship with perceived usefulness and perceived ease of use of smartwatches. The results also suggested that perceived enjoyment was significantly associated with the perceived usefulness. Further, availability and trust were significantly related to the perceived ease of use. The implications of these findings for research and practice were also discussed.","container-title":"Interactive Learning Environments","DOI":"10.1080/10494820.2020.1753216","ISSN":"1049-4820","issue":"10","note":"publisher: Routledge\n_eprint: https://doi.org/10.1080/10494820.2020.1753216","page":"1897-1917","source":"Taylor and Francis+NEJM","title":"What impacts learning with wearables? An integrated theoretical model","title-short":"What impacts learning with wearables?","volume":"30","author":[{"family":"Al-Emran","given":"Mostafa"},{"family":"Al-Maroof","given":"Rana"},{"family":"Al-Sharafi","given":"Mohammed A."},{"family":"Arpaci","given":"Ibrahim"}],"issued":{"date-parts":[["2022",11,17]]}}}],"schema":"https://github.com/citation-style-language/schema/raw/master/csl-citation.json"} </w:instrText>
            </w:r>
            <w:r>
              <w:rPr>
                <w:rFonts w:asciiTheme="majorBidi" w:hAnsiTheme="majorBidi" w:cstheme="majorBidi"/>
              </w:rPr>
              <w:fldChar w:fldCharType="separate"/>
            </w:r>
            <w:r w:rsidRPr="00901065">
              <w:rPr>
                <w:rFonts w:ascii="Times New Roman" w:hAnsi="Times New Roman" w:cs="Times New Roman"/>
              </w:rPr>
              <w:t>(Al-Emran et al., 2022)</w:t>
            </w:r>
            <w:r>
              <w:rPr>
                <w:rFonts w:asciiTheme="majorBidi" w:hAnsiTheme="majorBidi" w:cstheme="majorBidi"/>
              </w:rPr>
              <w:fldChar w:fldCharType="end"/>
            </w:r>
          </w:p>
        </w:tc>
      </w:tr>
      <w:tr w:rsidR="00F365F7" w14:paraId="2E5D428E" w14:textId="77777777" w:rsidTr="00B7061F">
        <w:tc>
          <w:tcPr>
            <w:tcW w:w="10255" w:type="dxa"/>
            <w:shd w:val="clear" w:color="auto" w:fill="BF8F00" w:themeFill="accent4" w:themeFillShade="BF"/>
          </w:tcPr>
          <w:p w14:paraId="52EE78D4" w14:textId="77777777" w:rsidR="00F365F7" w:rsidRPr="007A2BBC" w:rsidRDefault="00F365F7" w:rsidP="00F365F7">
            <w:pPr>
              <w:rPr>
                <w:rFonts w:asciiTheme="majorBidi" w:hAnsiTheme="majorBidi" w:cstheme="majorBidi"/>
                <w:b/>
                <w:bCs/>
              </w:rPr>
            </w:pPr>
            <w:r w:rsidRPr="007A2BBC">
              <w:rPr>
                <w:rFonts w:asciiTheme="majorBidi" w:hAnsiTheme="majorBidi" w:cstheme="majorBidi"/>
                <w:b/>
                <w:bCs/>
              </w:rPr>
              <w:t>Enjoyment</w:t>
            </w:r>
          </w:p>
          <w:p w14:paraId="219E3C7A" w14:textId="77777777" w:rsidR="00F365F7" w:rsidRPr="007A2BBC" w:rsidRDefault="00F365F7" w:rsidP="00F365F7">
            <w:pPr>
              <w:rPr>
                <w:rFonts w:asciiTheme="majorBidi" w:hAnsiTheme="majorBidi" w:cstheme="majorBidi"/>
              </w:rPr>
            </w:pPr>
            <w:r w:rsidRPr="007A2BBC">
              <w:rPr>
                <w:rFonts w:asciiTheme="majorBidi" w:hAnsiTheme="majorBidi" w:cstheme="majorBidi"/>
              </w:rPr>
              <w:t>I find using the smartwatch to be enjoyable.</w:t>
            </w:r>
          </w:p>
          <w:p w14:paraId="4E82D788" w14:textId="77777777" w:rsidR="00F365F7" w:rsidRPr="007A2BBC" w:rsidRDefault="00F365F7" w:rsidP="00F365F7">
            <w:pPr>
              <w:rPr>
                <w:rFonts w:asciiTheme="majorBidi" w:hAnsiTheme="majorBidi" w:cstheme="majorBidi"/>
              </w:rPr>
            </w:pPr>
            <w:r w:rsidRPr="007A2BBC">
              <w:rPr>
                <w:rFonts w:asciiTheme="majorBidi" w:hAnsiTheme="majorBidi" w:cstheme="majorBidi"/>
              </w:rPr>
              <w:t xml:space="preserve">The actual process of using the smartwatch is pleasant. </w:t>
            </w:r>
          </w:p>
          <w:p w14:paraId="64FF2C51" w14:textId="0C9353A0" w:rsidR="00F365F7" w:rsidRPr="00A42CA2" w:rsidRDefault="00F365F7" w:rsidP="00F365F7">
            <w:pPr>
              <w:rPr>
                <w:rFonts w:asciiTheme="majorBidi" w:hAnsiTheme="majorBidi" w:cstheme="majorBidi"/>
                <w:b/>
                <w:bCs/>
              </w:rPr>
            </w:pPr>
            <w:r w:rsidRPr="007A2BBC">
              <w:rPr>
                <w:rFonts w:asciiTheme="majorBidi" w:hAnsiTheme="majorBidi" w:cstheme="majorBidi"/>
              </w:rPr>
              <w:t>I have fun using the smartwatch.</w:t>
            </w:r>
          </w:p>
        </w:tc>
        <w:tc>
          <w:tcPr>
            <w:tcW w:w="2695" w:type="dxa"/>
            <w:shd w:val="clear" w:color="auto" w:fill="BF8F00" w:themeFill="accent4" w:themeFillShade="BF"/>
          </w:tcPr>
          <w:p w14:paraId="2C540554" w14:textId="0AFBE517"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7CKggaGJ","properties":{"formattedCitation":"(Siepmann &amp; Kowalczuk, 2021)","plainCitation":"(Siepmann &amp; Kowalczuk, 2021)","noteIndex":0},"citationItems":[{"id":4882,"uris":["http://zotero.org/groups/2521412/items/NZEJPT4R"],"itemData":{"id":4882,"type":"article-journal","abstract":"Smartwatches are the most popular wearable device and increasingly subject to empirical research. In recent years, the focus has shifted from revealing determinants of smartwatch adoption to understanding factors that cause long-term usage. Despite their importance for personal fitness, health monitoring, and for achieving health and fitness goals, extant research on the continuous use intention of smartwatches mostly disregards health and fitness factors. Grounding on self-determination theory, this study addresses this gap and investigates the impact of health and fitness as well as positive and negative emotional factors encouraging or impeding consumers to continuously use smartwatches. We build upon the expectation-confirmation model (ECM) and extend it with emotional (device annoyance and enjoyment) as well as health and fitness factors (goal pursuit motivation and self-quantification behavior). We use structural equation modeling to validate our model based on 335 responses from actual smartwatch users. Results prove the applicability of the ECM to the smartwatch context and highlight the importance of self-quantification as a focal construct for explaining goal pursuit motivation, perceived usefulness, confirmation and device annoyance. Further, we identify device annoyance as an important barrier to continuous smartwatch use. Based on our results, we finally derive implications for researchers and practitioners alike.","container-title":"Electronic Markets","DOI":"10.1007/s12525-021-00458-3","ISSN":"1422-8890","issue":"4","journalAbbreviation":"Electron Markets","language":"en","page":"795-809","source":"Springer Link","title":"Understanding continued smartwatch usage: the role of emotional as well as health and fitness factors","title-short":"Understanding continued smartwatch usage","volume":"31","author":[{"family":"Siepmann","given":"Carolin"},{"family":"Kowalczuk","given":"Pascal"}],"issued":{"date-parts":[["2021",12,1]]}}}],"schema":"https://github.com/citation-style-language/schema/raw/master/csl-citation.json"} </w:instrText>
            </w:r>
            <w:r>
              <w:rPr>
                <w:rFonts w:asciiTheme="majorBidi" w:hAnsiTheme="majorBidi" w:cstheme="majorBidi"/>
              </w:rPr>
              <w:fldChar w:fldCharType="separate"/>
            </w:r>
            <w:r w:rsidRPr="007A2BBC">
              <w:rPr>
                <w:rFonts w:ascii="Times New Roman" w:hAnsi="Times New Roman" w:cs="Times New Roman"/>
              </w:rPr>
              <w:t>(Siepmann &amp; Kowalczuk, 2021)</w:t>
            </w:r>
            <w:r>
              <w:rPr>
                <w:rFonts w:asciiTheme="majorBidi" w:hAnsiTheme="majorBidi" w:cstheme="majorBidi"/>
              </w:rPr>
              <w:fldChar w:fldCharType="end"/>
            </w:r>
          </w:p>
        </w:tc>
      </w:tr>
      <w:tr w:rsidR="00F365F7" w14:paraId="0519FBD1" w14:textId="77777777" w:rsidTr="00B7061F">
        <w:tc>
          <w:tcPr>
            <w:tcW w:w="10255" w:type="dxa"/>
            <w:shd w:val="clear" w:color="auto" w:fill="BF8F00" w:themeFill="accent4" w:themeFillShade="BF"/>
          </w:tcPr>
          <w:p w14:paraId="2365280A" w14:textId="77777777" w:rsidR="00F365F7" w:rsidRPr="00A42CA2" w:rsidRDefault="00F365F7" w:rsidP="00F365F7">
            <w:pPr>
              <w:rPr>
                <w:rFonts w:asciiTheme="majorBidi" w:hAnsiTheme="majorBidi" w:cstheme="majorBidi"/>
                <w:b/>
                <w:bCs/>
              </w:rPr>
            </w:pPr>
            <w:r w:rsidRPr="00A42CA2">
              <w:rPr>
                <w:rFonts w:asciiTheme="majorBidi" w:hAnsiTheme="majorBidi" w:cstheme="majorBidi"/>
                <w:b/>
                <w:bCs/>
              </w:rPr>
              <w:t xml:space="preserve">Perceived enjoyment </w:t>
            </w:r>
          </w:p>
          <w:p w14:paraId="7ABDD69B" w14:textId="77777777" w:rsidR="00F365F7" w:rsidRPr="00A42CA2" w:rsidRDefault="00F365F7" w:rsidP="00F365F7">
            <w:pPr>
              <w:rPr>
                <w:rFonts w:asciiTheme="majorBidi" w:hAnsiTheme="majorBidi" w:cstheme="majorBidi"/>
              </w:rPr>
            </w:pPr>
            <w:r w:rsidRPr="00A42CA2">
              <w:rPr>
                <w:rFonts w:asciiTheme="majorBidi" w:hAnsiTheme="majorBidi" w:cstheme="majorBidi"/>
              </w:rPr>
              <w:t xml:space="preserve">PEJ1 While using wellness wearables, I experience pleasure </w:t>
            </w:r>
          </w:p>
          <w:p w14:paraId="5FDEE361" w14:textId="77777777" w:rsidR="00F365F7" w:rsidRPr="00A42CA2" w:rsidRDefault="00F365F7" w:rsidP="00F365F7">
            <w:pPr>
              <w:rPr>
                <w:rFonts w:asciiTheme="majorBidi" w:hAnsiTheme="majorBidi" w:cstheme="majorBidi"/>
              </w:rPr>
            </w:pPr>
            <w:r w:rsidRPr="00A42CA2">
              <w:rPr>
                <w:rFonts w:asciiTheme="majorBidi" w:hAnsiTheme="majorBidi" w:cstheme="majorBidi"/>
              </w:rPr>
              <w:lastRenderedPageBreak/>
              <w:t xml:space="preserve">PEJ2 I enjoy using wellness wearables </w:t>
            </w:r>
          </w:p>
          <w:p w14:paraId="04C5EFCF" w14:textId="77777777" w:rsidR="00F365F7" w:rsidRPr="00A42CA2" w:rsidRDefault="00F365F7" w:rsidP="00F365F7">
            <w:pPr>
              <w:rPr>
                <w:rFonts w:asciiTheme="majorBidi" w:hAnsiTheme="majorBidi" w:cstheme="majorBidi"/>
              </w:rPr>
            </w:pPr>
            <w:r w:rsidRPr="00A42CA2">
              <w:rPr>
                <w:rFonts w:asciiTheme="majorBidi" w:hAnsiTheme="majorBidi" w:cstheme="majorBidi"/>
              </w:rPr>
              <w:t>PEJ3 Using wellness wearables is truly fun.</w:t>
            </w:r>
          </w:p>
          <w:p w14:paraId="388D9D6F" w14:textId="77777777" w:rsidR="00F365F7" w:rsidRPr="00A42CA2" w:rsidRDefault="00F365F7" w:rsidP="00F365F7">
            <w:pPr>
              <w:rPr>
                <w:rFonts w:asciiTheme="majorBidi" w:hAnsiTheme="majorBidi" w:cstheme="majorBidi"/>
              </w:rPr>
            </w:pPr>
            <w:r w:rsidRPr="00A42CA2">
              <w:rPr>
                <w:rFonts w:asciiTheme="majorBidi" w:hAnsiTheme="majorBidi" w:cstheme="majorBidi"/>
              </w:rPr>
              <w:t xml:space="preserve">PEJ4 Using wellness wearables would be interesting </w:t>
            </w:r>
          </w:p>
          <w:p w14:paraId="60929FF4" w14:textId="2BDD7EDF" w:rsidR="00F365F7" w:rsidRPr="00FD1B00" w:rsidRDefault="00F365F7" w:rsidP="00F365F7">
            <w:pPr>
              <w:rPr>
                <w:rFonts w:asciiTheme="majorBidi" w:hAnsiTheme="majorBidi" w:cstheme="majorBidi"/>
                <w:b/>
                <w:bCs/>
              </w:rPr>
            </w:pPr>
            <w:r w:rsidRPr="00A42CA2">
              <w:rPr>
                <w:rFonts w:asciiTheme="majorBidi" w:hAnsiTheme="majorBidi" w:cstheme="majorBidi"/>
              </w:rPr>
              <w:t xml:space="preserve">PEJ5 Generally, using wellness wearables makes me feel good </w:t>
            </w:r>
          </w:p>
        </w:tc>
        <w:tc>
          <w:tcPr>
            <w:tcW w:w="2695" w:type="dxa"/>
            <w:shd w:val="clear" w:color="auto" w:fill="BF8F00" w:themeFill="accent4" w:themeFillShade="BF"/>
          </w:tcPr>
          <w:p w14:paraId="740F2C0E" w14:textId="6B58F8CA" w:rsidR="00F365F7" w:rsidRDefault="00F365F7" w:rsidP="00F365F7">
            <w:pPr>
              <w:rPr>
                <w:rFonts w:asciiTheme="majorBidi" w:hAnsiTheme="majorBidi" w:cstheme="majorBidi"/>
              </w:rPr>
            </w:pPr>
            <w:r>
              <w:rPr>
                <w:rFonts w:asciiTheme="majorBidi" w:hAnsiTheme="majorBidi" w:cstheme="majorBidi"/>
              </w:rPr>
              <w:lastRenderedPageBreak/>
              <w:fldChar w:fldCharType="begin"/>
            </w:r>
            <w:r>
              <w:rPr>
                <w:rFonts w:asciiTheme="majorBidi" w:hAnsiTheme="majorBidi" w:cstheme="majorBidi"/>
              </w:rPr>
              <w:instrText xml:space="preserve"> ADDIN ZOTERO_ITEM CSL_CITATION {"citationID":"jQ5BsOZS","properties":{"formattedCitation":"(Niknejad et al., 2018)","plainCitation":"(Niknejad et al., 2018)","noteIndex":0},"citationItems":[{"id":4902,"uris":["http://zotero.org/groups/2521412/items/WI48PMSH"],"itemData":{"id":4902,"type":"article-journal","abstract":"Wearable Technology is going to be the biggest buzzword and the next generation of digital revolution in the near future. Wearables have changed the focus of the healthcare industry to prevention programs in order to encourage individuals to be more active and to take the responsibility of their own health. Although, the intention of consumers to use wellness wearables has been growing rapidly, the number of individuals who refuses continued use of such devices increases day-by-day. Diffusion and innovation of new technology could be more efficiently gained by consumer's adoption. So, it is extremely important for providers and designers to understand the impact of positive and negative factors on consumers' intention to use wellness wearables. Moreover, a unified framework is required for better understanding of individuals' behavioral intention for using wellness wearables. Thus, the goal of this study is to identify the potential factors that influence consumers' willingness to use wellness wearables as well as proposing a unified framework based on Unified Theory of Acceptance and Use of Technology 2 (UTAUT2) and Value-based Adoption Model (VAM) with two extra factors, perceived trust and perceived health increase. The findings of this article improves the theoretical understanding of the engaged factors in the proposed research model of the study.","container-title":"International Journal of Internet, Broadcasting and Communication","DOI":"10.7236/IJIBC.2018.10.3.1","ISSN":"2288-4920","issue":"3","language":"eng","note":"publisher: The Institute of Internet, Broadcasting and Communication","page":"1-10","source":"koreascience.kr","title":"Behavioral Intention to Use Wellness Wearables: A Conceptual Model Development","title-short":"Behavioral Intention to Use Wellness Wearables","volume":"10","author":[{"family":"Niknejad","given":"Naghmeh"},{"family":"Hussin","given":"Ab Razak Che"},{"family":"Ghani","given":"Imran"}],"issued":{"date-parts":[["2018"]]}}}],"schema":"https://github.com/citation-style-language/schema/raw/master/csl-citation.json"} </w:instrText>
            </w:r>
            <w:r>
              <w:rPr>
                <w:rFonts w:asciiTheme="majorBidi" w:hAnsiTheme="majorBidi" w:cstheme="majorBidi"/>
              </w:rPr>
              <w:fldChar w:fldCharType="separate"/>
            </w:r>
            <w:r w:rsidRPr="00355939">
              <w:rPr>
                <w:rFonts w:ascii="Times New Roman" w:hAnsi="Times New Roman" w:cs="Times New Roman"/>
              </w:rPr>
              <w:t>(Niknejad et al., 2018)</w:t>
            </w:r>
            <w:r>
              <w:rPr>
                <w:rFonts w:asciiTheme="majorBidi" w:hAnsiTheme="majorBidi" w:cstheme="majorBidi"/>
              </w:rPr>
              <w:fldChar w:fldCharType="end"/>
            </w:r>
          </w:p>
        </w:tc>
      </w:tr>
      <w:tr w:rsidR="00F365F7" w14:paraId="5F42DD90" w14:textId="77777777" w:rsidTr="009C5EB2">
        <w:tc>
          <w:tcPr>
            <w:tcW w:w="10255" w:type="dxa"/>
            <w:shd w:val="clear" w:color="auto" w:fill="A6A6A6" w:themeFill="background1" w:themeFillShade="A6"/>
          </w:tcPr>
          <w:p w14:paraId="613B5AFE" w14:textId="77777777" w:rsidR="00F365F7" w:rsidRPr="00FD1B00" w:rsidRDefault="00F365F7" w:rsidP="00F365F7">
            <w:pPr>
              <w:rPr>
                <w:rFonts w:asciiTheme="majorBidi" w:hAnsiTheme="majorBidi" w:cstheme="majorBidi"/>
                <w:b/>
                <w:bCs/>
              </w:rPr>
            </w:pPr>
          </w:p>
        </w:tc>
        <w:tc>
          <w:tcPr>
            <w:tcW w:w="2695" w:type="dxa"/>
            <w:shd w:val="clear" w:color="auto" w:fill="A6A6A6" w:themeFill="background1" w:themeFillShade="A6"/>
          </w:tcPr>
          <w:p w14:paraId="3D1EBCEE" w14:textId="77777777" w:rsidR="00F365F7" w:rsidRDefault="00F365F7" w:rsidP="00F365F7">
            <w:pPr>
              <w:rPr>
                <w:rFonts w:asciiTheme="majorBidi" w:hAnsiTheme="majorBidi" w:cstheme="majorBidi"/>
              </w:rPr>
            </w:pPr>
          </w:p>
        </w:tc>
      </w:tr>
      <w:tr w:rsidR="00F365F7" w14:paraId="4F399ABB" w14:textId="77777777" w:rsidTr="00B7061F">
        <w:tc>
          <w:tcPr>
            <w:tcW w:w="10255" w:type="dxa"/>
            <w:shd w:val="clear" w:color="auto" w:fill="A8D08D" w:themeFill="accent6" w:themeFillTint="99"/>
          </w:tcPr>
          <w:p w14:paraId="76BF6E9F" w14:textId="77777777" w:rsidR="00F365F7" w:rsidRPr="009C5EB2" w:rsidRDefault="00F365F7" w:rsidP="00F365F7">
            <w:pPr>
              <w:rPr>
                <w:rFonts w:asciiTheme="majorBidi" w:hAnsiTheme="majorBidi" w:cstheme="majorBidi"/>
                <w:b/>
                <w:bCs/>
              </w:rPr>
            </w:pPr>
            <w:r w:rsidRPr="009C5EB2">
              <w:rPr>
                <w:rFonts w:asciiTheme="majorBidi" w:hAnsiTheme="majorBidi" w:cstheme="majorBidi"/>
                <w:b/>
                <w:bCs/>
              </w:rPr>
              <w:t>Personalization (PER)</w:t>
            </w:r>
          </w:p>
          <w:p w14:paraId="2903D069" w14:textId="77777777" w:rsidR="00F365F7" w:rsidRPr="009C5EB2" w:rsidRDefault="00F365F7" w:rsidP="00F365F7">
            <w:pPr>
              <w:rPr>
                <w:rFonts w:asciiTheme="majorBidi" w:hAnsiTheme="majorBidi" w:cstheme="majorBidi"/>
              </w:rPr>
            </w:pPr>
            <w:r w:rsidRPr="009C5EB2">
              <w:rPr>
                <w:rFonts w:asciiTheme="majorBidi" w:hAnsiTheme="majorBidi" w:cstheme="majorBidi"/>
              </w:rPr>
              <w:t>PER1: Smart healthcare services provide</w:t>
            </w:r>
            <w:r>
              <w:rPr>
                <w:rFonts w:asciiTheme="majorBidi" w:hAnsiTheme="majorBidi" w:cstheme="majorBidi"/>
              </w:rPr>
              <w:t xml:space="preserve"> </w:t>
            </w:r>
            <w:r w:rsidRPr="009C5EB2">
              <w:rPr>
                <w:rFonts w:asciiTheme="majorBidi" w:hAnsiTheme="majorBidi" w:cstheme="majorBidi"/>
              </w:rPr>
              <w:t>personalized services that are based on my</w:t>
            </w:r>
            <w:r>
              <w:rPr>
                <w:rFonts w:asciiTheme="majorBidi" w:hAnsiTheme="majorBidi" w:cstheme="majorBidi"/>
              </w:rPr>
              <w:t xml:space="preserve"> </w:t>
            </w:r>
            <w:r w:rsidRPr="009C5EB2">
              <w:rPr>
                <w:rFonts w:asciiTheme="majorBidi" w:hAnsiTheme="majorBidi" w:cstheme="majorBidi"/>
              </w:rPr>
              <w:t>information.</w:t>
            </w:r>
          </w:p>
          <w:p w14:paraId="125F0F5C" w14:textId="77777777" w:rsidR="00F365F7" w:rsidRPr="009C5EB2" w:rsidRDefault="00F365F7" w:rsidP="00F365F7">
            <w:pPr>
              <w:rPr>
                <w:rFonts w:asciiTheme="majorBidi" w:hAnsiTheme="majorBidi" w:cstheme="majorBidi"/>
              </w:rPr>
            </w:pPr>
            <w:r w:rsidRPr="009C5EB2">
              <w:rPr>
                <w:rFonts w:asciiTheme="majorBidi" w:hAnsiTheme="majorBidi" w:cstheme="majorBidi"/>
              </w:rPr>
              <w:t>PER2: Smart healthcare services</w:t>
            </w:r>
            <w:r>
              <w:rPr>
                <w:rFonts w:asciiTheme="majorBidi" w:hAnsiTheme="majorBidi" w:cstheme="majorBidi"/>
              </w:rPr>
              <w:t xml:space="preserve"> </w:t>
            </w:r>
            <w:r w:rsidRPr="009C5EB2">
              <w:rPr>
                <w:rFonts w:asciiTheme="majorBidi" w:hAnsiTheme="majorBidi" w:cstheme="majorBidi"/>
              </w:rPr>
              <w:t>personalize my health management</w:t>
            </w:r>
            <w:r>
              <w:rPr>
                <w:rFonts w:asciiTheme="majorBidi" w:hAnsiTheme="majorBidi" w:cstheme="majorBidi"/>
              </w:rPr>
              <w:t xml:space="preserve"> </w:t>
            </w:r>
            <w:r w:rsidRPr="009C5EB2">
              <w:rPr>
                <w:rFonts w:asciiTheme="majorBidi" w:hAnsiTheme="majorBidi" w:cstheme="majorBidi"/>
              </w:rPr>
              <w:t>experience.</w:t>
            </w:r>
          </w:p>
          <w:p w14:paraId="63DCED46" w14:textId="77777777" w:rsidR="00F365F7" w:rsidRPr="009C5EB2" w:rsidRDefault="00F365F7" w:rsidP="00F365F7">
            <w:pPr>
              <w:rPr>
                <w:rFonts w:asciiTheme="majorBidi" w:hAnsiTheme="majorBidi" w:cstheme="majorBidi"/>
              </w:rPr>
            </w:pPr>
            <w:r w:rsidRPr="009C5EB2">
              <w:rPr>
                <w:rFonts w:asciiTheme="majorBidi" w:hAnsiTheme="majorBidi" w:cstheme="majorBidi"/>
              </w:rPr>
              <w:t>PER3: Smart healthcare services</w:t>
            </w:r>
            <w:r>
              <w:rPr>
                <w:rFonts w:asciiTheme="majorBidi" w:hAnsiTheme="majorBidi" w:cstheme="majorBidi"/>
              </w:rPr>
              <w:t xml:space="preserve"> </w:t>
            </w:r>
            <w:r w:rsidRPr="009C5EB2">
              <w:rPr>
                <w:rFonts w:asciiTheme="majorBidi" w:hAnsiTheme="majorBidi" w:cstheme="majorBidi"/>
              </w:rPr>
              <w:t>personalize my health management by</w:t>
            </w:r>
            <w:r>
              <w:rPr>
                <w:rFonts w:asciiTheme="majorBidi" w:hAnsiTheme="majorBidi" w:cstheme="majorBidi"/>
              </w:rPr>
              <w:t xml:space="preserve"> </w:t>
            </w:r>
            <w:r w:rsidRPr="009C5EB2">
              <w:rPr>
                <w:rFonts w:asciiTheme="majorBidi" w:hAnsiTheme="majorBidi" w:cstheme="majorBidi"/>
              </w:rPr>
              <w:t>acquiring my personal preferences.</w:t>
            </w:r>
          </w:p>
          <w:p w14:paraId="2D8780C1" w14:textId="77777777" w:rsidR="00F365F7" w:rsidRPr="009C5EB2" w:rsidRDefault="00F365F7" w:rsidP="00F365F7">
            <w:pPr>
              <w:rPr>
                <w:rFonts w:asciiTheme="majorBidi" w:hAnsiTheme="majorBidi" w:cstheme="majorBidi"/>
              </w:rPr>
            </w:pPr>
            <w:r w:rsidRPr="009C5EB2">
              <w:rPr>
                <w:rFonts w:asciiTheme="majorBidi" w:hAnsiTheme="majorBidi" w:cstheme="majorBidi"/>
              </w:rPr>
              <w:t>PER4: Smart healthcare services</w:t>
            </w:r>
            <w:r>
              <w:rPr>
                <w:rFonts w:asciiTheme="majorBidi" w:hAnsiTheme="majorBidi" w:cstheme="majorBidi"/>
              </w:rPr>
              <w:t xml:space="preserve"> </w:t>
            </w:r>
            <w:r w:rsidRPr="009C5EB2">
              <w:rPr>
                <w:rFonts w:asciiTheme="majorBidi" w:hAnsiTheme="majorBidi" w:cstheme="majorBidi"/>
              </w:rPr>
              <w:t>personalize and deliver healthcare services</w:t>
            </w:r>
            <w:r>
              <w:rPr>
                <w:rFonts w:asciiTheme="majorBidi" w:hAnsiTheme="majorBidi" w:cstheme="majorBidi"/>
              </w:rPr>
              <w:t xml:space="preserve"> </w:t>
            </w:r>
            <w:r w:rsidRPr="009C5EB2">
              <w:rPr>
                <w:rFonts w:asciiTheme="majorBidi" w:hAnsiTheme="majorBidi" w:cstheme="majorBidi"/>
              </w:rPr>
              <w:t>to me according to my information.</w:t>
            </w:r>
          </w:p>
          <w:p w14:paraId="7871E8FE" w14:textId="42633C49" w:rsidR="00F365F7" w:rsidRPr="00FD1B00" w:rsidRDefault="00F365F7" w:rsidP="00F365F7">
            <w:pPr>
              <w:rPr>
                <w:rFonts w:asciiTheme="majorBidi" w:hAnsiTheme="majorBidi" w:cstheme="majorBidi"/>
                <w:b/>
                <w:bCs/>
              </w:rPr>
            </w:pPr>
            <w:r w:rsidRPr="009C5EB2">
              <w:rPr>
                <w:rFonts w:asciiTheme="majorBidi" w:hAnsiTheme="majorBidi" w:cstheme="majorBidi"/>
              </w:rPr>
              <w:t>PER5: Smart healthcare services deliver</w:t>
            </w:r>
            <w:r>
              <w:rPr>
                <w:rFonts w:asciiTheme="majorBidi" w:hAnsiTheme="majorBidi" w:cstheme="majorBidi"/>
              </w:rPr>
              <w:t xml:space="preserve"> </w:t>
            </w:r>
            <w:r w:rsidRPr="009C5EB2">
              <w:rPr>
                <w:rFonts w:asciiTheme="majorBidi" w:hAnsiTheme="majorBidi" w:cstheme="majorBidi"/>
              </w:rPr>
              <w:t>personalized healthcare services.</w:t>
            </w:r>
          </w:p>
        </w:tc>
        <w:tc>
          <w:tcPr>
            <w:tcW w:w="2695" w:type="dxa"/>
            <w:shd w:val="clear" w:color="auto" w:fill="A8D08D" w:themeFill="accent6" w:themeFillTint="99"/>
          </w:tcPr>
          <w:p w14:paraId="450440E0" w14:textId="740CA3FE"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thBdYuYs","properties":{"formattedCitation":"(K. Liu &amp; Tao, 2022)","plainCitation":"(K. Liu &amp; Tao, 2022)","noteIndex":0},"citationItems":[{"id":5271,"uris":["http://zotero.org/groups/2521412/items/GDUD3HUH"],"itemData":{"id":5271,"type":"article-journal","abstract":"AI-based smart healthcare services are emerging as promising tools to improve efficiency and effectiveness of healthcare service delivery. This study aimed to examine the roles of trust and three AI-specific characteristics (i.e., personalization, loss of privacy, anthropomorphism) in public acceptance of smart healthcare services based on an extended Technology Acceptance Model. The model's validity was confirmed using a partial least squares structural equation modeling technique based on data collected from 769 survey samples. Multigroup analyses were conducted to determine whether the path coefficients differed by gender, age, and usage experience. The results showed that perceived usefulness, perceived ease of use, and the three AI-specific characteristics were important determinants of public acceptance of smart healthcare services, whose roles were fully or partially mediated by trust. Trust, perceived usefulness, and personalization directly determined behavioral intention to use smart healthcare services. The relationships among antecedent factors and behavioral intention to use smart healthcare services were also moderated by gender, age, and usage experience. The study demonstrated the critical roles of personalization, loss of privacy, and anthropomorphism in shaping public trust and acceptance of smart healthcare services. The results offer important theoretical and practical implications for the design and implementation of such services.","container-title":"Computers in Human Behavior","DOI":"10.1016/j.chb.2021.107026","ISSN":"0747-5632","journalAbbreviation":"Computers in Human Behavior","language":"en","page":"107026","source":"ScienceDirect","title":"The roles of trust, personalization, loss of privacy, and anthropomorphism in public acceptance of smart healthcare services","volume":"127","author":[{"family":"Liu","given":"Kaifeng"},{"family":"Tao","given":"Da"}],"issued":{"date-parts":[["2022",2,1]]}}}],"schema":"https://github.com/citation-style-language/schema/raw/master/csl-citation.json"} </w:instrText>
            </w:r>
            <w:r>
              <w:rPr>
                <w:rFonts w:asciiTheme="majorBidi" w:hAnsiTheme="majorBidi" w:cstheme="majorBidi"/>
              </w:rPr>
              <w:fldChar w:fldCharType="separate"/>
            </w:r>
            <w:r w:rsidRPr="009C5EB2">
              <w:rPr>
                <w:rFonts w:ascii="Times New Roman" w:hAnsi="Times New Roman" w:cs="Times New Roman"/>
              </w:rPr>
              <w:t>(K. Liu &amp; Tao, 2022)</w:t>
            </w:r>
            <w:r>
              <w:rPr>
                <w:rFonts w:asciiTheme="majorBidi" w:hAnsiTheme="majorBidi" w:cstheme="majorBidi"/>
              </w:rPr>
              <w:fldChar w:fldCharType="end"/>
            </w:r>
          </w:p>
        </w:tc>
      </w:tr>
      <w:tr w:rsidR="00F365F7" w14:paraId="54601653" w14:textId="77777777" w:rsidTr="009C5EB2">
        <w:tc>
          <w:tcPr>
            <w:tcW w:w="10255" w:type="dxa"/>
            <w:shd w:val="clear" w:color="auto" w:fill="A6A6A6" w:themeFill="background1" w:themeFillShade="A6"/>
          </w:tcPr>
          <w:p w14:paraId="5056DBF0" w14:textId="77777777" w:rsidR="00F365F7" w:rsidRPr="00FD1B00" w:rsidRDefault="00F365F7" w:rsidP="00F365F7">
            <w:pPr>
              <w:rPr>
                <w:rFonts w:asciiTheme="majorBidi" w:hAnsiTheme="majorBidi" w:cstheme="majorBidi"/>
                <w:b/>
                <w:bCs/>
              </w:rPr>
            </w:pPr>
          </w:p>
        </w:tc>
        <w:tc>
          <w:tcPr>
            <w:tcW w:w="2695" w:type="dxa"/>
            <w:shd w:val="clear" w:color="auto" w:fill="A6A6A6" w:themeFill="background1" w:themeFillShade="A6"/>
          </w:tcPr>
          <w:p w14:paraId="2F406499" w14:textId="77777777" w:rsidR="00F365F7" w:rsidRDefault="00F365F7" w:rsidP="00F365F7">
            <w:pPr>
              <w:rPr>
                <w:rFonts w:asciiTheme="majorBidi" w:hAnsiTheme="majorBidi" w:cstheme="majorBidi"/>
              </w:rPr>
            </w:pPr>
          </w:p>
        </w:tc>
      </w:tr>
      <w:tr w:rsidR="00F365F7" w14:paraId="62B6E259" w14:textId="77777777" w:rsidTr="00B7061F">
        <w:tc>
          <w:tcPr>
            <w:tcW w:w="10255" w:type="dxa"/>
            <w:shd w:val="clear" w:color="auto" w:fill="FFC000"/>
          </w:tcPr>
          <w:p w14:paraId="18845A84" w14:textId="77777777" w:rsidR="00F365F7" w:rsidRPr="00D2489A" w:rsidRDefault="00F365F7" w:rsidP="00F365F7">
            <w:pPr>
              <w:rPr>
                <w:rFonts w:asciiTheme="majorBidi" w:hAnsiTheme="majorBidi" w:cstheme="majorBidi"/>
                <w:b/>
                <w:bCs/>
              </w:rPr>
            </w:pPr>
            <w:r w:rsidRPr="00D2489A">
              <w:rPr>
                <w:rFonts w:asciiTheme="majorBidi" w:hAnsiTheme="majorBidi" w:cstheme="majorBidi"/>
                <w:b/>
                <w:bCs/>
              </w:rPr>
              <w:t>Health Information Accuracy</w:t>
            </w:r>
          </w:p>
          <w:p w14:paraId="28913DC4" w14:textId="77777777" w:rsidR="00F365F7" w:rsidRDefault="00F365F7" w:rsidP="00F365F7">
            <w:pPr>
              <w:rPr>
                <w:rFonts w:asciiTheme="majorBidi" w:hAnsiTheme="majorBidi" w:cstheme="majorBidi"/>
              </w:rPr>
            </w:pPr>
            <w:r w:rsidRPr="00D2489A">
              <w:rPr>
                <w:rFonts w:asciiTheme="majorBidi" w:hAnsiTheme="majorBidi" w:cstheme="majorBidi"/>
              </w:rPr>
              <w:t xml:space="preserve">The health information provided by the wearable healthcare technology is accurate </w:t>
            </w:r>
          </w:p>
          <w:p w14:paraId="5B38D6EC" w14:textId="66FB6171" w:rsidR="00F365F7" w:rsidRPr="00FD1B00" w:rsidRDefault="00F365F7" w:rsidP="00F365F7">
            <w:pPr>
              <w:rPr>
                <w:rFonts w:asciiTheme="majorBidi" w:hAnsiTheme="majorBidi" w:cstheme="majorBidi"/>
                <w:b/>
                <w:bCs/>
              </w:rPr>
            </w:pPr>
            <w:r w:rsidRPr="00D2489A">
              <w:rPr>
                <w:rFonts w:asciiTheme="majorBidi" w:hAnsiTheme="majorBidi" w:cstheme="majorBidi"/>
              </w:rPr>
              <w:t>The health information provided by the wearable healthcare technology is trustworthy</w:t>
            </w:r>
          </w:p>
        </w:tc>
        <w:tc>
          <w:tcPr>
            <w:tcW w:w="2695" w:type="dxa"/>
            <w:shd w:val="clear" w:color="auto" w:fill="FFC000"/>
          </w:tcPr>
          <w:p w14:paraId="2E99F0C8" w14:textId="54D612B4"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AeLhcFmH","properties":{"formattedCitation":"(Cheung et al., 2019)","plainCitation":"(Cheung et al., 2019)","noteIndex":0},"citationItems":[{"id":5208,"uris":["http://zotero.org/groups/2521412/items/7K9H2SYM"],"itemData":{"id":5208,"type":"article-journal","abstract":"With the advancement of information technology, wearable healthcare technology has emerged as one of the promising technologies to improve the wellbeing of individuals. However, the adoption of wearable healthcare technology has lagged when compared to other well-established durable technology products, such as smartphones and tablets, because of the inadequate knowledge of the antecedents of adoption intention. The aim of this paper is to address an identified gap in the literature by empirically testing a theoretical model for examining the impact of consumers’ health beliefs, health information accuracy, and the privacy protection of wearable healthcare technology on perceived usefulness. Importantly, this study also examines the influences of perceived usefulness, consumer innovativeness, and reference group influence on the adoption intention of wearable healthcare technology. The model seeks to enhance understanding of the influential factors in adopting wearable healthcare technology. Finally, suggestions for future research for the empirical investigation of the model are provided.","container-title":"International Journal of Environmental Research and Public Health","DOI":"10.3390/ijerph16132257","ISSN":"1660-4601","issue":"13","language":"en","license":"http://creativecommons.org/licenses/by/3.0/","note":"number: 13\npublisher: Multidisciplinary Digital Publishing Institute","page":"2257","source":"www.mdpi.com","title":"Examining Consumers’ Adoption of Wearable Healthcare Technology: The Role of Health Attributes","title-short":"Examining Consumers’ Adoption of Wearable Healthcare Technology","volume":"16","author":[{"family":"Cheung","given":"Man Lai"},{"family":"Chau","given":"Ka Yin"},{"family":"Lam","given":"Michael Huen Sum"},{"family":"Tse","given":"Gary"},{"family":"Ho","given":"Ka Yan"},{"family":"Flint","given":"Stuart W."},{"family":"Broom","given":"David R."},{"family":"Tso","given":"Ejoe Kar Ho"},{"family":"Lee","given":"Ka Yiu"}],"issued":{"date-parts":[["2019",1]]}}}],"schema":"https://github.com/citation-style-language/schema/raw/master/csl-citation.json"} </w:instrText>
            </w:r>
            <w:r>
              <w:rPr>
                <w:rFonts w:asciiTheme="majorBidi" w:hAnsiTheme="majorBidi" w:cstheme="majorBidi"/>
              </w:rPr>
              <w:fldChar w:fldCharType="separate"/>
            </w:r>
            <w:r w:rsidRPr="008870FD">
              <w:rPr>
                <w:rFonts w:ascii="Times New Roman" w:hAnsi="Times New Roman" w:cs="Times New Roman"/>
              </w:rPr>
              <w:t>(Cheung et al., 2019)</w:t>
            </w:r>
            <w:r>
              <w:rPr>
                <w:rFonts w:asciiTheme="majorBidi" w:hAnsiTheme="majorBidi" w:cstheme="majorBidi"/>
              </w:rPr>
              <w:fldChar w:fldCharType="end"/>
            </w:r>
          </w:p>
        </w:tc>
      </w:tr>
      <w:tr w:rsidR="00F365F7" w14:paraId="4492781A" w14:textId="77777777" w:rsidTr="00B7061F">
        <w:tc>
          <w:tcPr>
            <w:tcW w:w="10255" w:type="dxa"/>
            <w:shd w:val="clear" w:color="auto" w:fill="FFC000"/>
          </w:tcPr>
          <w:p w14:paraId="33985763" w14:textId="77777777" w:rsidR="00F365F7" w:rsidRPr="00622468" w:rsidRDefault="00F365F7" w:rsidP="00F365F7">
            <w:pPr>
              <w:rPr>
                <w:rFonts w:asciiTheme="majorBidi" w:hAnsiTheme="majorBidi" w:cstheme="majorBidi"/>
                <w:b/>
                <w:bCs/>
              </w:rPr>
            </w:pPr>
            <w:r w:rsidRPr="00622468">
              <w:rPr>
                <w:rFonts w:asciiTheme="majorBidi" w:hAnsiTheme="majorBidi" w:cstheme="majorBidi"/>
                <w:b/>
                <w:bCs/>
              </w:rPr>
              <w:t>Perceived Technology Accuracy (PTA)</w:t>
            </w:r>
          </w:p>
          <w:p w14:paraId="765D3C31" w14:textId="77777777" w:rsidR="00F365F7" w:rsidRPr="00622468" w:rsidRDefault="00F365F7" w:rsidP="00F365F7">
            <w:pPr>
              <w:rPr>
                <w:rFonts w:asciiTheme="majorBidi" w:hAnsiTheme="majorBidi" w:cstheme="majorBidi"/>
              </w:rPr>
            </w:pPr>
            <w:r w:rsidRPr="00622468">
              <w:rPr>
                <w:rFonts w:asciiTheme="majorBidi" w:hAnsiTheme="majorBidi" w:cstheme="majorBidi"/>
              </w:rPr>
              <w:t xml:space="preserve">PTA1 I can rely on the health services provided by wearable medical devices. </w:t>
            </w:r>
          </w:p>
          <w:p w14:paraId="71DB0BB9" w14:textId="77777777" w:rsidR="00F365F7" w:rsidRPr="00622468" w:rsidRDefault="00F365F7" w:rsidP="00F365F7">
            <w:pPr>
              <w:rPr>
                <w:rFonts w:asciiTheme="majorBidi" w:hAnsiTheme="majorBidi" w:cstheme="majorBidi"/>
              </w:rPr>
            </w:pPr>
            <w:r w:rsidRPr="00622468">
              <w:rPr>
                <w:rFonts w:asciiTheme="majorBidi" w:hAnsiTheme="majorBidi" w:cstheme="majorBidi"/>
              </w:rPr>
              <w:t>PTA2 I am wearable medical devices offers consistent results over time.</w:t>
            </w:r>
          </w:p>
          <w:p w14:paraId="7B5DB602" w14:textId="77777777" w:rsidR="00F365F7" w:rsidRPr="00622468" w:rsidRDefault="00F365F7" w:rsidP="00F365F7">
            <w:pPr>
              <w:rPr>
                <w:rFonts w:asciiTheme="majorBidi" w:hAnsiTheme="majorBidi" w:cstheme="majorBidi"/>
              </w:rPr>
            </w:pPr>
            <w:r w:rsidRPr="00622468">
              <w:rPr>
                <w:rFonts w:asciiTheme="majorBidi" w:hAnsiTheme="majorBidi" w:cstheme="majorBidi"/>
              </w:rPr>
              <w:t>PTA3 I think wearable medical devices have good working standards continuously.</w:t>
            </w:r>
          </w:p>
          <w:p w14:paraId="551C6A07" w14:textId="77777777" w:rsidR="00F365F7" w:rsidRPr="00622468" w:rsidRDefault="00F365F7" w:rsidP="00F365F7">
            <w:pPr>
              <w:rPr>
                <w:rFonts w:asciiTheme="majorBidi" w:hAnsiTheme="majorBidi" w:cstheme="majorBidi"/>
              </w:rPr>
            </w:pPr>
            <w:r w:rsidRPr="00622468">
              <w:rPr>
                <w:rFonts w:asciiTheme="majorBidi" w:hAnsiTheme="majorBidi" w:cstheme="majorBidi"/>
              </w:rPr>
              <w:t>PTA4 I think wearable medical devices are reliable.</w:t>
            </w:r>
          </w:p>
          <w:p w14:paraId="397E1918" w14:textId="3E1C7FC3" w:rsidR="00F365F7" w:rsidRPr="00FD1B00" w:rsidRDefault="00F365F7" w:rsidP="00F365F7">
            <w:pPr>
              <w:rPr>
                <w:rFonts w:asciiTheme="majorBidi" w:hAnsiTheme="majorBidi" w:cstheme="majorBidi"/>
                <w:b/>
                <w:bCs/>
              </w:rPr>
            </w:pPr>
            <w:r w:rsidRPr="00622468">
              <w:rPr>
                <w:rFonts w:asciiTheme="majorBidi" w:hAnsiTheme="majorBidi" w:cstheme="majorBidi"/>
              </w:rPr>
              <w:t>PTA5 I feel confident that wearable medical devices are offering error-free results.</w:t>
            </w:r>
          </w:p>
        </w:tc>
        <w:tc>
          <w:tcPr>
            <w:tcW w:w="2695" w:type="dxa"/>
            <w:shd w:val="clear" w:color="auto" w:fill="FFC000"/>
          </w:tcPr>
          <w:p w14:paraId="35958816" w14:textId="665E20EC"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k4WpiqC1","properties":{"formattedCitation":"(Q. Yang et al., 2022)","plainCitation":"(Q. Yang et al., 2022)","noteIndex":0},"citationItems":[{"id":5197,"uris":["http://zotero.org/groups/2521412/items/ZCHJW6AK"],"itemData":{"id":5197,"type":"article-journal","abstract":"Digital technologies empower users to manage their health and reduce the burden on the public health system. The mass adoption of wearable medical devices (WMDs) promotes the ageing population’s confidence besides facilitating users. Thus, the current study aims to empirically evaluate the formation of perceived product value (PPV) with the WMDs’ computability, usefulness, cost, and accuracy, the intention to use WMDs influenced by health consciousness (HCS), health anxiety (HAY), product value, and perceived critical mass (PCM), and later the adoption of WMDs among Chinese adults. The study examined the mediating effect of PPV on the relationship between the intention to use WMDs and perceived compatibility (PCT), perceived cost (PCO), perceived usefulness (PUS), and perceived technology accuracy (PTA). This study adopted a cross-sectional approach and used an online survey to collect quantitative data from 1,160 Chinese adults. Data analysis was performed using the partial least squares structural equation modelling (PLS-SEM). Results showed that PCT, PUS, and PTA significant positive effect on PPV. Meanwhile, HCS, PCM, and PPV has a significant positive effect on intention to use WMDs, and the intention to use WMDs and PCM influenced the adoption of WMDs. Consequently, the analysis confirmed that PPV mediated the relationships between the intention to use WMD and PCT, PUS, and PTA. The WMD cost must be reduced to enhance the value of WMDs. Finally, the study’s implications, limitations, and suggestions for future studies are discussed.","container-title":"PLOS ONE","DOI":"10.1371/journal.pone.0269256","ISSN":"1932-6203","issue":"6","journalAbbreviation":"PLOS ONE","language":"en","note":"publisher: Public Library of Science","page":"e0269256","source":"PLoS Journals","title":"Modelling the mass adoption potential of wearable medical devices","volume":"17","author":[{"family":"Yang","given":"Qing"},{"family":"Mamun","given":"Abdullah Al"},{"family":"Hayat","given":"Naeem"},{"family":"Salleh","given":"Mohd Fairuz Md"},{"family":"Jingzu","given":"Gao"},{"family":"Zainol","given":"Noor Raihani"}],"issued":{"date-parts":[["2022",6,8]]}}}],"schema":"https://github.com/citation-style-language/schema/raw/master/csl-citation.json"} </w:instrText>
            </w:r>
            <w:r>
              <w:rPr>
                <w:rFonts w:asciiTheme="majorBidi" w:hAnsiTheme="majorBidi" w:cstheme="majorBidi"/>
              </w:rPr>
              <w:fldChar w:fldCharType="separate"/>
            </w:r>
            <w:r w:rsidRPr="00581E6A">
              <w:rPr>
                <w:rFonts w:ascii="Times New Roman" w:hAnsi="Times New Roman" w:cs="Times New Roman"/>
              </w:rPr>
              <w:t>(Q. Yang et al., 2022)</w:t>
            </w:r>
            <w:r>
              <w:rPr>
                <w:rFonts w:asciiTheme="majorBidi" w:hAnsiTheme="majorBidi" w:cstheme="majorBidi"/>
              </w:rPr>
              <w:fldChar w:fldCharType="end"/>
            </w:r>
          </w:p>
        </w:tc>
      </w:tr>
      <w:tr w:rsidR="00F365F7" w14:paraId="789109FB" w14:textId="77777777" w:rsidTr="009C5EB2">
        <w:tc>
          <w:tcPr>
            <w:tcW w:w="10255" w:type="dxa"/>
            <w:shd w:val="clear" w:color="auto" w:fill="A6A6A6" w:themeFill="background1" w:themeFillShade="A6"/>
          </w:tcPr>
          <w:p w14:paraId="22B625D6" w14:textId="77777777" w:rsidR="00F365F7" w:rsidRPr="00FD1B00" w:rsidRDefault="00F365F7" w:rsidP="00F365F7">
            <w:pPr>
              <w:rPr>
                <w:rFonts w:asciiTheme="majorBidi" w:hAnsiTheme="majorBidi" w:cstheme="majorBidi"/>
                <w:b/>
                <w:bCs/>
              </w:rPr>
            </w:pPr>
          </w:p>
        </w:tc>
        <w:tc>
          <w:tcPr>
            <w:tcW w:w="2695" w:type="dxa"/>
            <w:shd w:val="clear" w:color="auto" w:fill="A6A6A6" w:themeFill="background1" w:themeFillShade="A6"/>
          </w:tcPr>
          <w:p w14:paraId="40D64E92" w14:textId="77777777" w:rsidR="00F365F7" w:rsidRDefault="00F365F7" w:rsidP="00F365F7">
            <w:pPr>
              <w:rPr>
                <w:rFonts w:asciiTheme="majorBidi" w:hAnsiTheme="majorBidi" w:cstheme="majorBidi"/>
              </w:rPr>
            </w:pPr>
          </w:p>
        </w:tc>
      </w:tr>
      <w:tr w:rsidR="00F365F7" w14:paraId="0E1DB015" w14:textId="77777777" w:rsidTr="00B7061F">
        <w:tc>
          <w:tcPr>
            <w:tcW w:w="10255" w:type="dxa"/>
            <w:shd w:val="clear" w:color="auto" w:fill="F4B083" w:themeFill="accent2" w:themeFillTint="99"/>
          </w:tcPr>
          <w:p w14:paraId="71E09493" w14:textId="77777777" w:rsidR="00F365F7" w:rsidRPr="00586FBF" w:rsidRDefault="00F365F7" w:rsidP="00F365F7">
            <w:pPr>
              <w:rPr>
                <w:rFonts w:asciiTheme="majorBidi" w:hAnsiTheme="majorBidi" w:cstheme="majorBidi"/>
                <w:b/>
                <w:bCs/>
              </w:rPr>
            </w:pPr>
            <w:r w:rsidRPr="00586FBF">
              <w:rPr>
                <w:rFonts w:asciiTheme="majorBidi" w:hAnsiTheme="majorBidi" w:cstheme="majorBidi"/>
                <w:b/>
                <w:bCs/>
              </w:rPr>
              <w:t>Attractiveness</w:t>
            </w:r>
          </w:p>
          <w:p w14:paraId="4FB0CC34" w14:textId="77777777" w:rsidR="00F365F7" w:rsidRPr="00586FBF" w:rsidRDefault="00F365F7" w:rsidP="00F365F7">
            <w:pPr>
              <w:rPr>
                <w:rFonts w:asciiTheme="majorBidi" w:hAnsiTheme="majorBidi" w:cstheme="majorBidi"/>
              </w:rPr>
            </w:pPr>
            <w:r w:rsidRPr="00586FBF">
              <w:rPr>
                <w:rFonts w:asciiTheme="majorBidi" w:hAnsiTheme="majorBidi" w:cstheme="majorBidi"/>
              </w:rPr>
              <w:t>ATT1: The smartwatch was stylish.</w:t>
            </w:r>
          </w:p>
          <w:p w14:paraId="4C96CA05" w14:textId="77777777" w:rsidR="00F365F7" w:rsidRPr="00586FBF" w:rsidRDefault="00F365F7" w:rsidP="00F365F7">
            <w:pPr>
              <w:rPr>
                <w:rFonts w:asciiTheme="majorBidi" w:hAnsiTheme="majorBidi" w:cstheme="majorBidi"/>
              </w:rPr>
            </w:pPr>
            <w:r w:rsidRPr="00586FBF">
              <w:rPr>
                <w:rFonts w:asciiTheme="majorBidi" w:hAnsiTheme="majorBidi" w:cstheme="majorBidi"/>
              </w:rPr>
              <w:t>ATT2: The smartwatch was hot.</w:t>
            </w:r>
          </w:p>
          <w:p w14:paraId="4C3E4528" w14:textId="4FD10792" w:rsidR="00F365F7" w:rsidRPr="00FD1B00" w:rsidRDefault="00F365F7" w:rsidP="00F365F7">
            <w:pPr>
              <w:rPr>
                <w:rFonts w:asciiTheme="majorBidi" w:hAnsiTheme="majorBidi" w:cstheme="majorBidi"/>
                <w:b/>
                <w:bCs/>
              </w:rPr>
            </w:pPr>
            <w:r w:rsidRPr="00586FBF">
              <w:rPr>
                <w:rFonts w:asciiTheme="majorBidi" w:hAnsiTheme="majorBidi" w:cstheme="majorBidi"/>
              </w:rPr>
              <w:t>ATT3: The smartwatch was hip.</w:t>
            </w:r>
          </w:p>
        </w:tc>
        <w:tc>
          <w:tcPr>
            <w:tcW w:w="2695" w:type="dxa"/>
            <w:shd w:val="clear" w:color="auto" w:fill="F4B083" w:themeFill="accent2" w:themeFillTint="99"/>
          </w:tcPr>
          <w:p w14:paraId="0BEFEB2C" w14:textId="211C3924"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UhWYMVSl","properties":{"formattedCitation":"(K. J. Kim, 2016)","plainCitation":"(K. J. Kim, 2016)","noteIndex":0},"citationItems":[{"id":4835,"uris":["http://zotero.org/groups/2521412/items/GCM5KDCJ"],"itemData":{"id":4835,"type":"article-journal","abstract":"This study explores whether screen shape influences smartwatch adoption by proposing an extended technology acceptance model that integrates an empirical comparison between round and square screens with utilitarian and hedonic motivations for higher usage intention. To verify the statistical validity of the proposed model, a structural equation modeling analysis is conducted on data collected from a between-subjects experiment (N = 200) in which participants trialed a smartwatch with either a round or square screen to retrieve health information cumulated from the physical activity during the experiment. Results indicate that a round screen, compared with a square screen, is more effective in promoting smartwatch adoption by enhancing the device's hedonic qualities. However, a round screen is found to reduce the controllability of the device, although such a utilitarian quality still positively influences the adoption process. Implications of the study findings and directions for future research are discussed.","container-title":"Cyberpsychology, Behavior, and Social Networking","DOI":"10.1089/cyber.2016.0136","ISSN":"2152-2715","issue":"12","note":"publisher: Mary Ann Liebert, Inc., publishers","page":"733-739","source":"liebertpub.com (Atypon)","title":"Round or Square? How Screen Shape Affects Utilitarian and Hedonic Motivations for Smartwatch Adoption","title-short":"Round or Square?","volume":"19","author":[{"family":"Kim","given":"Ki Joon"}],"issued":{"date-parts":[["2016",12]]}}}],"schema":"https://github.com/citation-style-language/schema/raw/master/csl-citation.json"} </w:instrText>
            </w:r>
            <w:r>
              <w:rPr>
                <w:rFonts w:asciiTheme="majorBidi" w:hAnsiTheme="majorBidi" w:cstheme="majorBidi"/>
              </w:rPr>
              <w:fldChar w:fldCharType="separate"/>
            </w:r>
            <w:r w:rsidRPr="00082E05">
              <w:rPr>
                <w:rFonts w:ascii="Times New Roman" w:hAnsi="Times New Roman" w:cs="Times New Roman"/>
              </w:rPr>
              <w:t>(K. J. Kim, 2016)</w:t>
            </w:r>
            <w:r>
              <w:rPr>
                <w:rFonts w:asciiTheme="majorBidi" w:hAnsiTheme="majorBidi" w:cstheme="majorBidi"/>
              </w:rPr>
              <w:fldChar w:fldCharType="end"/>
            </w:r>
          </w:p>
        </w:tc>
      </w:tr>
      <w:tr w:rsidR="00F365F7" w14:paraId="6487A326" w14:textId="77777777" w:rsidTr="009C5EB2">
        <w:tc>
          <w:tcPr>
            <w:tcW w:w="10255" w:type="dxa"/>
            <w:shd w:val="clear" w:color="auto" w:fill="A6A6A6" w:themeFill="background1" w:themeFillShade="A6"/>
          </w:tcPr>
          <w:p w14:paraId="3B604A1C" w14:textId="77777777" w:rsidR="00F365F7" w:rsidRPr="00FD1B00" w:rsidRDefault="00F365F7" w:rsidP="00F365F7">
            <w:pPr>
              <w:rPr>
                <w:rFonts w:asciiTheme="majorBidi" w:hAnsiTheme="majorBidi" w:cstheme="majorBidi"/>
                <w:b/>
                <w:bCs/>
              </w:rPr>
            </w:pPr>
          </w:p>
        </w:tc>
        <w:tc>
          <w:tcPr>
            <w:tcW w:w="2695" w:type="dxa"/>
            <w:shd w:val="clear" w:color="auto" w:fill="A6A6A6" w:themeFill="background1" w:themeFillShade="A6"/>
          </w:tcPr>
          <w:p w14:paraId="7807F67A" w14:textId="77777777" w:rsidR="00F365F7" w:rsidRDefault="00F365F7" w:rsidP="00F365F7">
            <w:pPr>
              <w:rPr>
                <w:rFonts w:asciiTheme="majorBidi" w:hAnsiTheme="majorBidi" w:cstheme="majorBidi"/>
              </w:rPr>
            </w:pPr>
          </w:p>
        </w:tc>
      </w:tr>
      <w:tr w:rsidR="00F365F7" w14:paraId="15977303" w14:textId="77777777" w:rsidTr="00B7061F">
        <w:tc>
          <w:tcPr>
            <w:tcW w:w="10255" w:type="dxa"/>
            <w:shd w:val="clear" w:color="auto" w:fill="ACB9CA" w:themeFill="text2" w:themeFillTint="66"/>
          </w:tcPr>
          <w:p w14:paraId="70B30570" w14:textId="77777777" w:rsidR="00F365F7" w:rsidRPr="007A2BBC" w:rsidRDefault="00F365F7" w:rsidP="00F365F7">
            <w:pPr>
              <w:rPr>
                <w:rFonts w:asciiTheme="majorBidi" w:hAnsiTheme="majorBidi" w:cstheme="majorBidi"/>
                <w:b/>
                <w:bCs/>
              </w:rPr>
            </w:pPr>
            <w:r w:rsidRPr="007A2BBC">
              <w:rPr>
                <w:rFonts w:asciiTheme="majorBidi" w:hAnsiTheme="majorBidi" w:cstheme="majorBidi"/>
                <w:b/>
                <w:bCs/>
              </w:rPr>
              <w:t xml:space="preserve">Goal pursuit Motivation </w:t>
            </w:r>
          </w:p>
          <w:p w14:paraId="1EE498C5" w14:textId="77777777" w:rsidR="00F365F7" w:rsidRPr="007A2BBC" w:rsidRDefault="00F365F7" w:rsidP="00F365F7">
            <w:pPr>
              <w:rPr>
                <w:rFonts w:asciiTheme="majorBidi" w:hAnsiTheme="majorBidi" w:cstheme="majorBidi"/>
              </w:rPr>
            </w:pPr>
            <w:r w:rsidRPr="007A2BBC">
              <w:rPr>
                <w:rFonts w:asciiTheme="majorBidi" w:hAnsiTheme="majorBidi" w:cstheme="majorBidi"/>
              </w:rPr>
              <w:t>Using my smartwatch keeps me motivated to exercise regularly.</w:t>
            </w:r>
          </w:p>
          <w:p w14:paraId="42C57371" w14:textId="77777777" w:rsidR="00F365F7" w:rsidRPr="007A2BBC" w:rsidRDefault="00F365F7" w:rsidP="00F365F7">
            <w:pPr>
              <w:rPr>
                <w:rFonts w:asciiTheme="majorBidi" w:hAnsiTheme="majorBidi" w:cstheme="majorBidi"/>
              </w:rPr>
            </w:pPr>
            <w:r w:rsidRPr="007A2BBC">
              <w:rPr>
                <w:rFonts w:asciiTheme="majorBidi" w:hAnsiTheme="majorBidi" w:cstheme="majorBidi"/>
              </w:rPr>
              <w:t xml:space="preserve">Using my smartwatch pushes me to increase the effort I put toward exercising. </w:t>
            </w:r>
          </w:p>
          <w:p w14:paraId="2BEA8088" w14:textId="77777777" w:rsidR="00F365F7" w:rsidRPr="007A2BBC" w:rsidRDefault="00F365F7" w:rsidP="00F365F7">
            <w:pPr>
              <w:rPr>
                <w:rFonts w:asciiTheme="majorBidi" w:hAnsiTheme="majorBidi" w:cstheme="majorBidi"/>
              </w:rPr>
            </w:pPr>
            <w:r w:rsidRPr="007A2BBC">
              <w:rPr>
                <w:rFonts w:asciiTheme="majorBidi" w:hAnsiTheme="majorBidi" w:cstheme="majorBidi"/>
              </w:rPr>
              <w:t xml:space="preserve">Using my smartwatch motivates me to exercise harder than I have in the past. </w:t>
            </w:r>
          </w:p>
          <w:p w14:paraId="5E51AA03" w14:textId="77777777" w:rsidR="00F365F7" w:rsidRPr="007A2BBC" w:rsidRDefault="00F365F7" w:rsidP="00F365F7">
            <w:pPr>
              <w:rPr>
                <w:rFonts w:asciiTheme="majorBidi" w:hAnsiTheme="majorBidi" w:cstheme="majorBidi"/>
              </w:rPr>
            </w:pPr>
            <w:r w:rsidRPr="007A2BBC">
              <w:rPr>
                <w:rFonts w:asciiTheme="majorBidi" w:hAnsiTheme="majorBidi" w:cstheme="majorBidi"/>
              </w:rPr>
              <w:t xml:space="preserve">Using my smartwatch keeps me motivated to live healthier. </w:t>
            </w:r>
          </w:p>
          <w:p w14:paraId="7DF40F4D" w14:textId="77777777" w:rsidR="00F365F7" w:rsidRPr="007A2BBC" w:rsidRDefault="00F365F7" w:rsidP="00F365F7">
            <w:pPr>
              <w:rPr>
                <w:rFonts w:asciiTheme="majorBidi" w:hAnsiTheme="majorBidi" w:cstheme="majorBidi"/>
              </w:rPr>
            </w:pPr>
            <w:r w:rsidRPr="007A2BBC">
              <w:rPr>
                <w:rFonts w:asciiTheme="majorBidi" w:hAnsiTheme="majorBidi" w:cstheme="majorBidi"/>
              </w:rPr>
              <w:t xml:space="preserve">Using my smartwatch, motivates me to work towards a healthier lifestyle. </w:t>
            </w:r>
          </w:p>
          <w:p w14:paraId="1780E6E1" w14:textId="16FBF17D" w:rsidR="00F365F7" w:rsidRPr="00FD1B00" w:rsidRDefault="00F365F7" w:rsidP="00F365F7">
            <w:pPr>
              <w:rPr>
                <w:rFonts w:asciiTheme="majorBidi" w:hAnsiTheme="majorBidi" w:cstheme="majorBidi"/>
                <w:b/>
                <w:bCs/>
              </w:rPr>
            </w:pPr>
            <w:r w:rsidRPr="007A2BBC">
              <w:rPr>
                <w:rFonts w:asciiTheme="majorBidi" w:hAnsiTheme="majorBidi" w:cstheme="majorBidi"/>
              </w:rPr>
              <w:t xml:space="preserve">Using my smartwatch motivates me to live healthier than in the past. </w:t>
            </w:r>
          </w:p>
        </w:tc>
        <w:tc>
          <w:tcPr>
            <w:tcW w:w="2695" w:type="dxa"/>
            <w:shd w:val="clear" w:color="auto" w:fill="ACB9CA" w:themeFill="text2" w:themeFillTint="66"/>
          </w:tcPr>
          <w:p w14:paraId="4725F0E6" w14:textId="5A6C0D45" w:rsidR="00F365F7" w:rsidRDefault="00F365F7" w:rsidP="00F365F7">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oYNBg1La","properties":{"formattedCitation":"(Siepmann &amp; Kowalczuk, 2021)","plainCitation":"(Siepmann &amp; Kowalczuk, 2021)","noteIndex":0},"citationItems":[{"id":4882,"uris":["http://zotero.org/groups/2521412/items/NZEJPT4R"],"itemData":{"id":4882,"type":"article-journal","abstract":"Smartwatches are the most popular wearable device and increasingly subject to empirical research. In recent years, the focus has shifted from revealing determinants of smartwatch adoption to understanding factors that cause long-term usage. Despite their importance for personal fitness, health monitoring, and for achieving health and fitness goals, extant research on the continuous use intention of smartwatches mostly disregards health and fitness factors. Grounding on self-determination theory, this study addresses this gap and investigates the impact of health and fitness as well as positive and negative emotional factors encouraging or impeding consumers to continuously use smartwatches. We build upon the expectation-confirmation model (ECM) and extend it with emotional (device annoyance and enjoyment) as well as health and fitness factors (goal pursuit motivation and self-quantification behavior). We use structural equation modeling to validate our model based on 335 responses from actual smartwatch users. Results prove the applicability of the ECM to the smartwatch context and highlight the importance of self-quantification as a focal construct for explaining goal pursuit motivation, perceived usefulness, confirmation and device annoyance. Further, we identify device annoyance as an important barrier to continuous smartwatch use. Based on our results, we finally derive implications for researchers and practitioners alike.","container-title":"Electronic Markets","DOI":"10.1007/s12525-021-00458-3","ISSN":"1422-8890","issue":"4","journalAbbreviation":"Electron Markets","language":"en","page":"795-809","source":"Springer Link","title":"Understanding continued smartwatch usage: the role of emotional as well as health and fitness factors","title-short":"Understanding continued smartwatch usage","volume":"31","author":[{"family":"Siepmann","given":"Carolin"},{"family":"Kowalczuk","given":"Pascal"}],"issued":{"date-parts":[["2021",12,1]]}}}],"schema":"https://github.com/citation-style-language/schema/raw/master/csl-citation.json"} </w:instrText>
            </w:r>
            <w:r>
              <w:rPr>
                <w:rFonts w:asciiTheme="majorBidi" w:hAnsiTheme="majorBidi" w:cstheme="majorBidi"/>
              </w:rPr>
              <w:fldChar w:fldCharType="separate"/>
            </w:r>
            <w:r w:rsidRPr="007A2BBC">
              <w:rPr>
                <w:rFonts w:ascii="Times New Roman" w:hAnsi="Times New Roman" w:cs="Times New Roman"/>
              </w:rPr>
              <w:t>(Siepmann &amp; Kowalczuk, 2021)</w:t>
            </w:r>
            <w:r>
              <w:rPr>
                <w:rFonts w:asciiTheme="majorBidi" w:hAnsiTheme="majorBidi" w:cstheme="majorBidi"/>
              </w:rPr>
              <w:fldChar w:fldCharType="end"/>
            </w:r>
          </w:p>
        </w:tc>
      </w:tr>
    </w:tbl>
    <w:p w14:paraId="39541BF6" w14:textId="77777777" w:rsidR="00377054" w:rsidRDefault="00377054" w:rsidP="00377054">
      <w:pPr>
        <w:rPr>
          <w:rFonts w:asciiTheme="majorBidi" w:hAnsiTheme="majorBidi" w:cstheme="majorBidi"/>
        </w:rPr>
      </w:pPr>
    </w:p>
    <w:p w14:paraId="6DAB2E6C" w14:textId="2F5015FC" w:rsidR="008D2C6D" w:rsidRPr="00BF47A6" w:rsidRDefault="008D2C6D" w:rsidP="008D2C6D">
      <w:pPr>
        <w:jc w:val="both"/>
        <w:rPr>
          <w:rFonts w:asciiTheme="majorBidi" w:hAnsiTheme="majorBidi" w:cstheme="majorBidi"/>
          <w:b/>
          <w:bCs/>
        </w:rPr>
      </w:pPr>
      <w:r w:rsidRPr="00BF47A6">
        <w:rPr>
          <w:rFonts w:asciiTheme="majorBidi" w:hAnsiTheme="majorBidi" w:cstheme="majorBidi"/>
          <w:b/>
          <w:bCs/>
        </w:rPr>
        <w:lastRenderedPageBreak/>
        <w:t>Goal pursuit Motivation</w:t>
      </w:r>
    </w:p>
    <w:p w14:paraId="5B20DD91" w14:textId="77777777" w:rsidR="008D2C6D" w:rsidRPr="008D2C6D" w:rsidRDefault="008D2C6D" w:rsidP="008D2C6D">
      <w:pPr>
        <w:jc w:val="both"/>
        <w:rPr>
          <w:rFonts w:asciiTheme="majorBidi" w:hAnsiTheme="majorBidi" w:cstheme="majorBidi"/>
        </w:rPr>
      </w:pPr>
      <w:r w:rsidRPr="008D2C6D">
        <w:rPr>
          <w:rFonts w:asciiTheme="majorBidi" w:hAnsiTheme="majorBidi" w:cstheme="majorBidi"/>
        </w:rPr>
        <w:t>Using my smartwatch keeps me motivated to exercise regularly.</w:t>
      </w:r>
    </w:p>
    <w:p w14:paraId="16E0F917" w14:textId="2E683685" w:rsidR="008D2C6D" w:rsidRPr="008D2C6D" w:rsidRDefault="008D2C6D" w:rsidP="008D2C6D">
      <w:pPr>
        <w:jc w:val="both"/>
        <w:rPr>
          <w:rFonts w:asciiTheme="majorBidi" w:hAnsiTheme="majorBidi" w:cstheme="majorBidi"/>
        </w:rPr>
      </w:pPr>
      <w:r w:rsidRPr="008D2C6D">
        <w:rPr>
          <w:rFonts w:asciiTheme="majorBidi" w:hAnsiTheme="majorBidi" w:cstheme="majorBidi"/>
        </w:rPr>
        <w:t>Using my smartwatch pushes me to increase the effort I put toward exercising.</w:t>
      </w:r>
    </w:p>
    <w:p w14:paraId="4FC0B308" w14:textId="6F005B37" w:rsidR="008D2C6D" w:rsidRPr="008D2C6D" w:rsidRDefault="008D2C6D" w:rsidP="008D2C6D">
      <w:pPr>
        <w:jc w:val="both"/>
        <w:rPr>
          <w:rFonts w:asciiTheme="majorBidi" w:hAnsiTheme="majorBidi" w:cstheme="majorBidi"/>
        </w:rPr>
      </w:pPr>
      <w:r w:rsidRPr="008D2C6D">
        <w:rPr>
          <w:rFonts w:asciiTheme="majorBidi" w:hAnsiTheme="majorBidi" w:cstheme="majorBidi"/>
        </w:rPr>
        <w:t>Using my smartwatch motivates me to exercise harder than I have in the past.</w:t>
      </w:r>
    </w:p>
    <w:p w14:paraId="2EA12548" w14:textId="7BB83115" w:rsidR="008D2C6D" w:rsidRPr="008D2C6D" w:rsidRDefault="008D2C6D" w:rsidP="008D2C6D">
      <w:pPr>
        <w:jc w:val="both"/>
        <w:rPr>
          <w:rFonts w:asciiTheme="majorBidi" w:hAnsiTheme="majorBidi" w:cstheme="majorBidi"/>
        </w:rPr>
      </w:pPr>
      <w:r w:rsidRPr="008D2C6D">
        <w:rPr>
          <w:rFonts w:asciiTheme="majorBidi" w:hAnsiTheme="majorBidi" w:cstheme="majorBidi"/>
        </w:rPr>
        <w:t>Using my smartwatch keeps me motivated to live healthier.</w:t>
      </w:r>
    </w:p>
    <w:p w14:paraId="771FF9CB" w14:textId="643FE63E" w:rsidR="008D2C6D" w:rsidRPr="008D2C6D" w:rsidRDefault="008D2C6D" w:rsidP="008D2C6D">
      <w:pPr>
        <w:jc w:val="both"/>
        <w:rPr>
          <w:rFonts w:asciiTheme="majorBidi" w:hAnsiTheme="majorBidi" w:cstheme="majorBidi"/>
        </w:rPr>
      </w:pPr>
      <w:r w:rsidRPr="008D2C6D">
        <w:rPr>
          <w:rFonts w:asciiTheme="majorBidi" w:hAnsiTheme="majorBidi" w:cstheme="majorBidi"/>
        </w:rPr>
        <w:t>Using my smartwatch, motivates me to work towards a healthier lifestyle.</w:t>
      </w:r>
    </w:p>
    <w:p w14:paraId="20BEDB42" w14:textId="1FFAAB45" w:rsidR="008D2C6D" w:rsidRPr="008D2C6D" w:rsidRDefault="008D2C6D" w:rsidP="008D2C6D">
      <w:pPr>
        <w:jc w:val="both"/>
        <w:rPr>
          <w:rFonts w:asciiTheme="majorBidi" w:hAnsiTheme="majorBidi" w:cstheme="majorBidi"/>
        </w:rPr>
      </w:pPr>
      <w:r w:rsidRPr="008D2C6D">
        <w:rPr>
          <w:rFonts w:asciiTheme="majorBidi" w:hAnsiTheme="majorBidi" w:cstheme="majorBidi"/>
        </w:rPr>
        <w:t xml:space="preserve">Using my smartwatch motivates me to live healthier than in the past. </w:t>
      </w:r>
    </w:p>
    <w:p w14:paraId="42E32954" w14:textId="77777777" w:rsidR="008D2C6D" w:rsidRDefault="008D2C6D" w:rsidP="009E3ED0">
      <w:pPr>
        <w:jc w:val="center"/>
        <w:rPr>
          <w:rFonts w:asciiTheme="majorBidi" w:hAnsiTheme="majorBidi" w:cstheme="majorBidi"/>
          <w:b/>
          <w:bCs/>
        </w:rPr>
      </w:pPr>
    </w:p>
    <w:p w14:paraId="0867CEF4" w14:textId="77777777" w:rsidR="008D2C6D" w:rsidRDefault="008D2C6D" w:rsidP="009E3ED0">
      <w:pPr>
        <w:jc w:val="center"/>
        <w:rPr>
          <w:rFonts w:asciiTheme="majorBidi" w:hAnsiTheme="majorBidi" w:cstheme="majorBidi"/>
          <w:b/>
          <w:bCs/>
        </w:rPr>
      </w:pPr>
    </w:p>
    <w:p w14:paraId="3A46E6D7" w14:textId="77777777" w:rsidR="008D2C6D" w:rsidRDefault="008D2C6D" w:rsidP="009E3ED0">
      <w:pPr>
        <w:jc w:val="center"/>
        <w:rPr>
          <w:rFonts w:asciiTheme="majorBidi" w:hAnsiTheme="majorBidi" w:cstheme="majorBidi"/>
          <w:b/>
          <w:bCs/>
        </w:rPr>
      </w:pPr>
    </w:p>
    <w:p w14:paraId="5BDFD77E" w14:textId="77777777" w:rsidR="008D2C6D" w:rsidRDefault="008D2C6D" w:rsidP="009E3ED0">
      <w:pPr>
        <w:jc w:val="center"/>
        <w:rPr>
          <w:rFonts w:asciiTheme="majorBidi" w:hAnsiTheme="majorBidi" w:cstheme="majorBidi"/>
          <w:b/>
          <w:bCs/>
        </w:rPr>
      </w:pPr>
    </w:p>
    <w:p w14:paraId="7CB68ADD" w14:textId="77777777" w:rsidR="008D2C6D" w:rsidRDefault="008D2C6D" w:rsidP="009E3ED0">
      <w:pPr>
        <w:jc w:val="center"/>
        <w:rPr>
          <w:rFonts w:asciiTheme="majorBidi" w:hAnsiTheme="majorBidi" w:cstheme="majorBidi"/>
          <w:b/>
          <w:bCs/>
        </w:rPr>
      </w:pPr>
    </w:p>
    <w:p w14:paraId="76134967" w14:textId="77777777" w:rsidR="008D2C6D" w:rsidRDefault="008D2C6D" w:rsidP="009E3ED0">
      <w:pPr>
        <w:jc w:val="center"/>
        <w:rPr>
          <w:rFonts w:asciiTheme="majorBidi" w:hAnsiTheme="majorBidi" w:cstheme="majorBidi"/>
          <w:b/>
          <w:bCs/>
        </w:rPr>
      </w:pPr>
    </w:p>
    <w:p w14:paraId="1330A0B7" w14:textId="77777777" w:rsidR="008D2C6D" w:rsidRDefault="008D2C6D" w:rsidP="009E3ED0">
      <w:pPr>
        <w:jc w:val="center"/>
        <w:rPr>
          <w:rFonts w:asciiTheme="majorBidi" w:hAnsiTheme="majorBidi" w:cstheme="majorBidi"/>
          <w:b/>
          <w:bCs/>
        </w:rPr>
      </w:pPr>
    </w:p>
    <w:p w14:paraId="48979E8A" w14:textId="77777777" w:rsidR="008D2C6D" w:rsidRDefault="008D2C6D" w:rsidP="009E3ED0">
      <w:pPr>
        <w:jc w:val="center"/>
        <w:rPr>
          <w:rFonts w:asciiTheme="majorBidi" w:hAnsiTheme="majorBidi" w:cstheme="majorBidi"/>
          <w:b/>
          <w:bCs/>
        </w:rPr>
      </w:pPr>
    </w:p>
    <w:p w14:paraId="43F83A27" w14:textId="77777777" w:rsidR="008D2C6D" w:rsidRDefault="008D2C6D" w:rsidP="009E3ED0">
      <w:pPr>
        <w:jc w:val="center"/>
        <w:rPr>
          <w:rFonts w:asciiTheme="majorBidi" w:hAnsiTheme="majorBidi" w:cstheme="majorBidi"/>
          <w:b/>
          <w:bCs/>
        </w:rPr>
      </w:pPr>
    </w:p>
    <w:p w14:paraId="1BAB2D0B" w14:textId="77777777" w:rsidR="008D2C6D" w:rsidRDefault="008D2C6D" w:rsidP="009E3ED0">
      <w:pPr>
        <w:jc w:val="center"/>
        <w:rPr>
          <w:rFonts w:asciiTheme="majorBidi" w:hAnsiTheme="majorBidi" w:cstheme="majorBidi"/>
          <w:b/>
          <w:bCs/>
        </w:rPr>
      </w:pPr>
    </w:p>
    <w:p w14:paraId="3DD715DF" w14:textId="77777777" w:rsidR="008D2C6D" w:rsidRDefault="008D2C6D" w:rsidP="009E3ED0">
      <w:pPr>
        <w:jc w:val="center"/>
        <w:rPr>
          <w:rFonts w:asciiTheme="majorBidi" w:hAnsiTheme="majorBidi" w:cstheme="majorBidi"/>
          <w:b/>
          <w:bCs/>
        </w:rPr>
      </w:pPr>
    </w:p>
    <w:p w14:paraId="59D40C21" w14:textId="77777777" w:rsidR="008D2C6D" w:rsidRDefault="008D2C6D" w:rsidP="009E3ED0">
      <w:pPr>
        <w:jc w:val="center"/>
        <w:rPr>
          <w:rFonts w:asciiTheme="majorBidi" w:hAnsiTheme="majorBidi" w:cstheme="majorBidi"/>
          <w:b/>
          <w:bCs/>
        </w:rPr>
      </w:pPr>
    </w:p>
    <w:p w14:paraId="1DD6B96A" w14:textId="77777777" w:rsidR="008D2C6D" w:rsidRDefault="008D2C6D" w:rsidP="009E3ED0">
      <w:pPr>
        <w:jc w:val="center"/>
        <w:rPr>
          <w:rFonts w:asciiTheme="majorBidi" w:hAnsiTheme="majorBidi" w:cstheme="majorBidi"/>
          <w:b/>
          <w:bCs/>
        </w:rPr>
      </w:pPr>
    </w:p>
    <w:p w14:paraId="2E85AFB8" w14:textId="77777777" w:rsidR="008D2C6D" w:rsidRDefault="008D2C6D" w:rsidP="009E3ED0">
      <w:pPr>
        <w:jc w:val="center"/>
        <w:rPr>
          <w:rFonts w:asciiTheme="majorBidi" w:hAnsiTheme="majorBidi" w:cstheme="majorBidi"/>
          <w:b/>
          <w:bCs/>
        </w:rPr>
      </w:pPr>
    </w:p>
    <w:p w14:paraId="41A33E48" w14:textId="77777777" w:rsidR="008D2C6D" w:rsidRDefault="008D2C6D" w:rsidP="009E3ED0">
      <w:pPr>
        <w:jc w:val="center"/>
        <w:rPr>
          <w:rFonts w:asciiTheme="majorBidi" w:hAnsiTheme="majorBidi" w:cstheme="majorBidi"/>
          <w:b/>
          <w:bCs/>
        </w:rPr>
      </w:pPr>
    </w:p>
    <w:p w14:paraId="46B318E0" w14:textId="77777777" w:rsidR="008D2C6D" w:rsidRDefault="008D2C6D" w:rsidP="009E3ED0">
      <w:pPr>
        <w:jc w:val="center"/>
        <w:rPr>
          <w:rFonts w:asciiTheme="majorBidi" w:hAnsiTheme="majorBidi" w:cstheme="majorBidi"/>
          <w:b/>
          <w:bCs/>
        </w:rPr>
      </w:pPr>
    </w:p>
    <w:p w14:paraId="0240C59F" w14:textId="77777777" w:rsidR="008D2C6D" w:rsidRDefault="008D2C6D" w:rsidP="009E3ED0">
      <w:pPr>
        <w:jc w:val="center"/>
        <w:rPr>
          <w:rFonts w:asciiTheme="majorBidi" w:hAnsiTheme="majorBidi" w:cstheme="majorBidi"/>
          <w:b/>
          <w:bCs/>
        </w:rPr>
      </w:pPr>
    </w:p>
    <w:p w14:paraId="756E654C" w14:textId="77777777" w:rsidR="008D2C6D" w:rsidRDefault="008D2C6D" w:rsidP="009E3ED0">
      <w:pPr>
        <w:jc w:val="center"/>
        <w:rPr>
          <w:rFonts w:asciiTheme="majorBidi" w:hAnsiTheme="majorBidi" w:cstheme="majorBidi"/>
          <w:b/>
          <w:bCs/>
        </w:rPr>
      </w:pPr>
    </w:p>
    <w:p w14:paraId="1E15269D" w14:textId="77777777" w:rsidR="008D2C6D" w:rsidRDefault="008D2C6D" w:rsidP="009E3ED0">
      <w:pPr>
        <w:jc w:val="center"/>
        <w:rPr>
          <w:rFonts w:asciiTheme="majorBidi" w:hAnsiTheme="majorBidi" w:cstheme="majorBidi"/>
          <w:b/>
          <w:bCs/>
        </w:rPr>
      </w:pPr>
    </w:p>
    <w:p w14:paraId="6D018199" w14:textId="77777777" w:rsidR="008D2C6D" w:rsidRDefault="008D2C6D" w:rsidP="009E3ED0">
      <w:pPr>
        <w:jc w:val="center"/>
        <w:rPr>
          <w:rFonts w:asciiTheme="majorBidi" w:hAnsiTheme="majorBidi" w:cstheme="majorBidi"/>
          <w:b/>
          <w:bCs/>
        </w:rPr>
      </w:pPr>
    </w:p>
    <w:p w14:paraId="39846439" w14:textId="77777777" w:rsidR="008D2C6D" w:rsidRDefault="008D2C6D" w:rsidP="009E3ED0">
      <w:pPr>
        <w:jc w:val="center"/>
        <w:rPr>
          <w:rFonts w:asciiTheme="majorBidi" w:hAnsiTheme="majorBidi" w:cstheme="majorBidi"/>
          <w:b/>
          <w:bCs/>
        </w:rPr>
      </w:pPr>
    </w:p>
    <w:p w14:paraId="22491BBD" w14:textId="77777777" w:rsidR="008D2C6D" w:rsidRDefault="008D2C6D" w:rsidP="009E3ED0">
      <w:pPr>
        <w:jc w:val="center"/>
        <w:rPr>
          <w:rFonts w:asciiTheme="majorBidi" w:hAnsiTheme="majorBidi" w:cstheme="majorBidi"/>
          <w:b/>
          <w:bCs/>
        </w:rPr>
      </w:pPr>
    </w:p>
    <w:p w14:paraId="1D208420" w14:textId="77777777" w:rsidR="008D2C6D" w:rsidRDefault="008D2C6D" w:rsidP="009E3ED0">
      <w:pPr>
        <w:jc w:val="center"/>
        <w:rPr>
          <w:rFonts w:asciiTheme="majorBidi" w:hAnsiTheme="majorBidi" w:cstheme="majorBidi"/>
          <w:b/>
          <w:bCs/>
        </w:rPr>
      </w:pPr>
    </w:p>
    <w:p w14:paraId="67806440" w14:textId="77777777" w:rsidR="008D2C6D" w:rsidRDefault="008D2C6D" w:rsidP="009E3ED0">
      <w:pPr>
        <w:jc w:val="center"/>
        <w:rPr>
          <w:rFonts w:asciiTheme="majorBidi" w:hAnsiTheme="majorBidi" w:cstheme="majorBidi"/>
          <w:b/>
          <w:bCs/>
        </w:rPr>
      </w:pPr>
    </w:p>
    <w:p w14:paraId="738573A9" w14:textId="77777777" w:rsidR="008D2C6D" w:rsidRDefault="008D2C6D" w:rsidP="009E3ED0">
      <w:pPr>
        <w:jc w:val="center"/>
        <w:rPr>
          <w:rFonts w:asciiTheme="majorBidi" w:hAnsiTheme="majorBidi" w:cstheme="majorBidi"/>
          <w:b/>
          <w:bCs/>
        </w:rPr>
      </w:pPr>
    </w:p>
    <w:p w14:paraId="2AE2E171" w14:textId="77777777" w:rsidR="008D2C6D" w:rsidRDefault="008D2C6D" w:rsidP="009E3ED0">
      <w:pPr>
        <w:jc w:val="center"/>
        <w:rPr>
          <w:rFonts w:asciiTheme="majorBidi" w:hAnsiTheme="majorBidi" w:cstheme="majorBidi"/>
          <w:b/>
          <w:bCs/>
        </w:rPr>
      </w:pPr>
    </w:p>
    <w:p w14:paraId="66F1270C" w14:textId="77777777" w:rsidR="008D2C6D" w:rsidRDefault="008D2C6D" w:rsidP="009E3ED0">
      <w:pPr>
        <w:jc w:val="center"/>
        <w:rPr>
          <w:rFonts w:asciiTheme="majorBidi" w:hAnsiTheme="majorBidi" w:cstheme="majorBidi"/>
          <w:b/>
          <w:bCs/>
        </w:rPr>
      </w:pPr>
    </w:p>
    <w:p w14:paraId="16B98ED3" w14:textId="77777777" w:rsidR="008D2C6D" w:rsidRDefault="008D2C6D" w:rsidP="009E3ED0">
      <w:pPr>
        <w:jc w:val="center"/>
        <w:rPr>
          <w:rFonts w:asciiTheme="majorBidi" w:hAnsiTheme="majorBidi" w:cstheme="majorBidi"/>
          <w:b/>
          <w:bCs/>
        </w:rPr>
      </w:pPr>
    </w:p>
    <w:p w14:paraId="58A40BB7" w14:textId="77777777" w:rsidR="008D2C6D" w:rsidRDefault="008D2C6D" w:rsidP="009E3ED0">
      <w:pPr>
        <w:jc w:val="center"/>
        <w:rPr>
          <w:rFonts w:asciiTheme="majorBidi" w:hAnsiTheme="majorBidi" w:cstheme="majorBidi"/>
          <w:b/>
          <w:bCs/>
        </w:rPr>
      </w:pPr>
    </w:p>
    <w:p w14:paraId="5FA7EE54" w14:textId="77777777" w:rsidR="008D2C6D" w:rsidRDefault="008D2C6D" w:rsidP="009E3ED0">
      <w:pPr>
        <w:jc w:val="center"/>
        <w:rPr>
          <w:rFonts w:asciiTheme="majorBidi" w:hAnsiTheme="majorBidi" w:cstheme="majorBidi"/>
          <w:b/>
          <w:bCs/>
        </w:rPr>
      </w:pPr>
    </w:p>
    <w:p w14:paraId="614BA572" w14:textId="77777777" w:rsidR="008D2C6D" w:rsidRDefault="008D2C6D" w:rsidP="009E3ED0">
      <w:pPr>
        <w:jc w:val="center"/>
        <w:rPr>
          <w:rFonts w:asciiTheme="majorBidi" w:hAnsiTheme="majorBidi" w:cstheme="majorBidi"/>
          <w:b/>
          <w:bCs/>
        </w:rPr>
      </w:pPr>
    </w:p>
    <w:p w14:paraId="400D3F1F" w14:textId="77777777" w:rsidR="008D2C6D" w:rsidRDefault="008D2C6D" w:rsidP="009E3ED0">
      <w:pPr>
        <w:jc w:val="center"/>
        <w:rPr>
          <w:rFonts w:asciiTheme="majorBidi" w:hAnsiTheme="majorBidi" w:cstheme="majorBidi"/>
          <w:b/>
          <w:bCs/>
        </w:rPr>
      </w:pPr>
    </w:p>
    <w:p w14:paraId="19A88E38" w14:textId="77777777" w:rsidR="008D2C6D" w:rsidRDefault="008D2C6D" w:rsidP="009E3ED0">
      <w:pPr>
        <w:jc w:val="center"/>
        <w:rPr>
          <w:rFonts w:asciiTheme="majorBidi" w:hAnsiTheme="majorBidi" w:cstheme="majorBidi"/>
          <w:b/>
          <w:bCs/>
        </w:rPr>
      </w:pPr>
    </w:p>
    <w:p w14:paraId="1C55F87D" w14:textId="77777777" w:rsidR="008D2C6D" w:rsidRDefault="008D2C6D" w:rsidP="009E3ED0">
      <w:pPr>
        <w:jc w:val="center"/>
        <w:rPr>
          <w:rFonts w:asciiTheme="majorBidi" w:hAnsiTheme="majorBidi" w:cstheme="majorBidi"/>
          <w:b/>
          <w:bCs/>
        </w:rPr>
      </w:pPr>
    </w:p>
    <w:p w14:paraId="612EF0FF" w14:textId="77777777" w:rsidR="008D2C6D" w:rsidRDefault="008D2C6D" w:rsidP="009E3ED0">
      <w:pPr>
        <w:jc w:val="center"/>
        <w:rPr>
          <w:rFonts w:asciiTheme="majorBidi" w:hAnsiTheme="majorBidi" w:cstheme="majorBidi"/>
          <w:b/>
          <w:bCs/>
        </w:rPr>
      </w:pPr>
    </w:p>
    <w:p w14:paraId="169A940C" w14:textId="77777777" w:rsidR="008D2C6D" w:rsidRDefault="008D2C6D" w:rsidP="009E3ED0">
      <w:pPr>
        <w:jc w:val="center"/>
        <w:rPr>
          <w:rFonts w:asciiTheme="majorBidi" w:hAnsiTheme="majorBidi" w:cstheme="majorBidi"/>
          <w:b/>
          <w:bCs/>
        </w:rPr>
      </w:pPr>
    </w:p>
    <w:p w14:paraId="6132374F" w14:textId="77777777" w:rsidR="008D2C6D" w:rsidRDefault="008D2C6D" w:rsidP="009E3ED0">
      <w:pPr>
        <w:jc w:val="center"/>
        <w:rPr>
          <w:rFonts w:asciiTheme="majorBidi" w:hAnsiTheme="majorBidi" w:cstheme="majorBidi"/>
          <w:b/>
          <w:bCs/>
        </w:rPr>
      </w:pPr>
    </w:p>
    <w:p w14:paraId="0B9D43A6" w14:textId="77777777" w:rsidR="008D2C6D" w:rsidRDefault="008D2C6D" w:rsidP="009E3ED0">
      <w:pPr>
        <w:jc w:val="center"/>
        <w:rPr>
          <w:rFonts w:asciiTheme="majorBidi" w:hAnsiTheme="majorBidi" w:cstheme="majorBidi"/>
          <w:b/>
          <w:bCs/>
        </w:rPr>
      </w:pPr>
    </w:p>
    <w:p w14:paraId="440C2FE0" w14:textId="77777777" w:rsidR="008D2C6D" w:rsidRDefault="008D2C6D" w:rsidP="009E3ED0">
      <w:pPr>
        <w:jc w:val="center"/>
        <w:rPr>
          <w:rFonts w:asciiTheme="majorBidi" w:hAnsiTheme="majorBidi" w:cstheme="majorBidi"/>
          <w:b/>
          <w:bCs/>
        </w:rPr>
      </w:pPr>
    </w:p>
    <w:p w14:paraId="5E22FE1D" w14:textId="77777777" w:rsidR="008D2C6D" w:rsidRDefault="008D2C6D" w:rsidP="009E3ED0">
      <w:pPr>
        <w:jc w:val="center"/>
        <w:rPr>
          <w:rFonts w:asciiTheme="majorBidi" w:hAnsiTheme="majorBidi" w:cstheme="majorBidi"/>
          <w:b/>
          <w:bCs/>
        </w:rPr>
      </w:pPr>
    </w:p>
    <w:p w14:paraId="4149AF94" w14:textId="77777777" w:rsidR="008D2C6D" w:rsidRDefault="008D2C6D" w:rsidP="009E3ED0">
      <w:pPr>
        <w:jc w:val="center"/>
        <w:rPr>
          <w:rFonts w:asciiTheme="majorBidi" w:hAnsiTheme="majorBidi" w:cstheme="majorBidi"/>
          <w:b/>
          <w:bCs/>
        </w:rPr>
      </w:pPr>
    </w:p>
    <w:p w14:paraId="638D82A2" w14:textId="77777777" w:rsidR="008D2C6D" w:rsidRDefault="008D2C6D" w:rsidP="009E3ED0">
      <w:pPr>
        <w:jc w:val="center"/>
        <w:rPr>
          <w:rFonts w:asciiTheme="majorBidi" w:hAnsiTheme="majorBidi" w:cstheme="majorBidi"/>
          <w:b/>
          <w:bCs/>
        </w:rPr>
      </w:pPr>
    </w:p>
    <w:p w14:paraId="20641155" w14:textId="77777777" w:rsidR="008D2C6D" w:rsidRDefault="008D2C6D" w:rsidP="009E3ED0">
      <w:pPr>
        <w:jc w:val="center"/>
        <w:rPr>
          <w:rFonts w:asciiTheme="majorBidi" w:hAnsiTheme="majorBidi" w:cstheme="majorBidi"/>
          <w:b/>
          <w:bCs/>
        </w:rPr>
      </w:pPr>
    </w:p>
    <w:p w14:paraId="37BA81DF" w14:textId="77777777" w:rsidR="008D2C6D" w:rsidRDefault="008D2C6D" w:rsidP="009E3ED0">
      <w:pPr>
        <w:jc w:val="center"/>
        <w:rPr>
          <w:rFonts w:asciiTheme="majorBidi" w:hAnsiTheme="majorBidi" w:cstheme="majorBidi"/>
          <w:b/>
          <w:bCs/>
        </w:rPr>
      </w:pPr>
    </w:p>
    <w:p w14:paraId="07735FE5" w14:textId="77777777" w:rsidR="008D2C6D" w:rsidRDefault="008D2C6D" w:rsidP="009E3ED0">
      <w:pPr>
        <w:jc w:val="center"/>
        <w:rPr>
          <w:rFonts w:asciiTheme="majorBidi" w:hAnsiTheme="majorBidi" w:cstheme="majorBidi"/>
          <w:b/>
          <w:bCs/>
        </w:rPr>
      </w:pPr>
    </w:p>
    <w:p w14:paraId="5B13193E" w14:textId="77777777" w:rsidR="008D2C6D" w:rsidRDefault="008D2C6D" w:rsidP="009E3ED0">
      <w:pPr>
        <w:jc w:val="center"/>
        <w:rPr>
          <w:rFonts w:asciiTheme="majorBidi" w:hAnsiTheme="majorBidi" w:cstheme="majorBidi"/>
          <w:b/>
          <w:bCs/>
        </w:rPr>
      </w:pPr>
    </w:p>
    <w:p w14:paraId="01894D14" w14:textId="77777777" w:rsidR="008D2C6D" w:rsidRDefault="008D2C6D" w:rsidP="009E3ED0">
      <w:pPr>
        <w:jc w:val="center"/>
        <w:rPr>
          <w:rFonts w:asciiTheme="majorBidi" w:hAnsiTheme="majorBidi" w:cstheme="majorBidi"/>
          <w:b/>
          <w:bCs/>
        </w:rPr>
      </w:pPr>
    </w:p>
    <w:p w14:paraId="47B6434E" w14:textId="77777777" w:rsidR="008D2C6D" w:rsidRDefault="008D2C6D" w:rsidP="009E3ED0">
      <w:pPr>
        <w:jc w:val="center"/>
        <w:rPr>
          <w:rFonts w:asciiTheme="majorBidi" w:hAnsiTheme="majorBidi" w:cstheme="majorBidi"/>
          <w:b/>
          <w:bCs/>
        </w:rPr>
      </w:pPr>
    </w:p>
    <w:p w14:paraId="6F803A59" w14:textId="77777777" w:rsidR="008D2C6D" w:rsidRDefault="008D2C6D" w:rsidP="009E3ED0">
      <w:pPr>
        <w:jc w:val="center"/>
        <w:rPr>
          <w:rFonts w:asciiTheme="majorBidi" w:hAnsiTheme="majorBidi" w:cstheme="majorBidi"/>
          <w:b/>
          <w:bCs/>
        </w:rPr>
      </w:pPr>
    </w:p>
    <w:p w14:paraId="197C1AEF" w14:textId="77777777" w:rsidR="008D2C6D" w:rsidRDefault="008D2C6D" w:rsidP="009E3ED0">
      <w:pPr>
        <w:jc w:val="center"/>
        <w:rPr>
          <w:rFonts w:asciiTheme="majorBidi" w:hAnsiTheme="majorBidi" w:cstheme="majorBidi"/>
          <w:b/>
          <w:bCs/>
        </w:rPr>
      </w:pPr>
    </w:p>
    <w:p w14:paraId="390C4176" w14:textId="77777777" w:rsidR="008D2C6D" w:rsidRDefault="008D2C6D" w:rsidP="009E3ED0">
      <w:pPr>
        <w:jc w:val="center"/>
        <w:rPr>
          <w:rFonts w:asciiTheme="majorBidi" w:hAnsiTheme="majorBidi" w:cstheme="majorBidi"/>
          <w:b/>
          <w:bCs/>
        </w:rPr>
      </w:pPr>
    </w:p>
    <w:p w14:paraId="5278C905" w14:textId="77777777" w:rsidR="008D2C6D" w:rsidRDefault="008D2C6D" w:rsidP="009E3ED0">
      <w:pPr>
        <w:jc w:val="center"/>
        <w:rPr>
          <w:rFonts w:asciiTheme="majorBidi" w:hAnsiTheme="majorBidi" w:cstheme="majorBidi"/>
          <w:b/>
          <w:bCs/>
        </w:rPr>
      </w:pPr>
    </w:p>
    <w:p w14:paraId="5AB665CB" w14:textId="77777777" w:rsidR="008D2C6D" w:rsidRDefault="008D2C6D" w:rsidP="009E3ED0">
      <w:pPr>
        <w:jc w:val="center"/>
        <w:rPr>
          <w:rFonts w:asciiTheme="majorBidi" w:hAnsiTheme="majorBidi" w:cstheme="majorBidi"/>
          <w:b/>
          <w:bCs/>
        </w:rPr>
      </w:pPr>
    </w:p>
    <w:p w14:paraId="24B15537" w14:textId="77777777" w:rsidR="008D2C6D" w:rsidRDefault="008D2C6D" w:rsidP="009E3ED0">
      <w:pPr>
        <w:jc w:val="center"/>
        <w:rPr>
          <w:rFonts w:asciiTheme="majorBidi" w:hAnsiTheme="majorBidi" w:cstheme="majorBidi"/>
          <w:b/>
          <w:bCs/>
        </w:rPr>
      </w:pPr>
    </w:p>
    <w:p w14:paraId="36DAFD61" w14:textId="77777777" w:rsidR="008D2C6D" w:rsidRDefault="008D2C6D" w:rsidP="009E3ED0">
      <w:pPr>
        <w:jc w:val="center"/>
        <w:rPr>
          <w:rFonts w:asciiTheme="majorBidi" w:hAnsiTheme="majorBidi" w:cstheme="majorBidi"/>
          <w:b/>
          <w:bCs/>
        </w:rPr>
      </w:pPr>
    </w:p>
    <w:p w14:paraId="050FBCB8" w14:textId="77777777" w:rsidR="008D2C6D" w:rsidRDefault="008D2C6D" w:rsidP="009E3ED0">
      <w:pPr>
        <w:jc w:val="center"/>
        <w:rPr>
          <w:rFonts w:asciiTheme="majorBidi" w:hAnsiTheme="majorBidi" w:cstheme="majorBidi"/>
          <w:b/>
          <w:bCs/>
        </w:rPr>
      </w:pPr>
    </w:p>
    <w:p w14:paraId="4ECF1F41" w14:textId="77777777" w:rsidR="008D2C6D" w:rsidRDefault="008D2C6D" w:rsidP="009E3ED0">
      <w:pPr>
        <w:jc w:val="center"/>
        <w:rPr>
          <w:rFonts w:asciiTheme="majorBidi" w:hAnsiTheme="majorBidi" w:cstheme="majorBidi"/>
          <w:b/>
          <w:bCs/>
        </w:rPr>
      </w:pPr>
    </w:p>
    <w:p w14:paraId="374830EF" w14:textId="77777777" w:rsidR="008D2C6D" w:rsidRDefault="008D2C6D" w:rsidP="009E3ED0">
      <w:pPr>
        <w:jc w:val="center"/>
        <w:rPr>
          <w:rFonts w:asciiTheme="majorBidi" w:hAnsiTheme="majorBidi" w:cstheme="majorBidi"/>
          <w:b/>
          <w:bCs/>
        </w:rPr>
      </w:pPr>
    </w:p>
    <w:p w14:paraId="397B2E6E" w14:textId="77777777" w:rsidR="008D2C6D" w:rsidRDefault="008D2C6D" w:rsidP="009E3ED0">
      <w:pPr>
        <w:jc w:val="center"/>
        <w:rPr>
          <w:rFonts w:asciiTheme="majorBidi" w:hAnsiTheme="majorBidi" w:cstheme="majorBidi"/>
          <w:b/>
          <w:bCs/>
        </w:rPr>
      </w:pPr>
    </w:p>
    <w:p w14:paraId="3166E871" w14:textId="77777777" w:rsidR="008D2C6D" w:rsidRDefault="008D2C6D" w:rsidP="009E3ED0">
      <w:pPr>
        <w:jc w:val="center"/>
        <w:rPr>
          <w:rFonts w:asciiTheme="majorBidi" w:hAnsiTheme="majorBidi" w:cstheme="majorBidi"/>
          <w:b/>
          <w:bCs/>
        </w:rPr>
      </w:pPr>
    </w:p>
    <w:p w14:paraId="3BADCD89" w14:textId="77777777" w:rsidR="008D2C6D" w:rsidRDefault="008D2C6D" w:rsidP="009E3ED0">
      <w:pPr>
        <w:jc w:val="center"/>
        <w:rPr>
          <w:rFonts w:asciiTheme="majorBidi" w:hAnsiTheme="majorBidi" w:cstheme="majorBidi"/>
          <w:b/>
          <w:bCs/>
        </w:rPr>
      </w:pPr>
    </w:p>
    <w:p w14:paraId="08992E6F" w14:textId="77777777" w:rsidR="008D2C6D" w:rsidRDefault="008D2C6D" w:rsidP="009E3ED0">
      <w:pPr>
        <w:jc w:val="center"/>
        <w:rPr>
          <w:rFonts w:asciiTheme="majorBidi" w:hAnsiTheme="majorBidi" w:cstheme="majorBidi"/>
          <w:b/>
          <w:bCs/>
        </w:rPr>
      </w:pPr>
    </w:p>
    <w:p w14:paraId="0C39438A" w14:textId="15B2D4C4" w:rsidR="00252691" w:rsidRDefault="009E3ED0" w:rsidP="009E3ED0">
      <w:pPr>
        <w:jc w:val="center"/>
        <w:rPr>
          <w:rFonts w:asciiTheme="majorBidi" w:hAnsiTheme="majorBidi" w:cstheme="majorBidi"/>
          <w:b/>
          <w:bCs/>
        </w:rPr>
      </w:pPr>
      <w:r w:rsidRPr="009E3ED0">
        <w:rPr>
          <w:rFonts w:asciiTheme="majorBidi" w:hAnsiTheme="majorBidi" w:cstheme="majorBidi"/>
          <w:b/>
          <w:bCs/>
        </w:rPr>
        <w:t>Text Mining Analysis of Major Quality Dimensions in Wearable Devices</w:t>
      </w:r>
    </w:p>
    <w:p w14:paraId="631240EC" w14:textId="47569A27" w:rsidR="00082698" w:rsidRDefault="00082698">
      <w:pPr>
        <w:rPr>
          <w:rFonts w:asciiTheme="majorBidi" w:hAnsiTheme="majorBidi" w:cstheme="majorBidi"/>
          <w:b/>
          <w:bCs/>
        </w:rPr>
      </w:pPr>
      <w:r w:rsidRPr="00082698">
        <w:rPr>
          <w:rFonts w:asciiTheme="majorBidi" w:hAnsiTheme="majorBidi" w:cstheme="majorBidi"/>
          <w:b/>
          <w:bCs/>
        </w:rPr>
        <w:t>Final List:</w:t>
      </w:r>
    </w:p>
    <w:p w14:paraId="6064B47D" w14:textId="77777777" w:rsidR="00377054" w:rsidRPr="00377054" w:rsidRDefault="00377054">
      <w:pPr>
        <w:rPr>
          <w:rFonts w:asciiTheme="majorBidi" w:hAnsiTheme="majorBidi" w:cstheme="majorBidi"/>
        </w:rPr>
      </w:pPr>
    </w:p>
    <w:tbl>
      <w:tblPr>
        <w:tblStyle w:val="TableGrid"/>
        <w:tblW w:w="0" w:type="auto"/>
        <w:tblLook w:val="04A0" w:firstRow="1" w:lastRow="0" w:firstColumn="1" w:lastColumn="0" w:noHBand="0" w:noVBand="1"/>
      </w:tblPr>
      <w:tblGrid>
        <w:gridCol w:w="4316"/>
        <w:gridCol w:w="4409"/>
        <w:gridCol w:w="4225"/>
      </w:tblGrid>
      <w:tr w:rsidR="00082698" w:rsidRPr="00BE15E7" w14:paraId="35C5C4B5" w14:textId="77777777" w:rsidTr="00157D02">
        <w:tc>
          <w:tcPr>
            <w:tcW w:w="4316" w:type="dxa"/>
            <w:shd w:val="clear" w:color="auto" w:fill="BFBFBF" w:themeFill="background1" w:themeFillShade="BF"/>
          </w:tcPr>
          <w:p w14:paraId="336CD885" w14:textId="77777777" w:rsidR="00082698" w:rsidRPr="00BE15E7" w:rsidRDefault="00082698" w:rsidP="00157D02">
            <w:pPr>
              <w:jc w:val="center"/>
              <w:rPr>
                <w:rFonts w:asciiTheme="majorBidi" w:hAnsiTheme="majorBidi" w:cstheme="majorBidi"/>
                <w:b/>
                <w:bCs/>
              </w:rPr>
            </w:pPr>
            <w:r w:rsidRPr="00BE15E7">
              <w:rPr>
                <w:rFonts w:asciiTheme="majorBidi" w:hAnsiTheme="majorBidi" w:cstheme="majorBidi"/>
                <w:b/>
                <w:bCs/>
              </w:rPr>
              <w:t>Construct</w:t>
            </w:r>
          </w:p>
        </w:tc>
        <w:tc>
          <w:tcPr>
            <w:tcW w:w="4409" w:type="dxa"/>
            <w:shd w:val="clear" w:color="auto" w:fill="BFBFBF" w:themeFill="background1" w:themeFillShade="BF"/>
          </w:tcPr>
          <w:p w14:paraId="71BB2E18" w14:textId="77777777" w:rsidR="00082698" w:rsidRPr="00BE15E7" w:rsidRDefault="00082698" w:rsidP="00157D02">
            <w:pPr>
              <w:jc w:val="center"/>
              <w:rPr>
                <w:rFonts w:asciiTheme="majorBidi" w:hAnsiTheme="majorBidi" w:cstheme="majorBidi"/>
                <w:b/>
                <w:bCs/>
              </w:rPr>
            </w:pPr>
            <w:r>
              <w:rPr>
                <w:rFonts w:asciiTheme="majorBidi" w:hAnsiTheme="majorBidi" w:cstheme="majorBidi"/>
                <w:b/>
                <w:bCs/>
              </w:rPr>
              <w:t>Related</w:t>
            </w:r>
            <w:r w:rsidRPr="00BE15E7">
              <w:rPr>
                <w:rFonts w:asciiTheme="majorBidi" w:hAnsiTheme="majorBidi" w:cstheme="majorBidi"/>
                <w:b/>
                <w:bCs/>
              </w:rPr>
              <w:t xml:space="preserve"> Terms</w:t>
            </w:r>
            <w:r>
              <w:rPr>
                <w:rFonts w:asciiTheme="majorBidi" w:hAnsiTheme="majorBidi" w:cstheme="majorBidi"/>
                <w:b/>
                <w:bCs/>
              </w:rPr>
              <w:t xml:space="preserve"> (Based on the literature – Survey Items)</w:t>
            </w:r>
          </w:p>
        </w:tc>
        <w:tc>
          <w:tcPr>
            <w:tcW w:w="4225" w:type="dxa"/>
            <w:shd w:val="clear" w:color="auto" w:fill="BFBFBF" w:themeFill="background1" w:themeFillShade="BF"/>
          </w:tcPr>
          <w:p w14:paraId="34E44F5F" w14:textId="77777777" w:rsidR="00082698" w:rsidRPr="00BE15E7" w:rsidRDefault="00082698" w:rsidP="00157D02">
            <w:pPr>
              <w:jc w:val="center"/>
              <w:rPr>
                <w:rFonts w:asciiTheme="majorBidi" w:hAnsiTheme="majorBidi" w:cstheme="majorBidi"/>
                <w:b/>
                <w:bCs/>
              </w:rPr>
            </w:pPr>
            <w:r w:rsidRPr="00BE15E7">
              <w:rPr>
                <w:rFonts w:asciiTheme="majorBidi" w:hAnsiTheme="majorBidi" w:cstheme="majorBidi"/>
                <w:b/>
                <w:bCs/>
              </w:rPr>
              <w:t>Related Studies</w:t>
            </w:r>
          </w:p>
        </w:tc>
      </w:tr>
      <w:tr w:rsidR="00082698" w:rsidRPr="004A372E" w14:paraId="3C216DED" w14:textId="77777777" w:rsidTr="00157D02">
        <w:tc>
          <w:tcPr>
            <w:tcW w:w="4316" w:type="dxa"/>
          </w:tcPr>
          <w:p w14:paraId="7F181B62" w14:textId="77777777" w:rsidR="00082698" w:rsidRDefault="00082698" w:rsidP="00157D02">
            <w:pPr>
              <w:rPr>
                <w:rFonts w:asciiTheme="majorBidi" w:hAnsiTheme="majorBidi" w:cstheme="majorBidi"/>
              </w:rPr>
            </w:pPr>
            <w:r>
              <w:rPr>
                <w:rFonts w:asciiTheme="majorBidi" w:hAnsiTheme="majorBidi" w:cstheme="majorBidi"/>
              </w:rPr>
              <w:t>Hedonic Motivation (Intrinsic Motivation))</w:t>
            </w:r>
          </w:p>
        </w:tc>
        <w:tc>
          <w:tcPr>
            <w:tcW w:w="4409" w:type="dxa"/>
          </w:tcPr>
          <w:p w14:paraId="5ADF7151" w14:textId="1A9A94A5" w:rsidR="00082698" w:rsidRDefault="00194A3F" w:rsidP="00157D02">
            <w:pPr>
              <w:rPr>
                <w:rFonts w:asciiTheme="majorBidi" w:hAnsiTheme="majorBidi" w:cstheme="majorBidi"/>
              </w:rPr>
            </w:pPr>
            <w:r>
              <w:rPr>
                <w:rFonts w:asciiTheme="majorBidi" w:hAnsiTheme="majorBidi" w:cstheme="majorBidi"/>
              </w:rPr>
              <w:t>e</w:t>
            </w:r>
            <w:r w:rsidR="00082698" w:rsidRPr="00C04798">
              <w:rPr>
                <w:rFonts w:asciiTheme="majorBidi" w:hAnsiTheme="majorBidi" w:cstheme="majorBidi"/>
              </w:rPr>
              <w:t>njoyable</w:t>
            </w:r>
            <w:r w:rsidR="00082698">
              <w:rPr>
                <w:rFonts w:asciiTheme="majorBidi" w:hAnsiTheme="majorBidi" w:cstheme="majorBidi"/>
              </w:rPr>
              <w:t xml:space="preserve">, </w:t>
            </w:r>
            <w:r w:rsidR="00082698" w:rsidRPr="00DB1CB8">
              <w:rPr>
                <w:rFonts w:asciiTheme="majorBidi" w:hAnsiTheme="majorBidi" w:cstheme="majorBidi"/>
              </w:rPr>
              <w:t>enjoyment</w:t>
            </w:r>
            <w:r w:rsidR="00082698">
              <w:rPr>
                <w:rFonts w:asciiTheme="majorBidi" w:hAnsiTheme="majorBidi" w:cstheme="majorBidi"/>
              </w:rPr>
              <w:t xml:space="preserve">, </w:t>
            </w:r>
            <w:r w:rsidR="00D46EC3">
              <w:rPr>
                <w:rFonts w:asciiTheme="majorBidi" w:hAnsiTheme="majorBidi" w:cstheme="majorBidi"/>
              </w:rPr>
              <w:t xml:space="preserve">enjoy, </w:t>
            </w:r>
            <w:r w:rsidR="00082698">
              <w:rPr>
                <w:rFonts w:asciiTheme="majorBidi" w:hAnsiTheme="majorBidi" w:cstheme="majorBidi"/>
              </w:rPr>
              <w:t>p</w:t>
            </w:r>
            <w:r w:rsidR="00082698" w:rsidRPr="00FA5FA6">
              <w:rPr>
                <w:rFonts w:asciiTheme="majorBidi" w:hAnsiTheme="majorBidi" w:cstheme="majorBidi"/>
              </w:rPr>
              <w:t>leasant</w:t>
            </w:r>
            <w:r w:rsidR="00082698">
              <w:rPr>
                <w:rFonts w:asciiTheme="majorBidi" w:hAnsiTheme="majorBidi" w:cstheme="majorBidi"/>
              </w:rPr>
              <w:t>,</w:t>
            </w:r>
            <w:r w:rsidR="00082698">
              <w:t xml:space="preserve"> </w:t>
            </w:r>
            <w:r w:rsidR="00D46EC3" w:rsidRPr="007E4C95">
              <w:rPr>
                <w:rFonts w:asciiTheme="majorBidi" w:hAnsiTheme="majorBidi" w:cstheme="majorBidi"/>
              </w:rPr>
              <w:t xml:space="preserve">flow experience, </w:t>
            </w:r>
            <w:r w:rsidR="00082698" w:rsidRPr="00E969FC">
              <w:rPr>
                <w:rFonts w:asciiTheme="majorBidi" w:hAnsiTheme="majorBidi" w:cstheme="majorBidi"/>
              </w:rPr>
              <w:t>pleasur</w:t>
            </w:r>
            <w:r w:rsidR="00082698">
              <w:rPr>
                <w:rFonts w:asciiTheme="majorBidi" w:hAnsiTheme="majorBidi" w:cstheme="majorBidi"/>
              </w:rPr>
              <w:t xml:space="preserve">e, fun, </w:t>
            </w:r>
            <w:r w:rsidR="00082698" w:rsidRPr="00140542">
              <w:rPr>
                <w:rFonts w:asciiTheme="majorBidi" w:hAnsiTheme="majorBidi" w:cstheme="majorBidi"/>
              </w:rPr>
              <w:t>interesting</w:t>
            </w:r>
            <w:r w:rsidR="00082698">
              <w:rPr>
                <w:rFonts w:asciiTheme="majorBidi" w:hAnsiTheme="majorBidi" w:cstheme="majorBidi"/>
              </w:rPr>
              <w:t xml:space="preserve">, </w:t>
            </w:r>
            <w:r w:rsidR="00082698" w:rsidRPr="00DB1CB8">
              <w:rPr>
                <w:rFonts w:asciiTheme="majorBidi" w:hAnsiTheme="majorBidi" w:cstheme="majorBidi"/>
              </w:rPr>
              <w:t>satisfied</w:t>
            </w:r>
            <w:r w:rsidR="00082698">
              <w:rPr>
                <w:rFonts w:asciiTheme="majorBidi" w:hAnsiTheme="majorBidi" w:cstheme="majorBidi"/>
              </w:rPr>
              <w:t xml:space="preserve">, </w:t>
            </w:r>
            <w:r w:rsidR="00F04376">
              <w:rPr>
                <w:rFonts w:asciiTheme="majorBidi" w:hAnsiTheme="majorBidi" w:cstheme="majorBidi"/>
              </w:rPr>
              <w:t xml:space="preserve">satisfaction, </w:t>
            </w:r>
            <w:r w:rsidR="00082698" w:rsidRPr="00E969FC">
              <w:rPr>
                <w:rFonts w:asciiTheme="majorBidi" w:hAnsiTheme="majorBidi" w:cstheme="majorBidi"/>
              </w:rPr>
              <w:t>feel good</w:t>
            </w:r>
            <w:r w:rsidR="00082698">
              <w:rPr>
                <w:rFonts w:asciiTheme="majorBidi" w:hAnsiTheme="majorBidi" w:cstheme="majorBidi"/>
              </w:rPr>
              <w:t xml:space="preserve">, </w:t>
            </w:r>
            <w:r w:rsidR="00D46EC3" w:rsidRPr="007E4C95">
              <w:rPr>
                <w:rFonts w:asciiTheme="majorBidi" w:hAnsiTheme="majorBidi" w:cstheme="majorBidi"/>
              </w:rPr>
              <w:t>happiness</w:t>
            </w:r>
            <w:r w:rsidR="00D46EC3">
              <w:rPr>
                <w:rFonts w:asciiTheme="majorBidi" w:hAnsiTheme="majorBidi" w:cstheme="majorBidi"/>
              </w:rPr>
              <w:t xml:space="preserve">, happy, </w:t>
            </w:r>
            <w:r w:rsidR="00082698" w:rsidRPr="00E969FC">
              <w:rPr>
                <w:rFonts w:asciiTheme="majorBidi" w:hAnsiTheme="majorBidi" w:cstheme="majorBidi"/>
              </w:rPr>
              <w:t>happier</w:t>
            </w:r>
            <w:r w:rsidR="00082698">
              <w:rPr>
                <w:rFonts w:asciiTheme="majorBidi" w:hAnsiTheme="majorBidi" w:cstheme="majorBidi"/>
              </w:rPr>
              <w:t>, e</w:t>
            </w:r>
            <w:r w:rsidR="00082698" w:rsidRPr="006A7B77">
              <w:rPr>
                <w:rFonts w:asciiTheme="majorBidi" w:hAnsiTheme="majorBidi" w:cstheme="majorBidi"/>
              </w:rPr>
              <w:t>ntertainment</w:t>
            </w:r>
            <w:r w:rsidR="00082698">
              <w:rPr>
                <w:rFonts w:asciiTheme="majorBidi" w:hAnsiTheme="majorBidi" w:cstheme="majorBidi"/>
              </w:rPr>
              <w:t>,</w:t>
            </w:r>
            <w:r w:rsidR="003F5F09">
              <w:rPr>
                <w:rFonts w:asciiTheme="majorBidi" w:hAnsiTheme="majorBidi" w:cstheme="majorBidi"/>
              </w:rPr>
              <w:t xml:space="preserve"> entertain, </w:t>
            </w:r>
            <w:r w:rsidR="00082698" w:rsidRPr="002B5B5E">
              <w:rPr>
                <w:rFonts w:asciiTheme="majorBidi" w:hAnsiTheme="majorBidi" w:cstheme="majorBidi"/>
              </w:rPr>
              <w:t>exciting</w:t>
            </w:r>
            <w:r w:rsidR="00082698">
              <w:rPr>
                <w:rFonts w:asciiTheme="majorBidi" w:hAnsiTheme="majorBidi" w:cstheme="majorBidi"/>
              </w:rPr>
              <w:t xml:space="preserve">, </w:t>
            </w:r>
            <w:r w:rsidR="00D46EC3" w:rsidRPr="00506EC7">
              <w:rPr>
                <w:rFonts w:asciiTheme="majorBidi" w:hAnsiTheme="majorBidi" w:cstheme="majorBidi"/>
              </w:rPr>
              <w:t>playfulness</w:t>
            </w:r>
            <w:r w:rsidR="00D46EC3">
              <w:rPr>
                <w:rFonts w:asciiTheme="majorBidi" w:hAnsiTheme="majorBidi" w:cstheme="majorBidi"/>
              </w:rPr>
              <w:t xml:space="preserve">, playful,  </w:t>
            </w:r>
            <w:r w:rsidR="00D46EC3" w:rsidRPr="00C633A8">
              <w:rPr>
                <w:rFonts w:asciiTheme="majorBidi" w:hAnsiTheme="majorBidi" w:cstheme="majorBidi"/>
              </w:rPr>
              <w:t>feeling of accomplishment</w:t>
            </w:r>
            <w:r w:rsidR="00D46EC3">
              <w:rPr>
                <w:rFonts w:asciiTheme="majorBidi" w:hAnsiTheme="majorBidi" w:cstheme="majorBidi"/>
              </w:rPr>
              <w:t>,</w:t>
            </w:r>
          </w:p>
          <w:p w14:paraId="490B0DDC" w14:textId="77777777" w:rsidR="00082698" w:rsidRDefault="00082698" w:rsidP="00157D02">
            <w:pPr>
              <w:rPr>
                <w:rFonts w:asciiTheme="majorBidi" w:hAnsiTheme="majorBidi" w:cstheme="majorBidi"/>
              </w:rPr>
            </w:pPr>
          </w:p>
          <w:p w14:paraId="0003AB05" w14:textId="39782803" w:rsidR="00082698" w:rsidRDefault="00082698" w:rsidP="00157D02">
            <w:pPr>
              <w:rPr>
                <w:rFonts w:asciiTheme="majorBidi" w:hAnsiTheme="majorBidi" w:cstheme="majorBidi"/>
              </w:rPr>
            </w:pPr>
          </w:p>
        </w:tc>
        <w:tc>
          <w:tcPr>
            <w:tcW w:w="4225" w:type="dxa"/>
          </w:tcPr>
          <w:p w14:paraId="27C498AA" w14:textId="77777777" w:rsidR="00082698" w:rsidRPr="004A372E" w:rsidRDefault="00082698" w:rsidP="00157D02">
            <w:pPr>
              <w:rPr>
                <w:rFonts w:asciiTheme="majorBidi" w:hAnsiTheme="majorBidi" w:cstheme="majorBidi"/>
              </w:rPr>
            </w:pPr>
            <w:r>
              <w:rPr>
                <w:rFonts w:asciiTheme="majorBidi" w:hAnsiTheme="majorBidi" w:cstheme="majorBidi"/>
              </w:rPr>
              <w:fldChar w:fldCharType="begin"/>
            </w:r>
            <w:r w:rsidRPr="00781B65">
              <w:rPr>
                <w:rFonts w:asciiTheme="majorBidi" w:hAnsiTheme="majorBidi" w:cstheme="majorBidi"/>
              </w:rPr>
              <w:instrText xml:space="preserve"> ADDIN ZOTERO_ITEM CSL_CITATION {"citationID":"q1xB4G7U","properties":{"formattedCitation":"(Fagan et al., 2008)","plainCitation":"(Fagan et al., 2008)","noteIndex":0},"citationItems":[{"id":4557,"uris":["http://zotero.org/groups/2521412/items/ZE7F9WR3"],"itemData":{"id":4557,"type":"article-journal","abstract":"This research utilizes the Integrated Model of Technology Acceptance (IMTA) to study the intention to use computers among first line managers in a mid-sized manufacturing organization (n= 172). As hypothesized, the study found I) a positive relationship between extrinsic motivation and behavioral intention to use computers, 2) a positive relationship between perceived ease of use and behavioral intention to use computers, 3) a positive relationship between intrinsic motivation and extrinsic motivation, 4) a positive relationship between perceived ease of use and extrinsic motivation, and 5) a positive relationship between intrinsic motivation and percei</w:instrText>
            </w:r>
            <w:r w:rsidRPr="00F365F7">
              <w:rPr>
                <w:rFonts w:asciiTheme="majorBidi" w:hAnsiTheme="majorBidi" w:cstheme="majorBidi"/>
              </w:rPr>
              <w:instrText>ved ease of use. However, the hypothesi</w:instrText>
            </w:r>
            <w:r w:rsidRPr="0011147E">
              <w:rPr>
                <w:rFonts w:asciiTheme="majorBidi" w:hAnsiTheme="majorBidi" w:cstheme="majorBidi"/>
                <w:lang w:val="fr-FR"/>
              </w:rPr>
              <w:instrText xml:space="preserve">s that intrinsic motivation would have a positive relationship to behavioral intention to use computers was not supported. This work makes a needed contribution to the literature by validating the IMTA with a group of real-world users, and suggests that the model may provide a useful foundation for future research in this area.","container-title":"Journal of Computer Information Systems","language":"en","source":"Zotero","title":"Exploring the Intention to Use Computers: An Empirical Investigation of the Role of Intrinsic Motiva","author":[{"family":"Fagan","given":"Mary Helen"},{"family":"Neill","given":"Stern"},{"family":"Wooldridge","given":"Barbara Ross"}],"issued":{"date-parts":[["2008"]]}}}],"schema":"https://github.com/citation-style-language/schema/raw/master/csl-citation.json"} </w:instrText>
            </w:r>
            <w:r>
              <w:rPr>
                <w:rFonts w:asciiTheme="majorBidi" w:hAnsiTheme="majorBidi" w:cstheme="majorBidi"/>
              </w:rPr>
              <w:fldChar w:fldCharType="separate"/>
            </w:r>
            <w:r w:rsidRPr="0011147E">
              <w:rPr>
                <w:rFonts w:ascii="Times New Roman" w:hAnsi="Times New Roman" w:cs="Times New Roman"/>
                <w:lang w:val="fr-FR"/>
              </w:rPr>
              <w:t>(Fagan et al., 2008)</w:t>
            </w:r>
            <w:r>
              <w:rPr>
                <w:rFonts w:asciiTheme="majorBidi" w:hAnsiTheme="majorBidi" w:cstheme="majorBidi"/>
              </w:rPr>
              <w:fldChar w:fldCharType="end"/>
            </w:r>
            <w:r w:rsidRPr="00FA4EB7">
              <w:rPr>
                <w:rFonts w:asciiTheme="majorBidi" w:hAnsiTheme="majorBidi" w:cstheme="majorBidi"/>
                <w:lang w:val="fr-FR"/>
              </w:rPr>
              <w:t>,</w:t>
            </w:r>
            <w:r w:rsidRPr="0011147E">
              <w:rPr>
                <w:rFonts w:asciiTheme="majorBidi" w:hAnsiTheme="majorBidi" w:cstheme="majorBidi"/>
                <w:lang w:val="fr-FR"/>
              </w:rPr>
              <w:t xml:space="preserve"> </w:t>
            </w:r>
            <w:r>
              <w:rPr>
                <w:rFonts w:asciiTheme="majorBidi" w:hAnsiTheme="majorBidi" w:cstheme="majorBidi"/>
              </w:rPr>
              <w:fldChar w:fldCharType="begin"/>
            </w:r>
            <w:r w:rsidRPr="0011147E">
              <w:rPr>
                <w:rFonts w:asciiTheme="majorBidi" w:hAnsiTheme="majorBidi" w:cstheme="majorBidi"/>
                <w:lang w:val="fr-FR"/>
              </w:rPr>
              <w:instrText xml:space="preserve"> ADDIN ZOTERO_ITEM CSL_CITATION {"citationID":"wSMt1QvB","properties":{"formattedCitation":"(Allam et al., 2019)","plainCitation":"(Allam et al., 2019)","noteIndex":0},"citationItems":[{"id":4555,"uris":["http://zotero.org/groups/2521412/items/8XWS26L7"],"itemData":{"id":4555,"type":"article-journal","container-title":"International Journal of Information Management","DOI":"10.1016/j.ijinfomgt.2018.11.005","ISSN":"02684012","journalAbbreviation":"International Journal of Information Management","language":"en","page":"211-222","source":"DOI.org (Crossref)","title":"Applying a multi-dimensional hedonic concept of intrinsic motivation on social tagging tools: A theoretical model and empirical validation","title-short":"Applying a multi-dimensional hedonic concept of intrinsic motivation on social tagging tools","volume":"45","author":[{"family":"Allam","given":"Hesham"},{"family":"Bliemel","given":"Michael"},{"family":"Spiteri","given":"Louise"},{"family":"Blustein","given":"James"},{"family":"Ali-Hassan","given":"Hossam"}],"issued":{"date-parts":[["2019",4]]}}}],"schema":"https://github.com/citation-style-language/schema/raw/master/csl-citation.json"} </w:instrText>
            </w:r>
            <w:r>
              <w:rPr>
                <w:rFonts w:asciiTheme="majorBidi" w:hAnsiTheme="majorBidi" w:cstheme="majorBidi"/>
              </w:rPr>
              <w:fldChar w:fldCharType="separate"/>
            </w:r>
            <w:r w:rsidRPr="0011147E">
              <w:rPr>
                <w:rFonts w:ascii="Times New Roman" w:hAnsi="Times New Roman" w:cs="Times New Roman"/>
                <w:lang w:val="fr-FR"/>
              </w:rPr>
              <w:t>(Allam et al., 2019)</w:t>
            </w:r>
            <w:r>
              <w:rPr>
                <w:rFonts w:asciiTheme="majorBidi" w:hAnsiTheme="majorBidi" w:cstheme="majorBidi"/>
              </w:rPr>
              <w:fldChar w:fldCharType="end"/>
            </w:r>
            <w:r w:rsidRPr="00FA4EB7">
              <w:rPr>
                <w:rFonts w:asciiTheme="majorBidi" w:hAnsiTheme="majorBidi" w:cstheme="majorBidi"/>
                <w:lang w:val="fr-FR"/>
              </w:rPr>
              <w:t>,</w:t>
            </w:r>
            <w:r w:rsidRPr="00F14E35">
              <w:rPr>
                <w:rFonts w:asciiTheme="majorBidi" w:hAnsiTheme="majorBidi" w:cstheme="majorBidi"/>
                <w:lang w:val="fr-FR"/>
              </w:rPr>
              <w:t xml:space="preserve"> </w:t>
            </w:r>
            <w:r>
              <w:rPr>
                <w:rFonts w:asciiTheme="majorBidi" w:hAnsiTheme="majorBidi" w:cstheme="majorBidi"/>
              </w:rPr>
              <w:fldChar w:fldCharType="begin"/>
            </w:r>
            <w:r w:rsidRPr="00F14E35">
              <w:rPr>
                <w:rFonts w:asciiTheme="majorBidi" w:hAnsiTheme="majorBidi" w:cstheme="majorBidi"/>
                <w:lang w:val="fr-FR"/>
              </w:rPr>
              <w:instrText xml:space="preserve"> ADDIN ZOTERO_ITEM CSL_CITATION {"citationID":"634vFejI","properties":{"formattedCitation":"(Waterman et al., 2008)","plainCitation":"(Waterman et al., 2008)","noteIndex":0},"citationItems":[{"id":4553,"uris":["http://zotero.org/groups/2521412/items/WMIMUZBS"],"itemData":{"id":4553,"type":"article-journal","abstract":"The distinction between hedonic enjoyment and eudaimonia was evaluated in three data sets involving use of the Personally Expressive Activities Questionnaire—Standard Form (PEAQ-S) with college student samples (n &gt; 200 in each sample). Indices of these two conceptions of happiness were strongly and reliably related across the three samples. Di</w:instrText>
            </w:r>
            <w:r>
              <w:rPr>
                <w:rFonts w:asciiTheme="majorBidi" w:hAnsiTheme="majorBidi" w:cstheme="majorBidi"/>
              </w:rPr>
              <w:instrText>ﬀ</w:instrText>
            </w:r>
            <w:r w:rsidRPr="00F14E35">
              <w:rPr>
                <w:rFonts w:asciiTheme="majorBidi" w:hAnsiTheme="majorBidi" w:cstheme="majorBidi"/>
                <w:lang w:val="fr-FR"/>
              </w:rPr>
              <w:instrText>erences between these two conceptions of happiness were evaluated in two ways. First, we examined and compared correlations of hedonic enjoyment and eudaimonia with variables related to intrinsic motivation. Zero-order correlations involving hedonic enjoyment were signi</w:instrText>
            </w:r>
            <w:r>
              <w:rPr>
                <w:rFonts w:asciiTheme="majorBidi" w:hAnsiTheme="majorBidi" w:cstheme="majorBidi"/>
              </w:rPr>
              <w:instrText>ﬁ</w:instrText>
            </w:r>
            <w:r w:rsidRPr="00F14E35">
              <w:rPr>
                <w:rFonts w:asciiTheme="majorBidi" w:hAnsiTheme="majorBidi" w:cstheme="majorBidi"/>
                <w:lang w:val="fr-FR"/>
              </w:rPr>
              <w:instrText>cantly stronger with respect to measures of self-determination and interest than were the corresponding correlations involving feelings of personal expressiveness (eudaimonia). In contrast, correlations involving eudaimonia were signi</w:instrText>
            </w:r>
            <w:r>
              <w:rPr>
                <w:rFonts w:asciiTheme="majorBidi" w:hAnsiTheme="majorBidi" w:cstheme="majorBidi"/>
              </w:rPr>
              <w:instrText>ﬁ</w:instrText>
            </w:r>
            <w:r w:rsidRPr="00F14E35">
              <w:rPr>
                <w:rFonts w:asciiTheme="majorBidi" w:hAnsiTheme="majorBidi" w:cstheme="majorBidi"/>
                <w:lang w:val="fr-FR"/>
              </w:rPr>
              <w:instrText>cantly stronger with measures of the balance of challenges and skills, self-realization values, e</w:instrText>
            </w:r>
            <w:r>
              <w:rPr>
                <w:rFonts w:asciiTheme="majorBidi" w:hAnsiTheme="majorBidi" w:cstheme="majorBidi"/>
              </w:rPr>
              <w:instrText>ﬀ</w:instrText>
            </w:r>
            <w:r w:rsidRPr="00F14E35">
              <w:rPr>
                <w:rFonts w:asciiTheme="majorBidi" w:hAnsiTheme="majorBidi" w:cstheme="majorBidi"/>
                <w:lang w:val="fr-FR"/>
              </w:rPr>
              <w:instrText>ort, and importance than were the corresponding correlations with hedonic enjoyment. Second, we empirically distinguished between activities for which both hedonic enjoyment and eudaimonia are present (intrinsically motivated activities) and activities for which hedonic enjoyment alone is present (hedonically enjoyed activities). Intrinsically motivated activities were judged to be signi</w:instrText>
            </w:r>
            <w:r>
              <w:rPr>
                <w:rFonts w:asciiTheme="majorBidi" w:hAnsiTheme="majorBidi" w:cstheme="majorBidi"/>
              </w:rPr>
              <w:instrText>ﬁ</w:instrText>
            </w:r>
            <w:r w:rsidRPr="00F14E35">
              <w:rPr>
                <w:rFonts w:asciiTheme="majorBidi" w:hAnsiTheme="majorBidi" w:cstheme="majorBidi"/>
                <w:lang w:val="fr-FR"/>
              </w:rPr>
              <w:instrText>cantly higher with respect to measures of the balance of challenges and skills, self-realization values, e</w:instrText>
            </w:r>
            <w:r>
              <w:rPr>
                <w:rFonts w:asciiTheme="majorBidi" w:hAnsiTheme="majorBidi" w:cstheme="majorBidi"/>
              </w:rPr>
              <w:instrText>ﬀ</w:instrText>
            </w:r>
            <w:r w:rsidRPr="00F14E35">
              <w:rPr>
                <w:rFonts w:asciiTheme="majorBidi" w:hAnsiTheme="majorBidi" w:cstheme="majorBidi"/>
                <w:lang w:val="fr-FR"/>
              </w:rPr>
              <w:instrText xml:space="preserve">ort, importance, interest, and </w:instrText>
            </w:r>
            <w:r>
              <w:rPr>
                <w:rFonts w:asciiTheme="majorBidi" w:hAnsiTheme="majorBidi" w:cstheme="majorBidi"/>
              </w:rPr>
              <w:instrText>ﬂ</w:instrText>
            </w:r>
            <w:r w:rsidRPr="00F14E35">
              <w:rPr>
                <w:rFonts w:asciiTheme="majorBidi" w:hAnsiTheme="majorBidi" w:cstheme="majorBidi"/>
                <w:lang w:val="fr-FR"/>
              </w:rPr>
              <w:instrText>ow experiences. No di</w:instrText>
            </w:r>
            <w:r>
              <w:rPr>
                <w:rFonts w:asciiTheme="majorBidi" w:hAnsiTheme="majorBidi" w:cstheme="majorBidi"/>
              </w:rPr>
              <w:instrText>ﬀ</w:instrText>
            </w:r>
            <w:r w:rsidRPr="00F14E35">
              <w:rPr>
                <w:rFonts w:asciiTheme="majorBidi" w:hAnsiTheme="majorBidi" w:cstheme="majorBidi"/>
                <w:lang w:val="fr-FR"/>
              </w:rPr>
              <w:instrText xml:space="preserve">erences between the two categories of activities were found for self-determination and the frequency with which activities were performed. Given these distinguishable patterns in the two conceptions of happiness, a reconceptualization for the understanding of intrinsic motivation is proposed.","container-title":"Journal of Happiness Studies","DOI":"10.1007/s10902-006-9020-7","ISSN":"1389-4978, 1573-7780","issue":"1","journalAbbreviation":"J Happiness Stud","language":"en","page":"41-79","source":"DOI.org (Crossref)","title":"The Implications of Two Conceptions of Happiness (Hedonic Enjoyment and Eudaimonia) for the Understanding of Intrinsic Motivation","volume":"9","author":[{"family":"Waterman","given":"Alan S."},{"family":"Schwartz","given":"Seth J."},{"family":"Conti","given":"Regina"}],"issued":{"date-parts":[["2008",1]]}}}],"schema":"https://github.com/citation-style-language/schema/raw/master/csl-citation.json"} </w:instrText>
            </w:r>
            <w:r>
              <w:rPr>
                <w:rFonts w:asciiTheme="majorBidi" w:hAnsiTheme="majorBidi" w:cstheme="majorBidi"/>
              </w:rPr>
              <w:fldChar w:fldCharType="separate"/>
            </w:r>
            <w:r w:rsidRPr="00F14E35">
              <w:rPr>
                <w:rFonts w:ascii="Times New Roman" w:hAnsi="Times New Roman" w:cs="Times New Roman"/>
                <w:lang w:val="fr-FR"/>
              </w:rPr>
              <w:t>(Waterman et al., 2008)</w:t>
            </w:r>
            <w:r>
              <w:rPr>
                <w:rFonts w:asciiTheme="majorBidi" w:hAnsiTheme="majorBidi" w:cstheme="majorBidi"/>
              </w:rPr>
              <w:fldChar w:fldCharType="end"/>
            </w:r>
            <w:r w:rsidRPr="00394926">
              <w:rPr>
                <w:rFonts w:asciiTheme="majorBidi" w:hAnsiTheme="majorBidi" w:cstheme="majorBidi"/>
                <w:lang w:val="fr-FR"/>
              </w:rPr>
              <w:t>,</w:t>
            </w:r>
            <w:r w:rsidRPr="00F14E35">
              <w:rPr>
                <w:rFonts w:asciiTheme="majorBidi" w:hAnsiTheme="majorBidi" w:cstheme="majorBidi"/>
                <w:lang w:val="fr-FR"/>
              </w:rPr>
              <w:t xml:space="preserve"> </w:t>
            </w:r>
            <w:r>
              <w:rPr>
                <w:rFonts w:asciiTheme="majorBidi" w:hAnsiTheme="majorBidi" w:cstheme="majorBidi"/>
              </w:rPr>
              <w:fldChar w:fldCharType="begin"/>
            </w:r>
            <w:r>
              <w:rPr>
                <w:rFonts w:asciiTheme="majorBidi" w:hAnsiTheme="majorBidi" w:cstheme="majorBidi"/>
                <w:lang w:val="fr-FR"/>
              </w:rPr>
              <w:instrText xml:space="preserve"> ADDIN ZOTERO_ITEM CSL_CITATION {"citationID":"vw6EDV4v","properties":{"formattedCitation":"(Wang &amp; Scheepers, 2012)","plainCitation":"(Wang &amp; Scheepers, 2012)","noteIndex":0},"citationItems":[{"id":4551,"uris":["http://zotero.org/groups/2521412/items/QCHI7DEA"],"itemData":{"id":4551,"type":"article-journal","abstract":"Although user acceptance of entertainment-oriented information systems (IS), which are called Hedonic IS (HIS), has drawn considerable attention in literature, our understanding of user acceptance of HIS is still limited. This article focuses on exploring the intrinsic motivations of HIS acceptance from a unique perspective. It proposes a hybrid HIS acceptance model that considers the unique characteristics of HIS and the multiple conceptual identities of an HIS user. The model integrates intrinsic motivation factors from Hedonic theory, Flow theory, and the PAD (Pleasure, Arousal, and Dominance) emotion model with the Technology Acceptance Model. The proposed hybrid HIS acceptance model has been empirically tested by a quantitative field survey. The results indicate that emotional responses, imaginal responses, and flow experience are three main predictors of HIS acceptance.","container-title":"Communications of the Association for Information Systems","DOI":"10.17705/1CAIS.03017","ISSN":"15293181","journalAbbreviation":"CAIS","language":"en","source":"DOI.org (Crossref)","title":"Understanding the Intrinsic Motivations of User Acceptance of Hedonic Information Systems: Towards a Unified Research Model","title-short":"Understanding the Intrinsic Motivations of User Acceptance of Hedonic Information Systems","URL":"https://aisel.aisnet.org/cais/vol30/iss1/17","volume":"30","author":[{"family":"Wang","given":"Zhihuan"},{"family":"Scheepers","given":"Helana"}],"accessed":{"date-parts":[["2022",12,19]]},"issued":{"date-parts":[["2012"]]}}}],"schema":"https://github.com/citation-style-language/schema/raw/master/csl-citation.json"} </w:instrText>
            </w:r>
            <w:r>
              <w:rPr>
                <w:rFonts w:asciiTheme="majorBidi" w:hAnsiTheme="majorBidi" w:cstheme="majorBidi"/>
              </w:rPr>
              <w:fldChar w:fldCharType="separate"/>
            </w:r>
            <w:r w:rsidRPr="00F14E35">
              <w:rPr>
                <w:rFonts w:ascii="Times New Roman" w:hAnsi="Times New Roman" w:cs="Times New Roman"/>
                <w:lang w:val="fr-FR"/>
              </w:rPr>
              <w:t>(Wang &amp; Scheepers, 2012)</w:t>
            </w:r>
            <w:r>
              <w:rPr>
                <w:rFonts w:asciiTheme="majorBidi" w:hAnsiTheme="majorBidi" w:cstheme="majorBidi"/>
              </w:rPr>
              <w:fldChar w:fldCharType="end"/>
            </w:r>
            <w:r w:rsidRPr="00394926">
              <w:rPr>
                <w:rFonts w:asciiTheme="majorBidi" w:hAnsiTheme="majorBidi" w:cstheme="majorBidi"/>
                <w:lang w:val="fr-FR"/>
              </w:rPr>
              <w:t xml:space="preserve">, </w:t>
            </w:r>
            <w:r>
              <w:rPr>
                <w:rFonts w:asciiTheme="majorBidi" w:hAnsiTheme="majorBidi" w:cstheme="majorBidi"/>
              </w:rPr>
              <w:fldChar w:fldCharType="begin"/>
            </w:r>
            <w:r w:rsidRPr="00394926">
              <w:rPr>
                <w:rFonts w:asciiTheme="majorBidi" w:hAnsiTheme="majorBidi" w:cstheme="majorBidi"/>
                <w:lang w:val="fr-FR"/>
              </w:rPr>
              <w:instrText xml:space="preserve"> ADDIN ZOTERO_ITEM CSL_CITATION {"citationID":"PykqjZy8","properties":{"formattedCitation":"(Lowry et al., 2012)","plainCitation":"(Lowry et al., 2012)","noteIndex":0},"citationItems":[{"id":4558,"uris":["http://zotero.org/groups/2521412/items/YDHD96VG"],"itemData":{"id":4558,"type":"article","abstract":"Hedonic-motivation systems (HMS) — systems used primarily to fulfill users’ intrinsic motivations — are the elephant in the room for IS research. Growth in HMS sales has outperformed utilitarian-motivation systems (UMS) sales for more than a decade, generating billions in revenue annually; yet IS research focuses mostly on UMS. In this study, we explain the role of intrinsic motivations in systems use and propose the Hedonic-Motivation System Adoption Model (HMSAM) to increase understanding of the adoption of HMS. Instead of a minor, general TAM extension, HMSAM is a HMS-specific system acceptance model grounded in an alternative theoretical perspective grounded in flow-based cognitive absorption (CA). The HMSAM extends van der Heijden’s (2004) model of hedonic system adoption by including CA as a key mediator of perceived ease of use (PEOU) and behavioral intentions to use (BIU) hedonic-motivation systems. Results from experiments involving 665 participants confirm that in a hedonic context, CA is a more powerful and appropriate predictor of BIU than PEOU or joy, and that the effect of PEOU on BIU is fully mediated by CA sub-constructs. This study lays a foundation, provides guidance, and opens up avenues for future HMS, UMS, and mixed-motivation system research.","event-place":"Rochester, NY","genre":"SSRN Scholarly Paper","language":"en","number":"2177442","publisher-place":"Rochester, NY","source":"Social Science Research Network","title":"Taking ‘Fun and Games’ Seriously: Proposing the Hedonic-Motivation System Adoption Model (HMSAM)","title-short":"Taking ‘Fun and Games’ Seriously","URL":"https://papers.ssrn.com/abstract=2177442","author":[{"family":"Lowry","given":"Paul Benjamin"},{"family":"Gaskin","given":"James"},{"family":"Twyman","given":"Nathan"},{"family":"Hammer","given":"Bryan"},{"family":"Roberts","given":"Tom"}],"accessed":{"date-parts":[["2022",12,25]]},"issued":{"date-parts":[["2012",11,11]]}}}],"schema":"https://github.com/citation-style-language/schema/raw/master/csl-citation.json"} </w:instrText>
            </w:r>
            <w:r>
              <w:rPr>
                <w:rFonts w:asciiTheme="majorBidi" w:hAnsiTheme="majorBidi" w:cstheme="majorBidi"/>
              </w:rPr>
              <w:fldChar w:fldCharType="separate"/>
            </w:r>
            <w:r w:rsidRPr="00394926">
              <w:rPr>
                <w:rFonts w:ascii="Times New Roman" w:hAnsi="Times New Roman" w:cs="Times New Roman"/>
                <w:lang w:val="fr-FR"/>
              </w:rPr>
              <w:t>(Lowry et al., 2012)</w:t>
            </w:r>
            <w:r>
              <w:rPr>
                <w:rFonts w:asciiTheme="majorBidi" w:hAnsiTheme="majorBidi" w:cstheme="majorBidi"/>
              </w:rPr>
              <w:fldChar w:fldCharType="end"/>
            </w:r>
            <w:r w:rsidRPr="00394926">
              <w:rPr>
                <w:rFonts w:asciiTheme="majorBidi" w:hAnsiTheme="majorBidi" w:cstheme="majorBidi"/>
                <w:lang w:val="fr-FR"/>
              </w:rPr>
              <w:t xml:space="preserve">, </w:t>
            </w:r>
            <w:r>
              <w:rPr>
                <w:rFonts w:asciiTheme="majorBidi" w:hAnsiTheme="majorBidi" w:cstheme="majorBidi"/>
              </w:rPr>
              <w:fldChar w:fldCharType="begin"/>
            </w:r>
            <w:r w:rsidRPr="00394926">
              <w:rPr>
                <w:rFonts w:asciiTheme="majorBidi" w:hAnsiTheme="majorBidi" w:cstheme="majorBidi"/>
                <w:lang w:val="fr-FR"/>
              </w:rPr>
              <w:instrText xml:space="preserve"> ADDIN ZOTERO_ITEM CSL_CITATION {"citationID":"t8y908f0","properties":{"formattedCitation":"(Hsu &amp; Chiu, 2004)","plainCitation":"(Hsu &amp; Chiu, 2004)","noteIndex":0},"citationItems":[{"id":4573,"uris":["http://zotero.org/groups/2521412/items/K75A55VA"],"itemData":{"id":4573,"type":"article-journal","abstract":"Internet self-efficacy (ISE), or the beliefs in one’s capabilities to organize and execute courses of Internet actions required to produce given attainments, is a potentially important factor to explain the consumers’ decisions in e-commerce use, such as eservice. In this study, we introduce two types of ISE (i.e., general Internet self-efficacy and Web-specific self-efficacy) as new factors that reflect the user’s behavioral control beliefs in e-service acceptance. Using these two constructs as behavioral control factors, we extend and empirically validate the Theory of Planned Behavior (TPB) for the World Wide Web (WWW) context. D 2003 Elsevier B.V. All rights reserved.","container-title":"Decision Support Systems","DOI":"10.1016/j.dss.2003.08.001","ISSN":"01679236","issue":"3","journalAbbreviation":"Decision Support Systems","language":"en","page":"369-381","source":"DOI.org (Crossref)","title":"Internet self-efficacy and electronic service acceptance","volume":"38","author":[{"family":"Hsu","given":"Meng-Hsiang"},{"family":"Chiu","given":"Chao-Min"}],"issued":{"date-parts":[["2004",12]]}}}],"schema":"https://github.com/citation-style-language/schema/raw/master/csl-citation.json"} </w:instrText>
            </w:r>
            <w:r>
              <w:rPr>
                <w:rFonts w:asciiTheme="majorBidi" w:hAnsiTheme="majorBidi" w:cstheme="majorBidi"/>
              </w:rPr>
              <w:fldChar w:fldCharType="separate"/>
            </w:r>
            <w:r w:rsidRPr="00394926">
              <w:rPr>
                <w:rFonts w:ascii="Times New Roman" w:hAnsi="Times New Roman" w:cs="Times New Roman"/>
                <w:lang w:val="fr-FR"/>
              </w:rPr>
              <w:t>(Hsu &amp; Chiu, 2004)</w:t>
            </w:r>
            <w:r>
              <w:rPr>
                <w:rFonts w:asciiTheme="majorBidi" w:hAnsiTheme="majorBidi" w:cstheme="majorBidi"/>
              </w:rPr>
              <w:fldChar w:fldCharType="end"/>
            </w:r>
            <w:r w:rsidRPr="004A372E">
              <w:rPr>
                <w:rFonts w:asciiTheme="majorBidi" w:hAnsiTheme="majorBidi" w:cstheme="majorBidi"/>
                <w:lang w:val="fr-FR"/>
              </w:rPr>
              <w:t xml:space="preserve">, </w:t>
            </w:r>
            <w:r>
              <w:rPr>
                <w:rFonts w:asciiTheme="majorBidi" w:hAnsiTheme="majorBidi" w:cstheme="majorBidi"/>
              </w:rPr>
              <w:fldChar w:fldCharType="begin"/>
            </w:r>
            <w:r w:rsidRPr="004A372E">
              <w:rPr>
                <w:rFonts w:asciiTheme="majorBidi" w:hAnsiTheme="majorBidi" w:cstheme="majorBidi"/>
                <w:lang w:val="fr-FR"/>
              </w:rPr>
              <w:instrText xml:space="preserve"> ADDIN ZOTERO_ITEM CSL_CITATION {"citationID":"Py7Lu0vt","properties":{"formattedCitation":"(Venkatesh et al., 2012)","plainCitation":"(Venkatesh et al., 2012)","noteIndex":0},"citationItems":[{"id":4591,"uris":["http://zotero.org/groups/2521412/items/WVU2D9HE"],"itemData":{"id":4591,"type":"article-journal","abstract":"This paper extends the unified theory of acceptance and use o</w:instrText>
            </w:r>
            <w:r w:rsidRPr="00AD4120">
              <w:rPr>
                <w:rFonts w:asciiTheme="majorBidi" w:hAnsiTheme="majorBidi" w:cstheme="majorBidi"/>
              </w:rPr>
              <w:instrText xml:space="preserve">f technology (UTAUT) to study acceptance and use of technology in a consumer context. Our proposed UTAUT2 incorporates three constructs into UTAUT: hedonic motivation, price value, and habit. Individual differences — namely, age, gender, and experience — 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container-title":"MIS Quarterly","DOI":"10.2307/41410412","ISSN":"0276-7783","issue":"1","note":"publisher: Management Information Systems Research Center, University of Minnesota","page":"157-178","source":"JSTOR","title":"Consumer Acceptance and Use of Information Technology: </w:instrText>
            </w:r>
            <w:r>
              <w:rPr>
                <w:rFonts w:asciiTheme="majorBidi" w:hAnsiTheme="majorBidi" w:cstheme="majorBidi"/>
              </w:rPr>
              <w:instrText xml:space="preserve">Extending the Unified Theory of Acceptance and Use of Technology","title-short":"Consumer Acceptance and Use of Information Technology","volume":"36","author":[{"family":"Venkatesh","given":"Viswanath"},{"family":"Thong","given":"James Y. L."},{"family":"Xu","given":"Xin"}],"issued":{"date-parts":[["2012"]]}}}],"schema":"https://github.com/citation-style-language/schema/raw/master/csl-citation.json"} </w:instrText>
            </w:r>
            <w:r>
              <w:rPr>
                <w:rFonts w:asciiTheme="majorBidi" w:hAnsiTheme="majorBidi" w:cstheme="majorBidi"/>
              </w:rPr>
              <w:fldChar w:fldCharType="separate"/>
            </w:r>
            <w:r w:rsidRPr="00517930">
              <w:rPr>
                <w:rFonts w:ascii="Times New Roman" w:hAnsi="Times New Roman" w:cs="Times New Roman"/>
              </w:rPr>
              <w:t>(Venkatesh et al., 2012)</w:t>
            </w:r>
            <w:r>
              <w:rPr>
                <w:rFonts w:asciiTheme="majorBidi" w:hAnsiTheme="majorBidi" w:cstheme="majorBidi"/>
              </w:rPr>
              <w:fldChar w:fldCharType="end"/>
            </w:r>
          </w:p>
        </w:tc>
      </w:tr>
      <w:tr w:rsidR="00082698" w14:paraId="6557B1D7" w14:textId="77777777" w:rsidTr="00157D02">
        <w:tc>
          <w:tcPr>
            <w:tcW w:w="4316" w:type="dxa"/>
          </w:tcPr>
          <w:p w14:paraId="6982FF4A" w14:textId="77777777" w:rsidR="00082698" w:rsidRDefault="00082698" w:rsidP="00157D02">
            <w:pPr>
              <w:rPr>
                <w:rFonts w:asciiTheme="majorBidi" w:hAnsiTheme="majorBidi" w:cstheme="majorBidi"/>
              </w:rPr>
            </w:pPr>
            <w:r>
              <w:rPr>
                <w:rFonts w:asciiTheme="majorBidi" w:hAnsiTheme="majorBidi" w:cstheme="majorBidi"/>
              </w:rPr>
              <w:t>Connectivity Support</w:t>
            </w:r>
          </w:p>
        </w:tc>
        <w:tc>
          <w:tcPr>
            <w:tcW w:w="4409" w:type="dxa"/>
          </w:tcPr>
          <w:p w14:paraId="6188A87A" w14:textId="77777777" w:rsidR="00082698" w:rsidRDefault="00082698" w:rsidP="00157D02">
            <w:pPr>
              <w:rPr>
                <w:rFonts w:asciiTheme="majorBidi" w:hAnsiTheme="majorBidi" w:cstheme="majorBidi"/>
              </w:rPr>
            </w:pPr>
            <w:r w:rsidRPr="007226C3">
              <w:rPr>
                <w:rFonts w:asciiTheme="majorBidi" w:hAnsiTheme="majorBidi" w:cstheme="majorBidi"/>
              </w:rPr>
              <w:t>pair</w:t>
            </w:r>
            <w:r>
              <w:rPr>
                <w:rFonts w:asciiTheme="majorBidi" w:hAnsiTheme="majorBidi" w:cstheme="majorBidi"/>
              </w:rPr>
              <w:t xml:space="preserve">, </w:t>
            </w:r>
            <w:r w:rsidRPr="007226C3">
              <w:rPr>
                <w:rFonts w:asciiTheme="majorBidi" w:hAnsiTheme="majorBidi" w:cstheme="majorBidi"/>
              </w:rPr>
              <w:t>sync</w:t>
            </w:r>
            <w:r>
              <w:rPr>
                <w:rFonts w:asciiTheme="majorBidi" w:hAnsiTheme="majorBidi" w:cstheme="majorBidi"/>
              </w:rPr>
              <w:t>, connect,</w:t>
            </w:r>
          </w:p>
        </w:tc>
        <w:tc>
          <w:tcPr>
            <w:tcW w:w="4225" w:type="dxa"/>
          </w:tcPr>
          <w:p w14:paraId="52B42E0E" w14:textId="77777777" w:rsidR="00082698" w:rsidRDefault="00082698" w:rsidP="00157D02">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UCYUYiOU","properties":{"formattedCitation":"(Elnoshokaty et al., 2022)","plainCitation":"(Elnoshokaty et al., 2022)","noteIndex":0},"citationItems":[{"id":4531,"uris":["http://zotero.org/groups/2521412/items/UNSAGK6X"],"itemData":{"id":4531,"type":"article-journal","container-title":"AMCIS 2022 Proceedings","title":"Drivers and Challenges of Wearable Devices Use: Content Analysis of Online Users Reviews","title-short":"Drivers and Challenges of Wearable Devices Use","URL":"https://aisel.aisnet.org/amcis2022/sig_health/sig_health/20","author":[{"family":"Elnoshokaty","given":"Ahmed"},{"family":"El-Gayar","given":"Omar"},{"family":"Wahbeh","given":"Abdullah"},{"family":"Al-Ramahi","given":"Mohammad"},{"family":"Nasralah","given":"Tareq"}],"issued":{"date-parts":[["2022",8,10]]}}}],"schema":"https://github.com/citation-style-language/schema/raw/master/csl-citation.json"} </w:instrText>
            </w:r>
            <w:r>
              <w:rPr>
                <w:rFonts w:asciiTheme="majorBidi" w:hAnsiTheme="majorBidi" w:cstheme="majorBidi"/>
              </w:rPr>
              <w:fldChar w:fldCharType="separate"/>
            </w:r>
            <w:r w:rsidRPr="007226C3">
              <w:rPr>
                <w:rFonts w:ascii="Times New Roman" w:hAnsi="Times New Roman" w:cs="Times New Roman"/>
              </w:rPr>
              <w:t>(Elnoshokaty et al., 2022)</w:t>
            </w:r>
            <w:r>
              <w:rPr>
                <w:rFonts w:asciiTheme="majorBidi" w:hAnsiTheme="majorBidi" w:cstheme="majorBidi"/>
              </w:rPr>
              <w:fldChar w:fldCharType="end"/>
            </w:r>
          </w:p>
        </w:tc>
      </w:tr>
      <w:tr w:rsidR="00082698" w14:paraId="02C0B01A" w14:textId="77777777" w:rsidTr="00157D02">
        <w:tc>
          <w:tcPr>
            <w:tcW w:w="4316" w:type="dxa"/>
          </w:tcPr>
          <w:p w14:paraId="704E6E61" w14:textId="77777777" w:rsidR="00082698" w:rsidRDefault="00082698" w:rsidP="00157D02">
            <w:pPr>
              <w:rPr>
                <w:rFonts w:asciiTheme="majorBidi" w:hAnsiTheme="majorBidi" w:cstheme="majorBidi"/>
              </w:rPr>
            </w:pPr>
            <w:r>
              <w:rPr>
                <w:rFonts w:asciiTheme="majorBidi" w:hAnsiTheme="majorBidi" w:cstheme="majorBidi"/>
              </w:rPr>
              <w:t>Customizability</w:t>
            </w:r>
          </w:p>
        </w:tc>
        <w:tc>
          <w:tcPr>
            <w:tcW w:w="4409" w:type="dxa"/>
          </w:tcPr>
          <w:p w14:paraId="0BED60F3" w14:textId="5FC4B7C2" w:rsidR="00082698" w:rsidRDefault="00082698" w:rsidP="00157D02">
            <w:pPr>
              <w:rPr>
                <w:rFonts w:asciiTheme="majorBidi" w:hAnsiTheme="majorBidi" w:cstheme="majorBidi"/>
              </w:rPr>
            </w:pPr>
            <w:r>
              <w:rPr>
                <w:rFonts w:asciiTheme="majorBidi" w:hAnsiTheme="majorBidi" w:cstheme="majorBidi"/>
              </w:rPr>
              <w:t>c</w:t>
            </w:r>
            <w:r w:rsidRPr="007226C3">
              <w:rPr>
                <w:rFonts w:asciiTheme="majorBidi" w:hAnsiTheme="majorBidi" w:cstheme="majorBidi"/>
              </w:rPr>
              <w:t>ustomiz</w:t>
            </w:r>
            <w:r>
              <w:rPr>
                <w:rFonts w:asciiTheme="majorBidi" w:hAnsiTheme="majorBidi" w:cstheme="majorBidi"/>
              </w:rPr>
              <w:t xml:space="preserve">e, custom, </w:t>
            </w:r>
            <w:r w:rsidR="003F5F09">
              <w:rPr>
                <w:rFonts w:asciiTheme="majorBidi" w:hAnsiTheme="majorBidi" w:cstheme="majorBidi"/>
              </w:rPr>
              <w:t xml:space="preserve">personalize, personalization, </w:t>
            </w:r>
          </w:p>
        </w:tc>
        <w:tc>
          <w:tcPr>
            <w:tcW w:w="4225" w:type="dxa"/>
          </w:tcPr>
          <w:p w14:paraId="2CACF85C" w14:textId="77777777" w:rsidR="00082698" w:rsidRDefault="00082698" w:rsidP="00157D02">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8BpefMm3","properties":{"formattedCitation":"(Abouzahra &amp; Ghasemaghaei, 2020; Elnoshokaty et al., 2022)","plainCitation":"(Abouzahra &amp; Ghasemaghaei, 2020; Elnoshokaty et al., 2022)","noteIndex":0},"citationItems":[{"id":4528,"uris":["http://zotero.org/groups/2521412/items/WBTLD7ZW"],"itemData":{"id":4528,"type":"article-journal","abstract":"Objective\nWearable devices have potential benefits for seniors healthcare. However, the rate of adoption of these devices is very low for seniors compared to other age groups. This study aims at examining the factors that influence seniors’ use of wearable devices and the effect of these devices on seniors’ behavior.\nMethods\nThis study uses qualitative methods to address the research questions. We conducted 26 interviews of seniors who have never used wearable devices before. We interviewed seniors before and after using activity tracking wearable devices. Furthermore, we collected wearable device quantitative data to support interview results.\nResults\nSeniors adoption of wearable devices involve several factors that can be categorized as technology related factors such as the complexity and customizability of wearable devices and individual related factors such as social influence, self-efficacy. Furthermore, the effects of using wearable devices vary among seniors depending on their activity patterns and exercise schedule.\nConclusion\nseniors’ use of wearable devices is a complex process that involves the interactions of social, psychological, and technological factors. By understanding these factors, we can develop strategies to enhance seniors’ use of wearable devices and improve their overall health and quality of life.","container-title":"Health Policy and Technology","DOI":"10.1016/j.hlpt.2019.11.002","ISSN":"2211-8837","issue":"2","journalAbbreviation":"Health Policy and Technology","language":"en","page":"213-217","source":"ScienceDirect","title":"The antecedents and results of seniors’ use of activity tracking wearable devices","volume":"9","author":[{"family":"Abouzahra","given":"Mohamed"},{"family":"Ghasemaghaei","given":"Maryam"}],"issued":{"date-parts":[["2020",6,1]]}}},{"id":4531,"uris":["http://zotero.org/groups/2521412/items/UNSAGK6X"],"itemData":{"id":4531,"type":"article-journal","container-title":"AMCIS 2022 Proceedings","title":"Drivers and Challenges of Wearable Devices Use: Content Analysis of Online Users Reviews","title-short":"Drivers and Challenges of Wearable Devices Use","URL":"https://aisel.aisnet.org/amcis2022/sig_health/sig_health/20","author":[{"family":"Elnoshokaty","given":"Ahmed"},{"family":"El-Gayar","given":"Omar"},{"family":"Wahbeh","given":"Abdullah"},{"family":"Al-Ramahi","given":"Mohammad"},{"family":"Nasralah","given":"Tareq"}],"issued":{"date-parts":[["2022",8,10]]}}}],"schema":"https://github.com/citation-style-language/schema/raw/master/csl-citation.json"} </w:instrText>
            </w:r>
            <w:r>
              <w:rPr>
                <w:rFonts w:asciiTheme="majorBidi" w:hAnsiTheme="majorBidi" w:cstheme="majorBidi"/>
              </w:rPr>
              <w:fldChar w:fldCharType="separate"/>
            </w:r>
            <w:r w:rsidRPr="007226C3">
              <w:rPr>
                <w:rFonts w:ascii="Times New Roman" w:hAnsi="Times New Roman" w:cs="Times New Roman"/>
              </w:rPr>
              <w:t>(Abouzahra &amp; Ghasemaghaei, 2020; Elnoshokaty et al., 2022)</w:t>
            </w:r>
            <w:r>
              <w:rPr>
                <w:rFonts w:asciiTheme="majorBidi" w:hAnsiTheme="majorBidi" w:cstheme="majorBidi"/>
              </w:rPr>
              <w:fldChar w:fldCharType="end"/>
            </w:r>
          </w:p>
        </w:tc>
      </w:tr>
      <w:tr w:rsidR="00082698" w:rsidRPr="004A372E" w14:paraId="64BA43B6" w14:textId="77777777" w:rsidTr="00157D02">
        <w:tc>
          <w:tcPr>
            <w:tcW w:w="4316" w:type="dxa"/>
          </w:tcPr>
          <w:p w14:paraId="35307E48" w14:textId="77777777" w:rsidR="00082698" w:rsidRDefault="00082698" w:rsidP="00157D02">
            <w:pPr>
              <w:rPr>
                <w:rFonts w:asciiTheme="majorBidi" w:hAnsiTheme="majorBidi" w:cstheme="majorBidi"/>
              </w:rPr>
            </w:pPr>
            <w:r>
              <w:rPr>
                <w:rFonts w:asciiTheme="majorBidi" w:hAnsiTheme="majorBidi" w:cstheme="majorBidi"/>
              </w:rPr>
              <w:t>Perceived Ease of Use</w:t>
            </w:r>
          </w:p>
        </w:tc>
        <w:tc>
          <w:tcPr>
            <w:tcW w:w="4409" w:type="dxa"/>
          </w:tcPr>
          <w:p w14:paraId="206969C6" w14:textId="123593CC" w:rsidR="00082698" w:rsidRDefault="00082698" w:rsidP="00157D02">
            <w:pPr>
              <w:rPr>
                <w:rFonts w:asciiTheme="majorBidi" w:hAnsiTheme="majorBidi" w:cstheme="majorBidi"/>
              </w:rPr>
            </w:pPr>
            <w:r>
              <w:rPr>
                <w:rFonts w:asciiTheme="majorBidi" w:hAnsiTheme="majorBidi" w:cstheme="majorBidi"/>
              </w:rPr>
              <w:t>e</w:t>
            </w:r>
            <w:r w:rsidRPr="00F65593">
              <w:rPr>
                <w:rFonts w:asciiTheme="majorBidi" w:hAnsiTheme="majorBidi" w:cstheme="majorBidi"/>
              </w:rPr>
              <w:t>asy</w:t>
            </w:r>
            <w:r>
              <w:rPr>
                <w:rFonts w:asciiTheme="majorBidi" w:hAnsiTheme="majorBidi" w:cstheme="majorBidi"/>
              </w:rPr>
              <w:t>, c</w:t>
            </w:r>
            <w:r w:rsidRPr="00202D5B">
              <w:rPr>
                <w:rFonts w:asciiTheme="majorBidi" w:hAnsiTheme="majorBidi" w:cstheme="majorBidi"/>
              </w:rPr>
              <w:t>lear</w:t>
            </w:r>
            <w:r>
              <w:rPr>
                <w:rFonts w:asciiTheme="majorBidi" w:hAnsiTheme="majorBidi" w:cstheme="majorBidi"/>
              </w:rPr>
              <w:t xml:space="preserve">, </w:t>
            </w:r>
            <w:r w:rsidRPr="00202D5B">
              <w:rPr>
                <w:rFonts w:asciiTheme="majorBidi" w:hAnsiTheme="majorBidi" w:cstheme="majorBidi"/>
              </w:rPr>
              <w:t>understandable</w:t>
            </w:r>
            <w:r>
              <w:rPr>
                <w:rFonts w:asciiTheme="majorBidi" w:hAnsiTheme="majorBidi" w:cstheme="majorBidi"/>
              </w:rPr>
              <w:t xml:space="preserve">, </w:t>
            </w:r>
            <w:r w:rsidRPr="00DF6D0F">
              <w:rPr>
                <w:rFonts w:asciiTheme="majorBidi" w:hAnsiTheme="majorBidi" w:cstheme="majorBidi"/>
              </w:rPr>
              <w:t>easy to use</w:t>
            </w:r>
            <w:r>
              <w:rPr>
                <w:rFonts w:asciiTheme="majorBidi" w:hAnsiTheme="majorBidi" w:cstheme="majorBidi"/>
              </w:rPr>
              <w:t xml:space="preserve">, mental effort, </w:t>
            </w:r>
            <w:r w:rsidRPr="006D7E75">
              <w:rPr>
                <w:rFonts w:asciiTheme="majorBidi" w:hAnsiTheme="majorBidi" w:cstheme="majorBidi"/>
              </w:rPr>
              <w:t>trouble free</w:t>
            </w:r>
            <w:r>
              <w:rPr>
                <w:rFonts w:asciiTheme="majorBidi" w:hAnsiTheme="majorBidi" w:cstheme="majorBidi"/>
              </w:rPr>
              <w:t xml:space="preserve">, </w:t>
            </w:r>
            <w:r w:rsidRPr="004572AE">
              <w:rPr>
                <w:rFonts w:asciiTheme="majorBidi" w:hAnsiTheme="majorBidi" w:cstheme="majorBidi"/>
              </w:rPr>
              <w:t>simple</w:t>
            </w:r>
            <w:r>
              <w:rPr>
                <w:rFonts w:asciiTheme="majorBidi" w:hAnsiTheme="majorBidi" w:cstheme="majorBidi"/>
              </w:rPr>
              <w:t xml:space="preserve">, controllable, easy to learn, </w:t>
            </w:r>
          </w:p>
        </w:tc>
        <w:tc>
          <w:tcPr>
            <w:tcW w:w="4225" w:type="dxa"/>
          </w:tcPr>
          <w:p w14:paraId="070BA4B4" w14:textId="11930197" w:rsidR="00082698" w:rsidRPr="004A372E" w:rsidRDefault="00082698" w:rsidP="00157D02">
            <w:pPr>
              <w:rPr>
                <w:rFonts w:asciiTheme="majorBidi" w:hAnsiTheme="majorBidi" w:cstheme="majorBidi"/>
              </w:rPr>
            </w:pPr>
            <w:r>
              <w:rPr>
                <w:rFonts w:asciiTheme="majorBidi" w:hAnsiTheme="majorBidi" w:cstheme="majorBidi"/>
              </w:rPr>
              <w:fldChar w:fldCharType="begin"/>
            </w:r>
            <w:r w:rsidRPr="004A372E">
              <w:rPr>
                <w:rFonts w:asciiTheme="majorBidi" w:hAnsiTheme="majorBidi" w:cstheme="majorBidi"/>
              </w:rPr>
              <w:instrText xml:space="preserve"> ADDIN ZOTERO_ITEM CSL_CITATION {"citationID":"FyVjrI36","properties":{"formattedCitation":"(Fagan et al., 2008)","plainCitation":"(Fagan et al., 2008)","noteIndex":0},"citationItems":[{"id":4557,"uris":["http://zotero.org/groups/2521412/items/ZE7F9WR3"],"itemData":{"id":4557,"type":"article-journal","abstract":</w:instrText>
            </w:r>
            <w:r w:rsidRPr="00AD4120">
              <w:rPr>
                <w:rFonts w:asciiTheme="majorBidi" w:hAnsiTheme="majorBidi" w:cstheme="majorBidi"/>
                <w:lang w:val="fr-FR"/>
              </w:rPr>
              <w:instrText>"This research utilizes the Integrated Model of Technology Acceptance (IMTA) to study the intention to use computers among first line managers in a mid-sized manufacturing organization (n= 172). As hypothesized, the study found I) a positive relationship between extrinsic motivation and behavioral intention to use computers, 2) a positive relationship between perceived ease of use and behavioral intention to use computers, 3) a positive relationship between intrinsic motivation and extrinsic motivation, 4) a positive relationship between perceived ease of use and extrinsic motivation, and 5) a positive relationship between intrinsic motivation and perceived ease of use. However, the hypothesis that intrinsic motivation would have a positive relationship to behavioral intention to use computers was not supported. This work makes a needed contribution to the literature by validating the IMTA with a group of real-world users, and suggests that the model may provide a useful foundati</w:instrText>
            </w:r>
            <w:r w:rsidRPr="00FA4EB7">
              <w:rPr>
                <w:rFonts w:asciiTheme="majorBidi" w:hAnsiTheme="majorBidi" w:cstheme="majorBidi"/>
                <w:lang w:val="fr-FR"/>
              </w:rPr>
              <w:instrText xml:space="preserve">on for future research in this area.","container-title":"Journal of Computer Information Systems","language":"en","source":"Zotero","title":"Exploring the Intention to Use Computers: An Empirical Investigation of the Role of Intrinsic Motiva","author":[{"family":"Fagan","given":"Mary Helen"},{"family":"Neill","given":"Stern"},{"family":"Wooldridge","given":"Barbara Ross"}],"issued":{"date-parts":[["2008"]]}}}],"schema":"https://github.com/citation-style-language/schema/raw/master/csl-citation.json"} </w:instrText>
            </w:r>
            <w:r>
              <w:rPr>
                <w:rFonts w:asciiTheme="majorBidi" w:hAnsiTheme="majorBidi" w:cstheme="majorBidi"/>
              </w:rPr>
              <w:fldChar w:fldCharType="separate"/>
            </w:r>
            <w:r w:rsidRPr="00FA4EB7">
              <w:rPr>
                <w:rFonts w:ascii="Times New Roman" w:hAnsi="Times New Roman" w:cs="Times New Roman"/>
                <w:lang w:val="fr-FR"/>
              </w:rPr>
              <w:t>(</w:t>
            </w:r>
            <w:proofErr w:type="spellStart"/>
            <w:r w:rsidRPr="00FA4EB7">
              <w:rPr>
                <w:rFonts w:ascii="Times New Roman" w:hAnsi="Times New Roman" w:cs="Times New Roman"/>
                <w:lang w:val="fr-FR"/>
              </w:rPr>
              <w:t>Fagan</w:t>
            </w:r>
            <w:proofErr w:type="spellEnd"/>
            <w:r w:rsidRPr="00FA4EB7">
              <w:rPr>
                <w:rFonts w:ascii="Times New Roman" w:hAnsi="Times New Roman" w:cs="Times New Roman"/>
                <w:lang w:val="fr-FR"/>
              </w:rPr>
              <w:t xml:space="preserve"> et al., 2008)</w:t>
            </w:r>
            <w:r>
              <w:rPr>
                <w:rFonts w:asciiTheme="majorBidi" w:hAnsiTheme="majorBidi" w:cstheme="majorBidi"/>
              </w:rPr>
              <w:fldChar w:fldCharType="end"/>
            </w:r>
            <w:r w:rsidRPr="00FA4EB7">
              <w:rPr>
                <w:rFonts w:asciiTheme="majorBidi" w:hAnsiTheme="majorBidi" w:cstheme="majorBidi"/>
                <w:lang w:val="fr-FR"/>
              </w:rPr>
              <w:t xml:space="preserve">, </w:t>
            </w:r>
            <w:r>
              <w:rPr>
                <w:rFonts w:asciiTheme="majorBidi" w:hAnsiTheme="majorBidi" w:cstheme="majorBidi"/>
              </w:rPr>
              <w:fldChar w:fldCharType="begin"/>
            </w:r>
            <w:r>
              <w:rPr>
                <w:rFonts w:asciiTheme="majorBidi" w:hAnsiTheme="majorBidi" w:cstheme="majorBidi"/>
                <w:lang w:val="fr-FR"/>
              </w:rPr>
              <w:instrText xml:space="preserve"> ADDIN ZOTERO_ITEM CSL_CITATION {"citationID":"GtV4Khiq","properties":{"formattedCitation":"(Wang &amp; Scheepers, 2012)","plainCitation":"(Wang &amp; Scheepers, 2012)","noteIndex":0},"citationItems":[{"id":4551,"uris":["http://zotero.org/groups/2521412/items/QCHI7DEA"],"itemData":{"id":4551,"type":"article-journal","abstract":"Although user acceptance of entertainment-oriented information systems (IS), which are called Hedonic IS (HIS), has drawn considerable attention in literature, our understanding of user acceptance of HIS is still limited. This article focuses on exploring the intrinsic motivations of HIS acceptance from a unique perspective. It proposes a hybrid HIS acceptance model that considers the unique characteristics of HIS and the multiple conceptual identities of an HIS user. The model integrates intrinsic motivation factors from Hedonic theory, Flow theory, and the PAD (Pleasure, Arousal, and Dominance) emotion model with the Technology Acceptance Model. The proposed hybrid HIS acceptance model has been empirically tested by a quantitative field survey. The results indicate that emotional responses, imaginal responses, and flow experience are three main predictors of HIS acceptance.","container-title":"Communications of the Association for Information Systems","DOI":"10.17705/1CAIS.03017","ISSN":"15293181","journalAbbreviation":"CAIS","language":"en","source":"DOI.org (Crossref)","title":"Understanding the Intrinsic Motivations of User Acceptance of Hedonic Information Systems: Towards a Unified Research Model","title-short":"Understanding the Intrinsic Motivations of User Acceptance of Hedonic Information Systems","URL":"https://aisel.aisnet.org/cais/vol30/iss1/17","volume":"30","author":[{"family":"Wang","given":"Zhihuan"},{"family":"Scheepers","given":"Helana"}],"accessed":{"date-parts":[["2022",12,19]]},"issued":{"date-parts":[["2012"]]}}}],"schema":"https://github.com/citation-style-language/schema/raw/master/csl-citation.json"} </w:instrText>
            </w:r>
            <w:r>
              <w:rPr>
                <w:rFonts w:asciiTheme="majorBidi" w:hAnsiTheme="majorBidi" w:cstheme="majorBidi"/>
              </w:rPr>
              <w:fldChar w:fldCharType="separate"/>
            </w:r>
            <w:r w:rsidRPr="00F14E35">
              <w:rPr>
                <w:rFonts w:ascii="Times New Roman" w:hAnsi="Times New Roman" w:cs="Times New Roman"/>
                <w:lang w:val="fr-FR"/>
              </w:rPr>
              <w:t>(Wang &amp; Scheepers, 2012)</w:t>
            </w:r>
            <w:r>
              <w:rPr>
                <w:rFonts w:asciiTheme="majorBidi" w:hAnsiTheme="majorBidi" w:cstheme="majorBidi"/>
              </w:rPr>
              <w:fldChar w:fldCharType="end"/>
            </w:r>
            <w:r w:rsidRPr="00FA4EB7">
              <w:rPr>
                <w:rFonts w:asciiTheme="majorBidi" w:hAnsiTheme="majorBidi" w:cstheme="majorBidi"/>
                <w:lang w:val="fr-FR"/>
              </w:rPr>
              <w:t>,</w:t>
            </w:r>
            <w:r>
              <w:rPr>
                <w:rFonts w:asciiTheme="majorBidi" w:hAnsiTheme="majorBidi" w:cstheme="majorBidi"/>
                <w:lang w:val="fr-FR"/>
              </w:rPr>
              <w:t xml:space="preserve"> </w:t>
            </w:r>
            <w:r>
              <w:rPr>
                <w:rFonts w:asciiTheme="majorBidi" w:hAnsiTheme="majorBidi" w:cstheme="majorBidi"/>
              </w:rPr>
              <w:fldChar w:fldCharType="begin"/>
            </w:r>
            <w:r w:rsidRPr="00665E36">
              <w:rPr>
                <w:rFonts w:asciiTheme="majorBidi" w:hAnsiTheme="majorBidi" w:cstheme="majorBidi"/>
                <w:lang w:val="fr-FR"/>
              </w:rPr>
              <w:instrText xml:space="preserve"> ADDIN ZOTERO_ITEM CSL_CITATION {"citationID":"WwDV51Of","properties":{"formattedCitation":"(Lowry et al., 2012)","plainCitation":"(Lowry et al., 2012)","noteIndex":0},"citationItems":[{"id":4558,"uris":["http://zotero.org/groups/2521412/items/YDHD96VG"],"itemData":{"id":4558,"type":"article","abstract":"Hedonic-motivation systems (HMS) — systems used primarily to fulfill users’ intrinsic motivations — are the elephant in the room for IS research. Growth in HMS sales has outperformed utilitarian-motivation systems (UMS) sales for more than a decade, generating billions in revenue annually; yet IS research focuses mostly on UMS. In this study, we explain the role of intrinsic motivations in systems use and propose the Hedonic-Motivation System Adoption Model (HMSAM) to increase understanding of the adoption of HMS. Instead of a minor, general TAM extension, HMSAM is a HMS-specific system acceptance model grounded in an alternative theoretical perspective grounded in flow-based cognitive absorption (CA). The HMSAM extends van der Heijden’s (2004) model of hedonic system adoption by including CA as a key mediator of perceived ease of use (PEOU) and behavioral intentions to use (BIU) hedonic-motivation systems. Results from experiments involving 665 participants confirm that in a hedonic context, CA is a more powerful and appropriate predictor of BIU than PEOU or joy, and that the effect of PEOU on BIU is fully mediated by CA sub-constructs. This study lays a foundation, provides guidance, and opens up avenues for future HMS, UMS, and mixed-motivation system research.","event-place":"Rochester, NY","genre":"SSRN Scholarly Paper","language":"en","number":"2177442","publisher-place":"Rochester, NY","source":"Social Science Research Network","title":"Taking ‘Fun and Games’ Seriously: Proposing the Hedonic-Motivation System Adoption Model (HMSAM)","title-short":"Taking ‘Fun and Games’ Seriously","URL":"https://papers.ssrn.com/abstract=2177442","author":[{"family":"Lowry","given":"Paul Benjamin"},{"family":"Gaskin","given":"James"},{"family":"Twyman","given":"Nathan"},{"family":"Hammer","given":"Bryan"},{"family":"Roberts","given":"Tom"}],"accessed":{"date-parts":[["2022",12,25]]},"issued":{"date-parts":[["2012",11,11]]}}}],"schema":"https://github.com/citation-style-language/schema/raw/master/csl-citation.json"} </w:instrText>
            </w:r>
            <w:r>
              <w:rPr>
                <w:rFonts w:asciiTheme="majorBidi" w:hAnsiTheme="majorBidi" w:cstheme="majorBidi"/>
              </w:rPr>
              <w:fldChar w:fldCharType="separate"/>
            </w:r>
            <w:r w:rsidRPr="00665E36">
              <w:rPr>
                <w:rFonts w:ascii="Times New Roman" w:hAnsi="Times New Roman" w:cs="Times New Roman"/>
                <w:lang w:val="fr-FR"/>
              </w:rPr>
              <w:t>(Lowry et al., 2012)</w:t>
            </w:r>
            <w:r>
              <w:rPr>
                <w:rFonts w:asciiTheme="majorBidi" w:hAnsiTheme="majorBidi" w:cstheme="majorBidi"/>
              </w:rPr>
              <w:fldChar w:fldCharType="end"/>
            </w:r>
            <w:r w:rsidRPr="00665E36">
              <w:rPr>
                <w:rFonts w:asciiTheme="majorBidi" w:hAnsiTheme="majorBidi" w:cstheme="majorBidi"/>
                <w:lang w:val="fr-FR"/>
              </w:rPr>
              <w:t xml:space="preserve">, </w:t>
            </w:r>
            <w:r>
              <w:rPr>
                <w:rFonts w:asciiTheme="majorBidi" w:hAnsiTheme="majorBidi" w:cstheme="majorBidi"/>
              </w:rPr>
              <w:fldChar w:fldCharType="begin"/>
            </w:r>
            <w:r w:rsidRPr="00665E36">
              <w:rPr>
                <w:rFonts w:asciiTheme="majorBidi" w:hAnsiTheme="majorBidi" w:cstheme="majorBidi"/>
                <w:lang w:val="fr-FR"/>
              </w:rPr>
              <w:instrText xml:space="preserve"> ADDIN ZOTERO_ITEM CSL_CITATION {"citationID":"s16DZjAz","properties":{"formattedCitation":"(Venkatesh &amp; Davis, 1996)","plainCitation":"(Venkatesh &amp; Davis, 1996)","noteIndex":0},"citationItems":[{"id":4578,"uris":["http://zotero.org/groups/2521412/items/PXPCXTP3"],"itemData":{"id":4578,"type":"article-journal","abstract":"The Technology Acceptance Model (TAM) has been widely used to predict user acceptance and use based on perceived ease of use and usefulness. However, in order to design effective training interventions to improve user acceptance, it is necessary to better understand the antecedents and determinants of key acceptance constructs. In this research, we focus on understanding the determinants of perceived ease of use. Data from three experiments spanning 108 subjects and six different systems supported our hypothesis that an individual's perception of a particular system's ease of use is anchored to her or his general computer self-efficacy at all times, and objective usability has an impact on ease of use perceptions about a specific system only after direct experience with the system. In addition to being an important research issue in user acceptance research, understanding antecedents of perceived ease of use is also important from a practical standpoint since several systems in which millions of dollars are invested are rejected because of poor user interfaces. Moreover, the actual underlying problem might be low computer self-efficacy of the target user group. In such cases, training interventions aimed at improving computer self-efficacy of users may be more effective than improved interface design for increasing user acceptance.","container-title":"Decision Sciences","DOI":"10.1111/j.1540-5915.1996.tb00860.x","ISSN":"1540-5915","issue":"3","language":"en","note":"_eprint: https://onlinelibrary.wiley.com/doi/pdf/10.1111/j.1540-5915.1996.tb00860.x","page":"451-481","source":"Wiley Online Library","title":"A Model of the Antecedents of Perceived Ease of Use: Development and Test*","title-short":"A Model of the Antecedents of Perceived Ease of Use","volume":"27","author":[{"family":"Venkatesh","given":"Viswanath"},{"family":"Davis","given":"Fred D."}],"issued":{"date-parts":[["1996"]]}}}],"schema":"https://github.com/citation-style-language/schema/raw/master/csl-citation.json"} </w:instrText>
            </w:r>
            <w:r>
              <w:rPr>
                <w:rFonts w:asciiTheme="majorBidi" w:hAnsiTheme="majorBidi" w:cstheme="majorBidi"/>
              </w:rPr>
              <w:fldChar w:fldCharType="separate"/>
            </w:r>
            <w:r w:rsidRPr="00665E36">
              <w:rPr>
                <w:rFonts w:ascii="Times New Roman" w:hAnsi="Times New Roman" w:cs="Times New Roman"/>
                <w:lang w:val="fr-FR"/>
              </w:rPr>
              <w:t>(</w:t>
            </w:r>
            <w:proofErr w:type="spellStart"/>
            <w:r w:rsidRPr="00665E36">
              <w:rPr>
                <w:rFonts w:ascii="Times New Roman" w:hAnsi="Times New Roman" w:cs="Times New Roman"/>
                <w:lang w:val="fr-FR"/>
              </w:rPr>
              <w:t>Venkatesh</w:t>
            </w:r>
            <w:proofErr w:type="spellEnd"/>
            <w:r w:rsidRPr="00665E36">
              <w:rPr>
                <w:rFonts w:ascii="Times New Roman" w:hAnsi="Times New Roman" w:cs="Times New Roman"/>
                <w:lang w:val="fr-FR"/>
              </w:rPr>
              <w:t xml:space="preserve"> &amp; Davis, 1996)</w:t>
            </w:r>
            <w:r>
              <w:rPr>
                <w:rFonts w:asciiTheme="majorBidi" w:hAnsiTheme="majorBidi" w:cstheme="majorBidi"/>
              </w:rPr>
              <w:fldChar w:fldCharType="end"/>
            </w:r>
            <w:r w:rsidRPr="004A372E">
              <w:rPr>
                <w:rFonts w:asciiTheme="majorBidi" w:hAnsiTheme="majorBidi" w:cstheme="majorBidi"/>
                <w:lang w:val="fr-FR"/>
              </w:rPr>
              <w:t xml:space="preserve">, </w:t>
            </w:r>
            <w:r>
              <w:rPr>
                <w:rFonts w:asciiTheme="majorBidi" w:hAnsiTheme="majorBidi" w:cstheme="majorBidi"/>
              </w:rPr>
              <w:fldChar w:fldCharType="begin"/>
            </w:r>
            <w:r w:rsidR="008A44EE">
              <w:rPr>
                <w:rFonts w:asciiTheme="majorBidi" w:hAnsiTheme="majorBidi" w:cstheme="majorBidi"/>
                <w:lang w:val="fr-FR"/>
              </w:rPr>
              <w:instrText xml:space="preserve"> ADDIN ZOTERO_ITEM CSL_CITATION {"citationID":"wif41lHu","properties":{"formattedCitation":"(Davis, 1989)","plainCitation":"(Davis, 1989)","noteIndex":0},"citationItems":[{"id":4570,"uris":["http://zotero.org/groups/2521412/items/E5ID469V","http://zotero.org/groups/2521412/items/84I42SBS"],"itemData":{"id":4570,"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w:instrText>
            </w:r>
            <w:r w:rsidR="008A44EE" w:rsidRPr="00AD4120">
              <w:rPr>
                <w:rFonts w:asciiTheme="majorBidi" w:hAnsiTheme="majorBidi" w:cstheme="majorBidi"/>
              </w:rPr>
              <w:instrText xml:space="preserve">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w:instrText>
            </w:r>
            <w:r w:rsidR="008A44EE" w:rsidRPr="008D2C6D">
              <w:rPr>
                <w:rFonts w:asciiTheme="majorBidi" w:hAnsiTheme="majorBidi" w:cstheme="majorBidi"/>
              </w:rPr>
              <w:instrText xml:space="preserv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Pr>
                <w:rFonts w:asciiTheme="majorBidi" w:hAnsiTheme="majorBidi" w:cstheme="majorBidi"/>
              </w:rPr>
              <w:fldChar w:fldCharType="separate"/>
            </w:r>
            <w:r w:rsidRPr="00E64DB1">
              <w:rPr>
                <w:rFonts w:ascii="Times New Roman" w:hAnsi="Times New Roman" w:cs="Times New Roman"/>
              </w:rPr>
              <w:t>(Davis, 1989)</w:t>
            </w:r>
            <w:r>
              <w:rPr>
                <w:rFonts w:asciiTheme="majorBidi" w:hAnsiTheme="majorBidi" w:cstheme="majorBidi"/>
              </w:rPr>
              <w:fldChar w:fldCharType="end"/>
            </w:r>
          </w:p>
        </w:tc>
      </w:tr>
      <w:tr w:rsidR="00082698" w:rsidRPr="00B1696F" w14:paraId="197EF8FA" w14:textId="77777777" w:rsidTr="00157D02">
        <w:tc>
          <w:tcPr>
            <w:tcW w:w="4316" w:type="dxa"/>
          </w:tcPr>
          <w:p w14:paraId="58C49168" w14:textId="77777777" w:rsidR="00082698" w:rsidRDefault="00082698" w:rsidP="00157D02">
            <w:pPr>
              <w:rPr>
                <w:rFonts w:asciiTheme="majorBidi" w:hAnsiTheme="majorBidi" w:cstheme="majorBidi"/>
              </w:rPr>
            </w:pPr>
            <w:r>
              <w:rPr>
                <w:rFonts w:asciiTheme="majorBidi" w:hAnsiTheme="majorBidi" w:cstheme="majorBidi"/>
              </w:rPr>
              <w:t>Appeal</w:t>
            </w:r>
          </w:p>
        </w:tc>
        <w:tc>
          <w:tcPr>
            <w:tcW w:w="4409" w:type="dxa"/>
          </w:tcPr>
          <w:p w14:paraId="080B1907" w14:textId="77777777" w:rsidR="00082698" w:rsidRPr="009C0E87" w:rsidRDefault="00082698" w:rsidP="00157D02">
            <w:pPr>
              <w:rPr>
                <w:rFonts w:asciiTheme="majorBidi" w:hAnsiTheme="majorBidi" w:cstheme="majorBidi"/>
              </w:rPr>
            </w:pPr>
            <w:r w:rsidRPr="00F2748F">
              <w:rPr>
                <w:rFonts w:asciiTheme="majorBidi" w:hAnsiTheme="majorBidi" w:cstheme="majorBidi"/>
              </w:rPr>
              <w:t>cool</w:t>
            </w:r>
            <w:r>
              <w:rPr>
                <w:rFonts w:asciiTheme="majorBidi" w:hAnsiTheme="majorBidi" w:cstheme="majorBidi"/>
              </w:rPr>
              <w:t xml:space="preserve">, </w:t>
            </w:r>
            <w:r w:rsidRPr="00F2748F">
              <w:rPr>
                <w:rFonts w:asciiTheme="majorBidi" w:hAnsiTheme="majorBidi" w:cstheme="majorBidi"/>
              </w:rPr>
              <w:t>appearance</w:t>
            </w:r>
            <w:r>
              <w:rPr>
                <w:rFonts w:asciiTheme="majorBidi" w:hAnsiTheme="majorBidi" w:cstheme="majorBidi"/>
              </w:rPr>
              <w:t xml:space="preserve">, </w:t>
            </w:r>
            <w:r w:rsidRPr="00F2748F">
              <w:rPr>
                <w:rFonts w:asciiTheme="majorBidi" w:hAnsiTheme="majorBidi" w:cstheme="majorBidi"/>
              </w:rPr>
              <w:t>aesthetic</w:t>
            </w:r>
            <w:r>
              <w:rPr>
                <w:rFonts w:asciiTheme="majorBidi" w:hAnsiTheme="majorBidi" w:cstheme="majorBidi"/>
              </w:rPr>
              <w:t xml:space="preserve">, </w:t>
            </w:r>
            <w:r w:rsidRPr="00F2748F">
              <w:rPr>
                <w:rFonts w:asciiTheme="majorBidi" w:hAnsiTheme="majorBidi" w:cstheme="majorBidi"/>
              </w:rPr>
              <w:t>stylis</w:t>
            </w:r>
            <w:r>
              <w:rPr>
                <w:rFonts w:asciiTheme="majorBidi" w:hAnsiTheme="majorBidi" w:cstheme="majorBidi"/>
              </w:rPr>
              <w:t xml:space="preserve">h, </w:t>
            </w:r>
            <w:r w:rsidRPr="009C0E87">
              <w:rPr>
                <w:rFonts w:asciiTheme="majorBidi" w:hAnsiTheme="majorBidi" w:cstheme="majorBidi"/>
              </w:rPr>
              <w:t>fashion</w:t>
            </w:r>
            <w:r>
              <w:rPr>
                <w:rFonts w:asciiTheme="majorBidi" w:hAnsiTheme="majorBidi" w:cstheme="majorBidi"/>
              </w:rPr>
              <w:t xml:space="preserve">, </w:t>
            </w:r>
            <w:r w:rsidRPr="009C0E87">
              <w:rPr>
                <w:rFonts w:asciiTheme="majorBidi" w:hAnsiTheme="majorBidi" w:cstheme="majorBidi"/>
              </w:rPr>
              <w:t>accessory</w:t>
            </w:r>
            <w:r>
              <w:rPr>
                <w:rFonts w:asciiTheme="majorBidi" w:hAnsiTheme="majorBidi" w:cstheme="majorBidi"/>
              </w:rPr>
              <w:t xml:space="preserve">, </w:t>
            </w:r>
            <w:r w:rsidRPr="009C0E87">
              <w:rPr>
                <w:rFonts w:asciiTheme="majorBidi" w:hAnsiTheme="majorBidi" w:cstheme="majorBidi"/>
              </w:rPr>
              <w:t>pleasing aesthetics</w:t>
            </w:r>
            <w:r>
              <w:rPr>
                <w:rFonts w:asciiTheme="majorBidi" w:hAnsiTheme="majorBidi" w:cstheme="majorBidi"/>
              </w:rPr>
              <w:t xml:space="preserve">, </w:t>
            </w:r>
            <w:r w:rsidRPr="009C0E87">
              <w:rPr>
                <w:rFonts w:asciiTheme="majorBidi" w:hAnsiTheme="majorBidi" w:cstheme="majorBidi"/>
              </w:rPr>
              <w:t>color, design</w:t>
            </w:r>
            <w:r>
              <w:rPr>
                <w:rFonts w:asciiTheme="majorBidi" w:hAnsiTheme="majorBidi" w:cstheme="majorBidi"/>
              </w:rPr>
              <w:t>,</w:t>
            </w:r>
          </w:p>
          <w:p w14:paraId="2CCBD7A5" w14:textId="77777777" w:rsidR="00082698" w:rsidRDefault="00082698" w:rsidP="00157D02">
            <w:pPr>
              <w:rPr>
                <w:rFonts w:asciiTheme="majorBidi" w:hAnsiTheme="majorBidi" w:cstheme="majorBidi"/>
              </w:rPr>
            </w:pPr>
            <w:r w:rsidRPr="009C0E87">
              <w:rPr>
                <w:rFonts w:asciiTheme="majorBidi" w:hAnsiTheme="majorBidi" w:cstheme="majorBidi"/>
              </w:rPr>
              <w:t>texture,</w:t>
            </w:r>
            <w:r>
              <w:rPr>
                <w:rFonts w:asciiTheme="majorBidi" w:hAnsiTheme="majorBidi" w:cstheme="majorBidi"/>
              </w:rPr>
              <w:t xml:space="preserve"> </w:t>
            </w:r>
            <w:r w:rsidRPr="009C0E87">
              <w:rPr>
                <w:rFonts w:asciiTheme="majorBidi" w:hAnsiTheme="majorBidi" w:cstheme="majorBidi"/>
              </w:rPr>
              <w:t>uniqueness,</w:t>
            </w:r>
            <w:r>
              <w:rPr>
                <w:rFonts w:asciiTheme="majorBidi" w:hAnsiTheme="majorBidi" w:cstheme="majorBidi"/>
              </w:rPr>
              <w:t xml:space="preserve"> unique, </w:t>
            </w:r>
            <w:r w:rsidRPr="009C0E87">
              <w:rPr>
                <w:rFonts w:asciiTheme="majorBidi" w:hAnsiTheme="majorBidi" w:cstheme="majorBidi"/>
              </w:rPr>
              <w:t>size,</w:t>
            </w:r>
            <w:r>
              <w:rPr>
                <w:rFonts w:asciiTheme="majorBidi" w:hAnsiTheme="majorBidi" w:cstheme="majorBidi"/>
              </w:rPr>
              <w:t xml:space="preserve"> </w:t>
            </w:r>
            <w:r w:rsidRPr="00624712">
              <w:rPr>
                <w:rFonts w:asciiTheme="majorBidi" w:hAnsiTheme="majorBidi" w:cstheme="majorBidi"/>
                <w:color w:val="C00000"/>
              </w:rPr>
              <w:t>look</w:t>
            </w:r>
            <w:r>
              <w:rPr>
                <w:rFonts w:asciiTheme="majorBidi" w:hAnsiTheme="majorBidi" w:cstheme="majorBidi"/>
                <w:color w:val="C00000"/>
              </w:rPr>
              <w:t xml:space="preserve">, </w:t>
            </w:r>
          </w:p>
        </w:tc>
        <w:tc>
          <w:tcPr>
            <w:tcW w:w="4225" w:type="dxa"/>
          </w:tcPr>
          <w:p w14:paraId="231C8DF7" w14:textId="0B8B8487" w:rsidR="00082698" w:rsidRPr="008D2C6D" w:rsidRDefault="00082698" w:rsidP="004C2502">
            <w:pPr>
              <w:rPr>
                <w:rFonts w:asciiTheme="majorBidi" w:hAnsiTheme="majorBidi" w:cstheme="majorBidi"/>
              </w:rPr>
            </w:pPr>
            <w:r>
              <w:rPr>
                <w:rFonts w:asciiTheme="majorBidi" w:hAnsiTheme="majorBidi" w:cstheme="majorBidi"/>
              </w:rPr>
              <w:fldChar w:fldCharType="begin"/>
            </w:r>
            <w:r w:rsidR="004C2502">
              <w:rPr>
                <w:rFonts w:asciiTheme="majorBidi" w:hAnsiTheme="majorBidi" w:cstheme="majorBidi"/>
              </w:rPr>
              <w:instrText xml:space="preserve"> ADDIN ZOTERO_ITEM CSL_CITATION {"citationID":"qVzh9I9c","properties":{"formattedCitation":"(Dehghani, 2018; Dehghani et al., 2018; S. C. Jeong et al., 2017; J. Kim &amp; Park, 2019; V.-H. Lee et al., 2020)","plainCitation":"(Dehghani, 2018; Dehghani et al., 2018; S. C. Jeong et al., 2017; J. Kim &amp; Park, 2019; V.-H. Lee et al., 2020)","noteIndex":0},"citationItems":[{"id":3150,"uris":["http://zotero.org/groups/2521412/items/M6ISJB7V"],"itemData":{"id":3150,"type":"article-journal","abstract":"Nowadays, smart wearable technology comes up to different sectors and is gaining momentum to be implemented in everyday objects. Smartwatches are the most popular type of wearable devices. The current study attempts to understand the motivational factors of consumers’ continuous intention to use smartwatches. In particular, a netnography research has been conducted and consumers’ opinions on smartwatches on Amazon have been analysed. Eight key determinants of continuous usage intention of smartwatches have been identified. Some of them (healthology, complementary goods and enabling technologies) were not included in previous technology adoption models, highlighting that existing models need to be updated when it comes in the domain of continuous usage intention of wearable technologies.","container-title":"Behaviour &amp; Information Technology","DOI":"10.1080/0144929X.2018.1424246","ISSN":"0144-929X, 1362-3001","issue":"2","journalAbbreviation":"Behaviour &amp; Information Technology","language":"en","page":"145-158","source":"DOI.org (Crossref)","title":"Exploring the motivational factors on continuous usage intention of smartwatches among actual users","volume":"37","author":[{"family":"Dehghani","given":"Milad"}],"issued":{"date-parts":[["2018",2]]}}},{"id":4841,"uris":["http://zotero.org/groups/2521412/items/TYBFC4XA","http://zotero.org/groups/2521412/items/6NB9BIVJ"],"itemData":{"id":4841,"type":"article-journal","abstract":"This study aims to deepen our understanding of the underlying factors affecting the intention to continue using increasingly popular wearable technology. A new theoretical model is developed and validated to extend traditional technology acceptance theories by identifying several value drivers of the continuous intention and actual usage of wearable devices. Hypotheses were tested using partial least squares path modeling on data collected from 383 actual smartwatch users. The results provide wearable device manufacturers with practical guidance for optimizing competition strategies. They also offer policy-making insights for practitioners to promote better wearable devices on the market, especially during the early stages of adoption.","container-title":"Telematics and Informatics","DOI":"10.1016/j.tele.2018.01.007","ISSN":"0736-5853","issue":"2","journalAbbreviation":"Telematics and Informatics","language":"en","page":"480-490","source":"ScienceDirect","title":"Will smartwatches last? factors contributing to intention to keep using smart wearable technology","title-short":"Will smartwatches last?","volume":"35","author":[{"family":"Dehghani","given":"Milad"},{"family":"Kim","given":"Ki Joon"},{"family":"Dangelico","given":"Rosa Maria"}],"issued":{"date-parts":[["2018",5,1]]}}},{"id":4465,"uris":["http://zotero.org/groups/2521412/items/4MLRGT45"],"itemData":{"id":4465,"type":"article-journal","abstract":"Wearable technology has recently started gaining mass market attention, but the actual adoption of the technology is not up to expectations. The current study examines the effects of consumers’ domain-speciﬁc innovativeness (DSI) on the adoption of wearable technology. In this study, consumer DSI is ﬁrst conceptualized to have two dimensions namely, product-possessing innovativeness (PPI) and information-possessing innovativeness (IPI). The effects of PPI and IPI on perceived attributes of wearable technology (relative advantage, social image, aesthetics, and novelty) are then examined, which inﬂuence purchase intention. Exploratory and conﬁrmatory factor analyses were conducted on a survey data from young consumers. Structural equation modeling was employed to evaluate the proposed research model. Results demonstrate that 1) the DSI construct must be examined in the two dimensions so that it can properly measure the nature and characteristics of DSI, 2) IPI plays an important role, having a positive effect on all four perceived attributes of IT innovations, 3) PPI has a positive effect on perceived social image and perceived novelty, and ﬁnally 4) all perceived attributes of IT innovations have a positive effect on consumers’ purchase intention of wearable devices. Implications for research and practice are discussed.","container-title":"Telematics and Informatics","DOI":"10.1016/j.tele.2016.09.001","ISSN":"07365853","issue":"5","journalAbbreviation":"Telematics and Informatics","language":"en","page":"399-412","source":"DOI.org (Crossref)","title":"Domain-specific innovativeness and new product adoption: A case of wearable devices","title-short":"Domain-specific innovativeness and new product adoption","volume":"34","author":[{"family":"Jeong","given":"Seok Chan"},{"family":"Kim","given":"Sang-Hyun"},{"family":"Park","given":"Ji Yeon"},{"family":"Choi","given":"Beomjin"}],"issued":{"date-parts":[["2017",8]]}}},{"id":4389,"uris":["http://zotero.org/groups/2521412/items/VLCMJ44V"],"itemData":{"id":4389,"type":"article-journal","abstract":"Now, interactive wearable devices (IWDs) are widely used. Despite the popularity of IWDs, only few studies have investigated users' perceptions of IWDs. Thus, this study introduces an adoption model for IWDs, and investigates whether the coolness of IWDs, which is organized by attractiveness, utility, originality, and subcultural appeal, along with perceived usability, contributes to the adoption of IWDs. The structural results from 1138 respondents indicated that attractiveness and originality have positive effects on users' hedonic values, whereas utilitarian values are enhanced by perceived usability, utility, and attractiveness. Both potential future research areas and implications are presented.","container-title":"Journal of Retailing and Consumer Services","DOI":"10.1016/j.jretconser.2019.03.013","ISSN":"0969-6989","journalAbbreviation":"Journal of Retailing and Consumer Services","language":"en","page":"114-119","source":"ScienceDirect","title":"Beyond coolness: Predicting the technology adoption of interactive wearable devices","title-short":"Beyond coolness","volume":"49","author":[{"family":"Kim","given":"Jina"},{"family":"Park","given":"Eunil"}],"issued":{"date-parts":[["2019",7,1]]}}},{"id":4441,"uris":["http://zotero.org/groups/2521412/items/LMRHKM7L"],"itemData":{"id":4441,"type":"article-journal","abstract":"The research paper purports to assess the antecedents that affect users’ behavioral intention to use wearable payment. Specifically, this empirical research examines the roles of perceived aesthetics, technology readiness, mobile usefulness, and mobile ease of use on behavioral intention. Differing from past mobile payment studies, a newly proposed methodology that involves a dual-stage analysis and an emerging Artificial In</w:instrText>
            </w:r>
            <w:r w:rsidR="004C2502" w:rsidRPr="008D2C6D">
              <w:rPr>
                <w:rFonts w:asciiTheme="majorBidi" w:hAnsiTheme="majorBidi" w:cstheme="majorBidi"/>
              </w:rPr>
              <w:instrText xml:space="preserve">telligence analysis named deep learning was performed on 307 usable responses. Findings revealed that all relationships were supported except for the linkage between mobile ease of use and behavioral intention. The results of this study provide valuable insights to payment companies and smart wearable device manufacturers to come up with plans and marketing strategies to convince the potential adopters to adopt wearable payment, guiding marketers to design a more successful wearable payment solution. Theoretically, the newly integrated theoretical model that incorporates Mobile Technology Acceptance Model, Fashion Theory, and Technology Readiness Theory could help ascertain the relative significance of certain determinants, providing a clearer insight on the acceptance of wearable payment among consumers.","container-title":"Expert Systems with Applications","DOI":"10.1016/j.eswa.2020.113477","ISSN":"0957-4174","journalAbbreviation":"Expert Systems with Applications","language":"en","page":"113477","source":"ScienceDirect","title":"Wearable payment: A deep learning-based dual-stage SEM-ANN analysis","title-short":"Wearable payment","volume":"157","author":[{"family":"Lee","given":"Voon-Hsien"},{"family":"Hew","given":"Jun-Jie"},{"family":"Leong","given":"Lai-Ying"},{"family":"Tan","given":"Garry Wei-Han"},{"family":"Ooi","given":"Keng-Boon"}],"issued":{"date-parts":[["2020",11,1]]}}}],"schema":"https://github.com/citation-style-language/schema/raw/master/csl-citation.json"} </w:instrText>
            </w:r>
            <w:r>
              <w:rPr>
                <w:rFonts w:asciiTheme="majorBidi" w:hAnsiTheme="majorBidi" w:cstheme="majorBidi"/>
              </w:rPr>
              <w:fldChar w:fldCharType="separate"/>
            </w:r>
            <w:r w:rsidR="004C2502" w:rsidRPr="008D2C6D">
              <w:rPr>
                <w:rFonts w:ascii="Times New Roman" w:hAnsi="Times New Roman" w:cs="Times New Roman"/>
              </w:rPr>
              <w:t>(Dehghani, 2018; Dehghani et al., 2018; S. C. Jeong et al., 2017; J. Kim &amp; Park, 2019; V.-H. Lee et al., 2020)</w:t>
            </w:r>
            <w:r>
              <w:rPr>
                <w:rFonts w:asciiTheme="majorBidi" w:hAnsiTheme="majorBidi" w:cstheme="majorBidi"/>
              </w:rPr>
              <w:fldChar w:fldCharType="end"/>
            </w:r>
          </w:p>
        </w:tc>
      </w:tr>
      <w:tr w:rsidR="00082698" w14:paraId="243E2B24" w14:textId="77777777" w:rsidTr="00157D02">
        <w:tc>
          <w:tcPr>
            <w:tcW w:w="4316" w:type="dxa"/>
          </w:tcPr>
          <w:p w14:paraId="372243CC" w14:textId="77777777" w:rsidR="00082698" w:rsidRDefault="00082698" w:rsidP="00157D02">
            <w:pPr>
              <w:rPr>
                <w:rFonts w:asciiTheme="majorBidi" w:hAnsiTheme="majorBidi" w:cstheme="majorBidi"/>
              </w:rPr>
            </w:pPr>
            <w:r>
              <w:rPr>
                <w:rFonts w:asciiTheme="majorBidi" w:hAnsiTheme="majorBidi" w:cstheme="majorBidi"/>
              </w:rPr>
              <w:t>Perceived Value</w:t>
            </w:r>
          </w:p>
        </w:tc>
        <w:tc>
          <w:tcPr>
            <w:tcW w:w="4409" w:type="dxa"/>
          </w:tcPr>
          <w:p w14:paraId="388FACB2" w14:textId="0AC13C8C" w:rsidR="00082698" w:rsidRDefault="008F4FC4" w:rsidP="00157D02">
            <w:pPr>
              <w:rPr>
                <w:rFonts w:asciiTheme="majorBidi" w:hAnsiTheme="majorBidi" w:cstheme="majorBidi"/>
              </w:rPr>
            </w:pPr>
            <w:r w:rsidRPr="00506EC7">
              <w:rPr>
                <w:rFonts w:asciiTheme="majorBidi" w:hAnsiTheme="majorBidi" w:cstheme="majorBidi"/>
              </w:rPr>
              <w:t>price</w:t>
            </w:r>
            <w:r>
              <w:rPr>
                <w:rFonts w:asciiTheme="majorBidi" w:hAnsiTheme="majorBidi" w:cstheme="majorBidi"/>
              </w:rPr>
              <w:t>,</w:t>
            </w:r>
            <w:r w:rsidRPr="00506EC7">
              <w:rPr>
                <w:rFonts w:asciiTheme="majorBidi" w:hAnsiTheme="majorBidi" w:cstheme="majorBidi"/>
              </w:rPr>
              <w:t xml:space="preserve"> value</w:t>
            </w:r>
            <w:r>
              <w:rPr>
                <w:rFonts w:asciiTheme="majorBidi" w:hAnsiTheme="majorBidi" w:cstheme="majorBidi"/>
              </w:rPr>
              <w:t xml:space="preserve">, cost, </w:t>
            </w:r>
            <w:r w:rsidRPr="009B7C18">
              <w:rPr>
                <w:rFonts w:asciiTheme="majorBidi" w:hAnsiTheme="majorBidi" w:cstheme="majorBidi"/>
              </w:rPr>
              <w:t>monetary</w:t>
            </w:r>
            <w:r>
              <w:rPr>
                <w:rFonts w:asciiTheme="majorBidi" w:hAnsiTheme="majorBidi" w:cstheme="majorBidi"/>
              </w:rPr>
              <w:t>, money,</w:t>
            </w:r>
          </w:p>
        </w:tc>
        <w:tc>
          <w:tcPr>
            <w:tcW w:w="4225" w:type="dxa"/>
          </w:tcPr>
          <w:p w14:paraId="7AE0FC5B" w14:textId="365A2B72" w:rsidR="00082698" w:rsidRDefault="00082698" w:rsidP="00157D02">
            <w:pPr>
              <w:rPr>
                <w:rFonts w:asciiTheme="majorBidi" w:hAnsiTheme="majorBidi" w:cstheme="majorBidi"/>
              </w:rPr>
            </w:pPr>
            <w:r>
              <w:rPr>
                <w:rFonts w:asciiTheme="majorBidi" w:hAnsiTheme="majorBidi" w:cstheme="majorBidi"/>
              </w:rPr>
              <w:fldChar w:fldCharType="begin"/>
            </w:r>
            <w:r w:rsidR="00F560D6">
              <w:rPr>
                <w:rFonts w:asciiTheme="majorBidi" w:hAnsiTheme="majorBidi" w:cstheme="majorBidi"/>
              </w:rPr>
              <w:instrText xml:space="preserve"> ADDIN ZOTERO_ITEM CSL_CITATION {"citationID":"RyPV9AUm","properties":{"formattedCitation":"(Venkatesh et al., 2012)","plainCitation":"(Venkatesh et al., 2012)","noteIndex":0},"citationItems":[{"id":4591,"uris":["http://zotero.org/groups/2521412/items/WVU2D9HE"],"itemData":{"id":4591,"type":"article-journal","abstract":"This paper extends the unified theory of acceptance and use of technology (UTAUT) to study acceptance and use of technology in a consumer context. Our proposed UTAUT2 incorporates three constructs into UTAUT: hedonic motivation, price value, and habit. Individual differences — namely, age, gender, and experience — are hypothesized to moderate the effects of these constructs on behavioral intention and technology use. Results from a two-stage online survey, with technology use data collected four months after the first survey, of 1,512 mobile Internet consumers supported our model Compared to UTAUT, the extensions proposed in UTAUT2 produced a substantial improvement in the variance explained in behavioral intention (56 percent to 74 percent) and technology use (40 percent to 52 percent). The theoretical and managerial implications of these results are discussed.","container-title":"MIS Quarterly","DOI":"10.2307/41410412","ISSN":"0276-7783","issue":"1","note":"publisher: Management Information Systems Research Center, University of Minnesota","page":"157-178","source":"JSTOR","title":"Consumer Acceptance and Use of Information Technology: Extending the Unified Theory of Acceptance and Use of Technology","title-short":"Consumer Acceptance and Use of Information Technology","volume":"36","author":[{"family":"Venkatesh","given":"Viswanath"},{"family":"Thong","given":"James Y. L."},{"family":"Xu","given":"Xin"}],"issued":{"date-parts":[["2012"]]}}}],"schema":"https://github.com/citation-style-language/schema/raw/master/csl-citation.json"} </w:instrText>
            </w:r>
            <w:r>
              <w:rPr>
                <w:rFonts w:asciiTheme="majorBidi" w:hAnsiTheme="majorBidi" w:cstheme="majorBidi"/>
              </w:rPr>
              <w:fldChar w:fldCharType="separate"/>
            </w:r>
            <w:r w:rsidRPr="00517930">
              <w:rPr>
                <w:rFonts w:ascii="Times New Roman" w:hAnsi="Times New Roman" w:cs="Times New Roman"/>
              </w:rPr>
              <w:t>(Venkatesh et al., 2012)</w:t>
            </w:r>
            <w:r>
              <w:rPr>
                <w:rFonts w:asciiTheme="majorBidi" w:hAnsiTheme="majorBidi" w:cstheme="majorBidi"/>
              </w:rPr>
              <w:fldChar w:fldCharType="end"/>
            </w:r>
            <w:r w:rsidR="00321BF7">
              <w:rPr>
                <w:rFonts w:asciiTheme="majorBidi" w:hAnsiTheme="majorBidi" w:cstheme="majorBidi"/>
              </w:rPr>
              <w:t>,</w:t>
            </w:r>
          </w:p>
        </w:tc>
      </w:tr>
      <w:tr w:rsidR="00082698" w:rsidRPr="00AD4120" w14:paraId="216EA1C3" w14:textId="77777777" w:rsidTr="00157D02">
        <w:tc>
          <w:tcPr>
            <w:tcW w:w="4316" w:type="dxa"/>
          </w:tcPr>
          <w:p w14:paraId="0009D621" w14:textId="77777777" w:rsidR="00082698" w:rsidRDefault="00082698" w:rsidP="00157D02">
            <w:pPr>
              <w:rPr>
                <w:rFonts w:asciiTheme="majorBidi" w:hAnsiTheme="majorBidi" w:cstheme="majorBidi"/>
              </w:rPr>
            </w:pPr>
            <w:r>
              <w:rPr>
                <w:rFonts w:asciiTheme="majorBidi" w:hAnsiTheme="majorBidi" w:cstheme="majorBidi"/>
              </w:rPr>
              <w:t>Perceived Usefulness (Extrinsic Motivation) (Tracking Functions, Notification/Dialog Support, Communication)</w:t>
            </w:r>
          </w:p>
        </w:tc>
        <w:tc>
          <w:tcPr>
            <w:tcW w:w="4409" w:type="dxa"/>
          </w:tcPr>
          <w:p w14:paraId="156A321C" w14:textId="5004E835" w:rsidR="00C31E07" w:rsidRPr="00C31E07" w:rsidRDefault="00C62E07" w:rsidP="00C62E07">
            <w:pPr>
              <w:rPr>
                <w:rFonts w:asciiTheme="majorBidi" w:hAnsiTheme="majorBidi" w:cstheme="majorBidi"/>
              </w:rPr>
            </w:pPr>
            <w:r w:rsidRPr="00C62E07">
              <w:rPr>
                <w:rFonts w:asciiTheme="majorBidi" w:hAnsiTheme="majorBidi" w:cstheme="majorBidi"/>
                <w:color w:val="00B050"/>
              </w:rPr>
              <w:t>r</w:t>
            </w:r>
            <w:r w:rsidR="00C31E07" w:rsidRPr="00C62E07">
              <w:rPr>
                <w:rFonts w:asciiTheme="majorBidi" w:hAnsiTheme="majorBidi" w:cstheme="majorBidi"/>
                <w:color w:val="00B050"/>
              </w:rPr>
              <w:t>ejuvenated</w:t>
            </w:r>
            <w:r w:rsidRPr="00C62E07">
              <w:rPr>
                <w:rFonts w:asciiTheme="majorBidi" w:hAnsiTheme="majorBidi" w:cstheme="majorBidi"/>
                <w:color w:val="00B050"/>
              </w:rPr>
              <w:t xml:space="preserve">, </w:t>
            </w:r>
            <w:r w:rsidR="00C31E07" w:rsidRPr="00C62E07">
              <w:rPr>
                <w:rFonts w:asciiTheme="majorBidi" w:hAnsiTheme="majorBidi" w:cstheme="majorBidi"/>
                <w:color w:val="00B050"/>
              </w:rPr>
              <w:t xml:space="preserve"> simplify</w:t>
            </w:r>
            <w:r w:rsidRPr="00C62E07">
              <w:rPr>
                <w:rFonts w:asciiTheme="majorBidi" w:hAnsiTheme="majorBidi" w:cstheme="majorBidi"/>
                <w:color w:val="00B050"/>
              </w:rPr>
              <w:t xml:space="preserve">, </w:t>
            </w:r>
            <w:r w:rsidR="00C31E07" w:rsidRPr="00C62E07">
              <w:rPr>
                <w:rFonts w:asciiTheme="majorBidi" w:hAnsiTheme="majorBidi" w:cstheme="majorBidi"/>
                <w:color w:val="00B050"/>
              </w:rPr>
              <w:t xml:space="preserve"> control over</w:t>
            </w:r>
            <w:r w:rsidRPr="00C62E07">
              <w:rPr>
                <w:rFonts w:asciiTheme="majorBidi" w:hAnsiTheme="majorBidi" w:cstheme="majorBidi"/>
                <w:color w:val="00B050"/>
              </w:rPr>
              <w:t xml:space="preserve">, </w:t>
            </w:r>
            <w:r w:rsidR="00C31E07" w:rsidRPr="00C62E07">
              <w:rPr>
                <w:rFonts w:asciiTheme="majorBidi" w:hAnsiTheme="majorBidi" w:cstheme="majorBidi"/>
                <w:color w:val="00B050"/>
              </w:rPr>
              <w:t xml:space="preserve"> reduce</w:t>
            </w:r>
            <w:r w:rsidRPr="00C62E07">
              <w:rPr>
                <w:rFonts w:asciiTheme="majorBidi" w:hAnsiTheme="majorBidi" w:cstheme="majorBidi"/>
                <w:color w:val="00B050"/>
              </w:rPr>
              <w:t xml:space="preserve">, </w:t>
            </w:r>
            <w:r w:rsidR="00C31E07" w:rsidRPr="00C62E07">
              <w:rPr>
                <w:rFonts w:asciiTheme="majorBidi" w:hAnsiTheme="majorBidi" w:cstheme="majorBidi"/>
                <w:color w:val="00B050"/>
              </w:rPr>
              <w:t xml:space="preserve"> accomplish more</w:t>
            </w:r>
            <w:r w:rsidRPr="00C62E07">
              <w:rPr>
                <w:rFonts w:asciiTheme="majorBidi" w:hAnsiTheme="majorBidi" w:cstheme="majorBidi"/>
                <w:color w:val="00B050"/>
              </w:rPr>
              <w:t xml:space="preserve">, </w:t>
            </w:r>
            <w:r w:rsidR="00C31E07" w:rsidRPr="00C62E07">
              <w:rPr>
                <w:rFonts w:asciiTheme="majorBidi" w:hAnsiTheme="majorBidi" w:cstheme="majorBidi"/>
                <w:color w:val="00B050"/>
              </w:rPr>
              <w:t xml:space="preserve"> save time</w:t>
            </w:r>
            <w:r w:rsidRPr="00C62E07">
              <w:rPr>
                <w:rFonts w:asciiTheme="majorBidi" w:hAnsiTheme="majorBidi" w:cstheme="majorBidi"/>
                <w:color w:val="00B050"/>
              </w:rPr>
              <w:t xml:space="preserve">, </w:t>
            </w:r>
            <w:r w:rsidR="00C31E07" w:rsidRPr="00C62E07">
              <w:rPr>
                <w:rFonts w:asciiTheme="majorBidi" w:hAnsiTheme="majorBidi" w:cstheme="majorBidi"/>
                <w:color w:val="00B050"/>
              </w:rPr>
              <w:t xml:space="preserve"> work more quickly</w:t>
            </w:r>
            <w:r w:rsidRPr="00C62E07">
              <w:rPr>
                <w:rFonts w:asciiTheme="majorBidi" w:hAnsiTheme="majorBidi" w:cstheme="majorBidi"/>
                <w:color w:val="00B050"/>
              </w:rPr>
              <w:t>,</w:t>
            </w:r>
            <w:r>
              <w:rPr>
                <w:rFonts w:asciiTheme="majorBidi" w:hAnsiTheme="majorBidi" w:cstheme="majorBidi"/>
                <w:color w:val="FF0000"/>
              </w:rPr>
              <w:t xml:space="preserve"> </w:t>
            </w:r>
            <w:r w:rsidR="00C31E07" w:rsidRPr="00C31E07">
              <w:rPr>
                <w:rFonts w:asciiTheme="majorBidi" w:hAnsiTheme="majorBidi" w:cstheme="majorBidi"/>
              </w:rPr>
              <w:t>accomplish</w:t>
            </w:r>
            <w:r>
              <w:rPr>
                <w:rFonts w:asciiTheme="majorBidi" w:hAnsiTheme="majorBidi" w:cstheme="majorBidi"/>
              </w:rPr>
              <w:t xml:space="preserve">, </w:t>
            </w:r>
            <w:r w:rsidR="00C31E07" w:rsidRPr="00C31E07">
              <w:rPr>
                <w:rFonts w:asciiTheme="majorBidi" w:hAnsiTheme="majorBidi" w:cstheme="majorBidi"/>
              </w:rPr>
              <w:t>accomplished</w:t>
            </w:r>
            <w:r>
              <w:rPr>
                <w:rFonts w:asciiTheme="majorBidi" w:hAnsiTheme="majorBidi" w:cstheme="majorBidi"/>
              </w:rPr>
              <w:t xml:space="preserve">, </w:t>
            </w:r>
            <w:r w:rsidR="00C31E07" w:rsidRPr="00C31E07">
              <w:rPr>
                <w:rFonts w:asciiTheme="majorBidi" w:hAnsiTheme="majorBidi" w:cstheme="majorBidi"/>
              </w:rPr>
              <w:t>accomplishes</w:t>
            </w:r>
            <w:r>
              <w:rPr>
                <w:rFonts w:asciiTheme="majorBidi" w:hAnsiTheme="majorBidi" w:cstheme="majorBidi"/>
              </w:rPr>
              <w:t xml:space="preserve">, </w:t>
            </w:r>
            <w:r w:rsidR="00C31E07" w:rsidRPr="00C31E07">
              <w:rPr>
                <w:rFonts w:asciiTheme="majorBidi" w:hAnsiTheme="majorBidi" w:cstheme="majorBidi"/>
              </w:rPr>
              <w:t>accomplishing</w:t>
            </w:r>
            <w:r>
              <w:rPr>
                <w:rFonts w:asciiTheme="majorBidi" w:hAnsiTheme="majorBidi" w:cstheme="majorBidi"/>
              </w:rPr>
              <w:t xml:space="preserve">, </w:t>
            </w:r>
            <w:r w:rsidR="00C31E07" w:rsidRPr="00C31E07">
              <w:rPr>
                <w:rFonts w:asciiTheme="majorBidi" w:hAnsiTheme="majorBidi" w:cstheme="majorBidi"/>
              </w:rPr>
              <w:t>achieve</w:t>
            </w:r>
            <w:r>
              <w:rPr>
                <w:rFonts w:asciiTheme="majorBidi" w:hAnsiTheme="majorBidi" w:cstheme="majorBidi"/>
              </w:rPr>
              <w:t xml:space="preserve">, </w:t>
            </w:r>
            <w:r w:rsidR="00C31E07" w:rsidRPr="00C31E07">
              <w:rPr>
                <w:rFonts w:asciiTheme="majorBidi" w:hAnsiTheme="majorBidi" w:cstheme="majorBidi"/>
              </w:rPr>
              <w:t>achieved</w:t>
            </w:r>
            <w:r>
              <w:rPr>
                <w:rFonts w:asciiTheme="majorBidi" w:hAnsiTheme="majorBidi" w:cstheme="majorBidi"/>
              </w:rPr>
              <w:t xml:space="preserve">, </w:t>
            </w:r>
            <w:r w:rsidR="00C31E07" w:rsidRPr="00C31E07">
              <w:rPr>
                <w:rFonts w:asciiTheme="majorBidi" w:hAnsiTheme="majorBidi" w:cstheme="majorBidi"/>
              </w:rPr>
              <w:t>achieves</w:t>
            </w:r>
            <w:r>
              <w:rPr>
                <w:rFonts w:asciiTheme="majorBidi" w:hAnsiTheme="majorBidi" w:cstheme="majorBidi"/>
              </w:rPr>
              <w:t xml:space="preserve">, </w:t>
            </w:r>
            <w:r w:rsidR="00C31E07" w:rsidRPr="00C31E07">
              <w:rPr>
                <w:rFonts w:asciiTheme="majorBidi" w:hAnsiTheme="majorBidi" w:cstheme="majorBidi"/>
              </w:rPr>
              <w:t>achieving</w:t>
            </w:r>
            <w:r>
              <w:rPr>
                <w:rFonts w:asciiTheme="majorBidi" w:hAnsiTheme="majorBidi" w:cstheme="majorBidi"/>
              </w:rPr>
              <w:t xml:space="preserve">, </w:t>
            </w:r>
            <w:r w:rsidR="00C31E07">
              <w:rPr>
                <w:rFonts w:asciiTheme="majorBidi" w:hAnsiTheme="majorBidi" w:cstheme="majorBidi"/>
              </w:rPr>
              <w:t xml:space="preserve"> </w:t>
            </w:r>
            <w:r w:rsidR="00C31E07" w:rsidRPr="00C31E07">
              <w:rPr>
                <w:rFonts w:asciiTheme="majorBidi" w:hAnsiTheme="majorBidi" w:cstheme="majorBidi"/>
              </w:rPr>
              <w:t xml:space="preserve">advantageous </w:t>
            </w:r>
            <w:r>
              <w:rPr>
                <w:rFonts w:asciiTheme="majorBidi" w:hAnsiTheme="majorBidi" w:cstheme="majorBidi"/>
              </w:rPr>
              <w:t xml:space="preserve">, </w:t>
            </w:r>
            <w:r w:rsidR="00C31E07" w:rsidRPr="00C31E07">
              <w:rPr>
                <w:rFonts w:asciiTheme="majorBidi" w:hAnsiTheme="majorBidi" w:cstheme="majorBidi"/>
              </w:rPr>
              <w:t>beneficial</w:t>
            </w:r>
            <w:r>
              <w:rPr>
                <w:rFonts w:asciiTheme="majorBidi" w:hAnsiTheme="majorBidi" w:cstheme="majorBidi"/>
              </w:rPr>
              <w:t xml:space="preserve">, </w:t>
            </w:r>
            <w:r w:rsidR="00C31E07" w:rsidRPr="00C31E07">
              <w:rPr>
                <w:rFonts w:asciiTheme="majorBidi" w:hAnsiTheme="majorBidi" w:cstheme="majorBidi"/>
              </w:rPr>
              <w:t>check</w:t>
            </w:r>
            <w:r>
              <w:rPr>
                <w:rFonts w:asciiTheme="majorBidi" w:hAnsiTheme="majorBidi" w:cstheme="majorBidi"/>
              </w:rPr>
              <w:t xml:space="preserve">, </w:t>
            </w:r>
            <w:r w:rsidR="00C31E07" w:rsidRPr="00C31E07">
              <w:rPr>
                <w:rFonts w:asciiTheme="majorBidi" w:hAnsiTheme="majorBidi" w:cstheme="majorBidi"/>
              </w:rPr>
              <w:t>checked</w:t>
            </w:r>
            <w:r>
              <w:rPr>
                <w:rFonts w:asciiTheme="majorBidi" w:hAnsiTheme="majorBidi" w:cstheme="majorBidi"/>
              </w:rPr>
              <w:t xml:space="preserve">, </w:t>
            </w:r>
            <w:r w:rsidR="00C31E07" w:rsidRPr="00C31E07">
              <w:rPr>
                <w:rFonts w:asciiTheme="majorBidi" w:hAnsiTheme="majorBidi" w:cstheme="majorBidi"/>
              </w:rPr>
              <w:t>checking</w:t>
            </w:r>
            <w:r>
              <w:rPr>
                <w:rFonts w:asciiTheme="majorBidi" w:hAnsiTheme="majorBidi" w:cstheme="majorBidi"/>
              </w:rPr>
              <w:t xml:space="preserve">, </w:t>
            </w:r>
            <w:r w:rsidR="00C31E07" w:rsidRPr="00C31E07">
              <w:rPr>
                <w:rFonts w:asciiTheme="majorBidi" w:hAnsiTheme="majorBidi" w:cstheme="majorBidi"/>
              </w:rPr>
              <w:t>checks</w:t>
            </w:r>
            <w:r>
              <w:rPr>
                <w:rFonts w:asciiTheme="majorBidi" w:hAnsiTheme="majorBidi" w:cstheme="majorBidi"/>
              </w:rPr>
              <w:t xml:space="preserve">, </w:t>
            </w:r>
            <w:r w:rsidR="00C31E07" w:rsidRPr="00C31E07">
              <w:rPr>
                <w:rFonts w:asciiTheme="majorBidi" w:hAnsiTheme="majorBidi" w:cstheme="majorBidi"/>
              </w:rPr>
              <w:lastRenderedPageBreak/>
              <w:t>complete</w:t>
            </w:r>
            <w:r>
              <w:rPr>
                <w:rFonts w:asciiTheme="majorBidi" w:hAnsiTheme="majorBidi" w:cstheme="majorBidi"/>
              </w:rPr>
              <w:t xml:space="preserve">, </w:t>
            </w:r>
            <w:r w:rsidR="00C31E07" w:rsidRPr="00C31E07">
              <w:rPr>
                <w:rFonts w:asciiTheme="majorBidi" w:hAnsiTheme="majorBidi" w:cstheme="majorBidi"/>
              </w:rPr>
              <w:t>completes</w:t>
            </w:r>
            <w:r>
              <w:rPr>
                <w:rFonts w:asciiTheme="majorBidi" w:hAnsiTheme="majorBidi" w:cstheme="majorBidi"/>
              </w:rPr>
              <w:t xml:space="preserve">, </w:t>
            </w:r>
            <w:r w:rsidR="00C31E07" w:rsidRPr="00C31E07">
              <w:rPr>
                <w:rFonts w:asciiTheme="majorBidi" w:hAnsiTheme="majorBidi" w:cstheme="majorBidi"/>
              </w:rPr>
              <w:t>completing</w:t>
            </w:r>
            <w:r>
              <w:rPr>
                <w:rFonts w:asciiTheme="majorBidi" w:hAnsiTheme="majorBidi" w:cstheme="majorBidi"/>
              </w:rPr>
              <w:t xml:space="preserve">, </w:t>
            </w:r>
            <w:r w:rsidR="00C31E07">
              <w:rPr>
                <w:rFonts w:asciiTheme="majorBidi" w:hAnsiTheme="majorBidi" w:cstheme="majorBidi"/>
              </w:rPr>
              <w:t xml:space="preserve"> </w:t>
            </w:r>
            <w:r w:rsidR="00C31E07" w:rsidRPr="00C31E07">
              <w:rPr>
                <w:rFonts w:asciiTheme="majorBidi" w:hAnsiTheme="majorBidi" w:cstheme="majorBidi"/>
              </w:rPr>
              <w:t>completing</w:t>
            </w:r>
            <w:r>
              <w:rPr>
                <w:rFonts w:asciiTheme="majorBidi" w:hAnsiTheme="majorBidi" w:cstheme="majorBidi"/>
              </w:rPr>
              <w:t xml:space="preserve">, </w:t>
            </w:r>
            <w:r w:rsidR="00C31E07" w:rsidRPr="00C31E07">
              <w:rPr>
                <w:rFonts w:asciiTheme="majorBidi" w:hAnsiTheme="majorBidi" w:cstheme="majorBidi"/>
              </w:rPr>
              <w:t>convenient</w:t>
            </w:r>
            <w:r>
              <w:rPr>
                <w:rFonts w:asciiTheme="majorBidi" w:hAnsiTheme="majorBidi" w:cstheme="majorBidi"/>
              </w:rPr>
              <w:t xml:space="preserve">, </w:t>
            </w:r>
            <w:r w:rsidR="00C31E07" w:rsidRPr="00C31E07">
              <w:rPr>
                <w:rFonts w:asciiTheme="majorBidi" w:hAnsiTheme="majorBidi" w:cstheme="majorBidi"/>
              </w:rPr>
              <w:t>conveniently</w:t>
            </w:r>
            <w:r>
              <w:rPr>
                <w:rFonts w:asciiTheme="majorBidi" w:hAnsiTheme="majorBidi" w:cstheme="majorBidi"/>
              </w:rPr>
              <w:t xml:space="preserve">, </w:t>
            </w:r>
            <w:r w:rsidR="00C31E07" w:rsidRPr="00C31E07">
              <w:rPr>
                <w:rFonts w:asciiTheme="majorBidi" w:hAnsiTheme="majorBidi" w:cstheme="majorBidi"/>
              </w:rPr>
              <w:t>develop</w:t>
            </w:r>
            <w:r>
              <w:rPr>
                <w:rFonts w:asciiTheme="majorBidi" w:hAnsiTheme="majorBidi" w:cstheme="majorBidi"/>
              </w:rPr>
              <w:t xml:space="preserve">, </w:t>
            </w:r>
            <w:r w:rsidR="00C31E07" w:rsidRPr="00C31E07">
              <w:rPr>
                <w:rFonts w:asciiTheme="majorBidi" w:hAnsiTheme="majorBidi" w:cstheme="majorBidi"/>
              </w:rPr>
              <w:t>developed</w:t>
            </w:r>
            <w:r>
              <w:rPr>
                <w:rFonts w:asciiTheme="majorBidi" w:hAnsiTheme="majorBidi" w:cstheme="majorBidi"/>
              </w:rPr>
              <w:t xml:space="preserve">, </w:t>
            </w:r>
            <w:r w:rsidR="00C31E07" w:rsidRPr="00C31E07">
              <w:rPr>
                <w:rFonts w:asciiTheme="majorBidi" w:hAnsiTheme="majorBidi" w:cstheme="majorBidi"/>
              </w:rPr>
              <w:t>developing</w:t>
            </w:r>
            <w:r>
              <w:rPr>
                <w:rFonts w:asciiTheme="majorBidi" w:hAnsiTheme="majorBidi" w:cstheme="majorBidi"/>
              </w:rPr>
              <w:t xml:space="preserve">, </w:t>
            </w:r>
            <w:r w:rsidR="00C31E07" w:rsidRPr="00C31E07">
              <w:rPr>
                <w:rFonts w:asciiTheme="majorBidi" w:hAnsiTheme="majorBidi" w:cstheme="majorBidi"/>
              </w:rPr>
              <w:t>develops</w:t>
            </w:r>
            <w:r>
              <w:rPr>
                <w:rFonts w:asciiTheme="majorBidi" w:hAnsiTheme="majorBidi" w:cstheme="majorBidi"/>
              </w:rPr>
              <w:t xml:space="preserve">, </w:t>
            </w:r>
            <w:r w:rsidR="00C31E07" w:rsidRPr="00C31E07">
              <w:rPr>
                <w:rFonts w:asciiTheme="majorBidi" w:hAnsiTheme="majorBidi" w:cstheme="majorBidi"/>
              </w:rPr>
              <w:t>effective</w:t>
            </w:r>
            <w:r>
              <w:rPr>
                <w:rFonts w:asciiTheme="majorBidi" w:hAnsiTheme="majorBidi" w:cstheme="majorBidi"/>
              </w:rPr>
              <w:t xml:space="preserve">, </w:t>
            </w:r>
            <w:r w:rsidR="00C31E07">
              <w:rPr>
                <w:rFonts w:asciiTheme="majorBidi" w:hAnsiTheme="majorBidi" w:cstheme="majorBidi"/>
              </w:rPr>
              <w:t xml:space="preserve"> </w:t>
            </w:r>
            <w:r w:rsidR="00C31E07" w:rsidRPr="00C31E07">
              <w:rPr>
                <w:rFonts w:asciiTheme="majorBidi" w:hAnsiTheme="majorBidi" w:cstheme="majorBidi"/>
              </w:rPr>
              <w:t>effectively</w:t>
            </w:r>
            <w:r>
              <w:rPr>
                <w:rFonts w:asciiTheme="majorBidi" w:hAnsiTheme="majorBidi" w:cstheme="majorBidi"/>
              </w:rPr>
              <w:t xml:space="preserve">, </w:t>
            </w:r>
            <w:r w:rsidR="00C31E07" w:rsidRPr="00C31E07">
              <w:rPr>
                <w:rFonts w:asciiTheme="majorBidi" w:hAnsiTheme="majorBidi" w:cstheme="majorBidi"/>
              </w:rPr>
              <w:t>effectiveness</w:t>
            </w:r>
            <w:r>
              <w:rPr>
                <w:rFonts w:asciiTheme="majorBidi" w:hAnsiTheme="majorBidi" w:cstheme="majorBidi"/>
              </w:rPr>
              <w:t xml:space="preserve">, </w:t>
            </w:r>
            <w:r w:rsidR="00C31E07" w:rsidRPr="00C31E07">
              <w:rPr>
                <w:rFonts w:asciiTheme="majorBidi" w:hAnsiTheme="majorBidi" w:cstheme="majorBidi"/>
              </w:rPr>
              <w:t>enable</w:t>
            </w:r>
            <w:r>
              <w:rPr>
                <w:rFonts w:asciiTheme="majorBidi" w:hAnsiTheme="majorBidi" w:cstheme="majorBidi"/>
              </w:rPr>
              <w:t xml:space="preserve">, </w:t>
            </w:r>
            <w:r w:rsidR="00C31E07" w:rsidRPr="00C31E07">
              <w:rPr>
                <w:rFonts w:asciiTheme="majorBidi" w:hAnsiTheme="majorBidi" w:cstheme="majorBidi"/>
              </w:rPr>
              <w:t>enables</w:t>
            </w:r>
            <w:r>
              <w:rPr>
                <w:rFonts w:asciiTheme="majorBidi" w:hAnsiTheme="majorBidi" w:cstheme="majorBidi"/>
              </w:rPr>
              <w:t xml:space="preserve">, </w:t>
            </w:r>
            <w:r w:rsidR="00C31E07" w:rsidRPr="00C31E07">
              <w:rPr>
                <w:rFonts w:asciiTheme="majorBidi" w:hAnsiTheme="majorBidi" w:cstheme="majorBidi"/>
              </w:rPr>
              <w:t>enhance</w:t>
            </w:r>
            <w:r>
              <w:rPr>
                <w:rFonts w:asciiTheme="majorBidi" w:hAnsiTheme="majorBidi" w:cstheme="majorBidi"/>
              </w:rPr>
              <w:t xml:space="preserve">, </w:t>
            </w:r>
            <w:r w:rsidR="00C31E07" w:rsidRPr="00C31E07">
              <w:rPr>
                <w:rFonts w:asciiTheme="majorBidi" w:hAnsiTheme="majorBidi" w:cstheme="majorBidi"/>
              </w:rPr>
              <w:t>enhanced</w:t>
            </w:r>
            <w:r>
              <w:rPr>
                <w:rFonts w:asciiTheme="majorBidi" w:hAnsiTheme="majorBidi" w:cstheme="majorBidi"/>
              </w:rPr>
              <w:t xml:space="preserve">, </w:t>
            </w:r>
            <w:r w:rsidR="00C31E07" w:rsidRPr="00C31E07">
              <w:rPr>
                <w:rFonts w:asciiTheme="majorBidi" w:hAnsiTheme="majorBidi" w:cstheme="majorBidi"/>
              </w:rPr>
              <w:t>enhances</w:t>
            </w:r>
            <w:r>
              <w:rPr>
                <w:rFonts w:asciiTheme="majorBidi" w:hAnsiTheme="majorBidi" w:cstheme="majorBidi"/>
              </w:rPr>
              <w:t xml:space="preserve">, </w:t>
            </w:r>
            <w:r w:rsidR="00C31E07" w:rsidRPr="00C31E07">
              <w:rPr>
                <w:rFonts w:asciiTheme="majorBidi" w:hAnsiTheme="majorBidi" w:cstheme="majorBidi"/>
              </w:rPr>
              <w:t>enhancing</w:t>
            </w:r>
            <w:r>
              <w:rPr>
                <w:rFonts w:asciiTheme="majorBidi" w:hAnsiTheme="majorBidi" w:cstheme="majorBidi"/>
              </w:rPr>
              <w:t xml:space="preserve">, </w:t>
            </w:r>
            <w:r w:rsidR="00C31E07" w:rsidRPr="00C31E07">
              <w:rPr>
                <w:rFonts w:asciiTheme="majorBidi" w:hAnsiTheme="majorBidi" w:cstheme="majorBidi"/>
              </w:rPr>
              <w:t>handle</w:t>
            </w:r>
            <w:r>
              <w:rPr>
                <w:rFonts w:asciiTheme="majorBidi" w:hAnsiTheme="majorBidi" w:cstheme="majorBidi"/>
              </w:rPr>
              <w:t xml:space="preserve">, </w:t>
            </w:r>
            <w:r w:rsidR="00C31E07">
              <w:rPr>
                <w:rFonts w:asciiTheme="majorBidi" w:hAnsiTheme="majorBidi" w:cstheme="majorBidi"/>
              </w:rPr>
              <w:t xml:space="preserve"> </w:t>
            </w:r>
            <w:r w:rsidR="00C31E07" w:rsidRPr="00C31E07">
              <w:rPr>
                <w:rFonts w:asciiTheme="majorBidi" w:hAnsiTheme="majorBidi" w:cstheme="majorBidi"/>
              </w:rPr>
              <w:t>handled</w:t>
            </w:r>
            <w:r>
              <w:rPr>
                <w:rFonts w:asciiTheme="majorBidi" w:hAnsiTheme="majorBidi" w:cstheme="majorBidi"/>
              </w:rPr>
              <w:t xml:space="preserve">, </w:t>
            </w:r>
            <w:r w:rsidR="00C31E07" w:rsidRPr="00C31E07">
              <w:rPr>
                <w:rFonts w:asciiTheme="majorBidi" w:hAnsiTheme="majorBidi" w:cstheme="majorBidi"/>
              </w:rPr>
              <w:t>handles</w:t>
            </w:r>
            <w:r>
              <w:rPr>
                <w:rFonts w:asciiTheme="majorBidi" w:hAnsiTheme="majorBidi" w:cstheme="majorBidi"/>
              </w:rPr>
              <w:t xml:space="preserve">, </w:t>
            </w:r>
            <w:r w:rsidR="00C31E07" w:rsidRPr="00C31E07">
              <w:rPr>
                <w:rFonts w:asciiTheme="majorBidi" w:hAnsiTheme="majorBidi" w:cstheme="majorBidi"/>
              </w:rPr>
              <w:t>help</w:t>
            </w:r>
            <w:r>
              <w:rPr>
                <w:rFonts w:asciiTheme="majorBidi" w:hAnsiTheme="majorBidi" w:cstheme="majorBidi"/>
              </w:rPr>
              <w:t xml:space="preserve">, </w:t>
            </w:r>
            <w:r w:rsidR="00C31E07" w:rsidRPr="00C31E07">
              <w:rPr>
                <w:rFonts w:asciiTheme="majorBidi" w:hAnsiTheme="majorBidi" w:cstheme="majorBidi"/>
              </w:rPr>
              <w:t>helpful</w:t>
            </w:r>
            <w:r>
              <w:rPr>
                <w:rFonts w:asciiTheme="majorBidi" w:hAnsiTheme="majorBidi" w:cstheme="majorBidi"/>
              </w:rPr>
              <w:t xml:space="preserve">, </w:t>
            </w:r>
            <w:r w:rsidR="00C31E07" w:rsidRPr="00C31E07">
              <w:rPr>
                <w:rFonts w:asciiTheme="majorBidi" w:hAnsiTheme="majorBidi" w:cstheme="majorBidi"/>
              </w:rPr>
              <w:t>helps</w:t>
            </w:r>
            <w:r>
              <w:rPr>
                <w:rFonts w:asciiTheme="majorBidi" w:hAnsiTheme="majorBidi" w:cstheme="majorBidi"/>
              </w:rPr>
              <w:t xml:space="preserve">, </w:t>
            </w:r>
            <w:r w:rsidR="00C31E07" w:rsidRPr="00C31E07">
              <w:rPr>
                <w:rFonts w:asciiTheme="majorBidi" w:hAnsiTheme="majorBidi" w:cstheme="majorBidi"/>
              </w:rPr>
              <w:t>improve</w:t>
            </w:r>
            <w:r>
              <w:rPr>
                <w:rFonts w:asciiTheme="majorBidi" w:hAnsiTheme="majorBidi" w:cstheme="majorBidi"/>
              </w:rPr>
              <w:t xml:space="preserve">, </w:t>
            </w:r>
            <w:r w:rsidR="00C31E07" w:rsidRPr="00C31E07">
              <w:rPr>
                <w:rFonts w:asciiTheme="majorBidi" w:hAnsiTheme="majorBidi" w:cstheme="majorBidi"/>
              </w:rPr>
              <w:t>improved</w:t>
            </w:r>
            <w:r>
              <w:rPr>
                <w:rFonts w:asciiTheme="majorBidi" w:hAnsiTheme="majorBidi" w:cstheme="majorBidi"/>
              </w:rPr>
              <w:t xml:space="preserve">, </w:t>
            </w:r>
            <w:r w:rsidR="00C31E07" w:rsidRPr="00C31E07">
              <w:rPr>
                <w:rFonts w:asciiTheme="majorBidi" w:hAnsiTheme="majorBidi" w:cstheme="majorBidi"/>
              </w:rPr>
              <w:t xml:space="preserve">improves </w:t>
            </w:r>
            <w:r>
              <w:rPr>
                <w:rFonts w:asciiTheme="majorBidi" w:hAnsiTheme="majorBidi" w:cstheme="majorBidi"/>
              </w:rPr>
              <w:t xml:space="preserve">, </w:t>
            </w:r>
            <w:r w:rsidR="00C31E07">
              <w:rPr>
                <w:rFonts w:asciiTheme="majorBidi" w:hAnsiTheme="majorBidi" w:cstheme="majorBidi"/>
              </w:rPr>
              <w:t xml:space="preserve"> </w:t>
            </w:r>
            <w:r w:rsidR="00C31E07" w:rsidRPr="00C31E07">
              <w:rPr>
                <w:rFonts w:asciiTheme="majorBidi" w:hAnsiTheme="majorBidi" w:cstheme="majorBidi"/>
              </w:rPr>
              <w:t>improving</w:t>
            </w:r>
            <w:r>
              <w:rPr>
                <w:rFonts w:asciiTheme="majorBidi" w:hAnsiTheme="majorBidi" w:cstheme="majorBidi"/>
              </w:rPr>
              <w:t xml:space="preserve">, </w:t>
            </w:r>
            <w:r w:rsidR="00C31E07">
              <w:rPr>
                <w:rFonts w:asciiTheme="majorBidi" w:hAnsiTheme="majorBidi" w:cstheme="majorBidi"/>
              </w:rPr>
              <w:t xml:space="preserve"> </w:t>
            </w:r>
            <w:r w:rsidR="00C31E07" w:rsidRPr="00C31E07">
              <w:rPr>
                <w:rFonts w:asciiTheme="majorBidi" w:hAnsiTheme="majorBidi" w:cstheme="majorBidi"/>
              </w:rPr>
              <w:t>increase</w:t>
            </w:r>
            <w:r>
              <w:rPr>
                <w:rFonts w:asciiTheme="majorBidi" w:hAnsiTheme="majorBidi" w:cstheme="majorBidi"/>
              </w:rPr>
              <w:t xml:space="preserve">, </w:t>
            </w:r>
          </w:p>
          <w:p w14:paraId="14685F7F" w14:textId="51AA46E3" w:rsidR="00082698" w:rsidRDefault="00C31E07" w:rsidP="00C62E07">
            <w:pPr>
              <w:rPr>
                <w:rFonts w:asciiTheme="majorBidi" w:hAnsiTheme="majorBidi" w:cstheme="majorBidi"/>
              </w:rPr>
            </w:pPr>
            <w:r>
              <w:rPr>
                <w:rFonts w:asciiTheme="majorBidi" w:hAnsiTheme="majorBidi" w:cstheme="majorBidi"/>
              </w:rPr>
              <w:t xml:space="preserve"> </w:t>
            </w:r>
            <w:r w:rsidRPr="00C31E07">
              <w:rPr>
                <w:rFonts w:asciiTheme="majorBidi" w:hAnsiTheme="majorBidi" w:cstheme="majorBidi"/>
              </w:rPr>
              <w:t>increased</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increases</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increasing</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maintain</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 xml:space="preserve">maintained </w:t>
            </w:r>
            <w:r w:rsidR="00C62E07">
              <w:rPr>
                <w:rFonts w:asciiTheme="majorBidi" w:hAnsiTheme="majorBidi" w:cstheme="majorBidi"/>
              </w:rPr>
              <w:t xml:space="preserve">, </w:t>
            </w:r>
            <w:r w:rsidRPr="00C31E07">
              <w:rPr>
                <w:rFonts w:asciiTheme="majorBidi" w:hAnsiTheme="majorBidi" w:cstheme="majorBidi"/>
              </w:rPr>
              <w:t>maintaining</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manage</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managed</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manages</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managing</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monitor</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monitored</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monitoring</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monitors</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obtain</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obtained</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obtaining</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obtains</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perform</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performed</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performing</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performs</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provide</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provided</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provides</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providing</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reduce</w:t>
            </w:r>
            <w:r w:rsidR="00C62E07">
              <w:rPr>
                <w:rFonts w:asciiTheme="majorBidi" w:hAnsiTheme="majorBidi" w:cstheme="majorBidi"/>
              </w:rPr>
              <w:t xml:space="preserve">, </w:t>
            </w:r>
            <w:r>
              <w:rPr>
                <w:rFonts w:asciiTheme="majorBidi" w:hAnsiTheme="majorBidi" w:cstheme="majorBidi"/>
              </w:rPr>
              <w:t xml:space="preserve"> </w:t>
            </w:r>
            <w:r w:rsidRPr="00C31E07">
              <w:rPr>
                <w:rFonts w:asciiTheme="majorBidi" w:hAnsiTheme="majorBidi" w:cstheme="majorBidi"/>
              </w:rPr>
              <w:t>reduced</w:t>
            </w:r>
            <w:r w:rsidR="00C62E07">
              <w:rPr>
                <w:rFonts w:asciiTheme="majorBidi" w:hAnsiTheme="majorBidi" w:cstheme="majorBidi"/>
              </w:rPr>
              <w:t xml:space="preserve">, </w:t>
            </w:r>
            <w:r w:rsidRPr="00C31E07">
              <w:rPr>
                <w:rFonts w:asciiTheme="majorBidi" w:hAnsiTheme="majorBidi" w:cstheme="majorBidi"/>
              </w:rPr>
              <w:t>reduces</w:t>
            </w:r>
            <w:r w:rsidR="00C62E07">
              <w:rPr>
                <w:rFonts w:asciiTheme="majorBidi" w:hAnsiTheme="majorBidi" w:cstheme="majorBidi"/>
              </w:rPr>
              <w:t xml:space="preserve">, </w:t>
            </w:r>
            <w:r w:rsidRPr="00C31E07">
              <w:rPr>
                <w:rFonts w:asciiTheme="majorBidi" w:hAnsiTheme="majorBidi" w:cstheme="majorBidi"/>
              </w:rPr>
              <w:t>reducing</w:t>
            </w:r>
            <w:r w:rsidR="00C62E07">
              <w:rPr>
                <w:rFonts w:asciiTheme="majorBidi" w:hAnsiTheme="majorBidi" w:cstheme="majorBidi"/>
              </w:rPr>
              <w:t xml:space="preserve">, </w:t>
            </w:r>
            <w:r w:rsidRPr="00C31E07">
              <w:rPr>
                <w:rFonts w:asciiTheme="majorBidi" w:hAnsiTheme="majorBidi" w:cstheme="majorBidi"/>
              </w:rPr>
              <w:t>save</w:t>
            </w:r>
            <w:r w:rsidR="00C62E07">
              <w:rPr>
                <w:rFonts w:asciiTheme="majorBidi" w:hAnsiTheme="majorBidi" w:cstheme="majorBidi"/>
              </w:rPr>
              <w:t xml:space="preserve">, </w:t>
            </w:r>
            <w:r w:rsidRPr="00C31E07">
              <w:rPr>
                <w:rFonts w:asciiTheme="majorBidi" w:hAnsiTheme="majorBidi" w:cstheme="majorBidi"/>
              </w:rPr>
              <w:t>saved</w:t>
            </w:r>
            <w:r w:rsidR="00C62E07">
              <w:rPr>
                <w:rFonts w:asciiTheme="majorBidi" w:hAnsiTheme="majorBidi" w:cstheme="majorBidi"/>
              </w:rPr>
              <w:t xml:space="preserve">, </w:t>
            </w:r>
            <w:r w:rsidRPr="00C31E07">
              <w:rPr>
                <w:rFonts w:asciiTheme="majorBidi" w:hAnsiTheme="majorBidi" w:cstheme="majorBidi"/>
              </w:rPr>
              <w:t>saves</w:t>
            </w:r>
            <w:r w:rsidR="00C62E07">
              <w:rPr>
                <w:rFonts w:asciiTheme="majorBidi" w:hAnsiTheme="majorBidi" w:cstheme="majorBidi"/>
              </w:rPr>
              <w:t xml:space="preserve">, </w:t>
            </w:r>
            <w:r w:rsidRPr="00C31E07">
              <w:rPr>
                <w:rFonts w:asciiTheme="majorBidi" w:hAnsiTheme="majorBidi" w:cstheme="majorBidi"/>
              </w:rPr>
              <w:t>saving</w:t>
            </w:r>
            <w:r w:rsidR="00C62E07">
              <w:rPr>
                <w:rFonts w:asciiTheme="majorBidi" w:hAnsiTheme="majorBidi" w:cstheme="majorBidi"/>
              </w:rPr>
              <w:t xml:space="preserve">, </w:t>
            </w:r>
            <w:r w:rsidRPr="00C31E07">
              <w:rPr>
                <w:rFonts w:asciiTheme="majorBidi" w:hAnsiTheme="majorBidi" w:cstheme="majorBidi"/>
              </w:rPr>
              <w:t>usefu</w:t>
            </w:r>
            <w:r w:rsidR="00C62E07">
              <w:rPr>
                <w:rFonts w:asciiTheme="majorBidi" w:hAnsiTheme="majorBidi" w:cstheme="majorBidi"/>
              </w:rPr>
              <w:t>l</w:t>
            </w:r>
          </w:p>
        </w:tc>
        <w:tc>
          <w:tcPr>
            <w:tcW w:w="4225" w:type="dxa"/>
          </w:tcPr>
          <w:p w14:paraId="032444C3" w14:textId="6B181928" w:rsidR="00AD4120" w:rsidRPr="00AD4120" w:rsidRDefault="00082698" w:rsidP="00AD4120">
            <w:pPr>
              <w:rPr>
                <w:rFonts w:asciiTheme="majorBidi" w:hAnsiTheme="majorBidi" w:cstheme="majorBidi"/>
                <w:color w:val="00B050"/>
              </w:rPr>
            </w:pPr>
            <w:r w:rsidRPr="00AD4120">
              <w:rPr>
                <w:rFonts w:asciiTheme="majorBidi" w:hAnsiTheme="majorBidi" w:cstheme="majorBidi"/>
                <w:color w:val="00B050"/>
              </w:rPr>
              <w:lastRenderedPageBreak/>
              <w:fldChar w:fldCharType="begin"/>
            </w:r>
            <w:r w:rsidRPr="00AD4120">
              <w:rPr>
                <w:rFonts w:asciiTheme="majorBidi" w:hAnsiTheme="majorBidi" w:cstheme="majorBidi"/>
                <w:color w:val="00B050"/>
              </w:rPr>
              <w:instrText xml:space="preserve"> ADDIN ZOTERO_ITEM CSL_CITATION {"citationID":"WPJbW5SF","properties":{"formattedCitation":"(Fagan et al., 2008)","plainCitation":"(Fagan et al., 2008)","noteIndex":0},"citationItems":[{"id":4557,"uris":["http://zotero.org/groups/2521412/items/ZE7F9WR3"],"itemData":{"id":4557,"type":"article-journal","abstract":</w:instrText>
            </w:r>
            <w:r w:rsidRPr="00AD4120">
              <w:rPr>
                <w:rFonts w:asciiTheme="majorBidi" w:hAnsiTheme="majorBidi" w:cstheme="majorBidi"/>
                <w:color w:val="00B050"/>
                <w:lang w:val="fr-FR"/>
              </w:rPr>
              <w:instrText xml:space="preserve">"This research utilizes the Integrated Model of Technology Acceptance (IMTA) to study the intention to use computers among first line managers in a mid-sized manufacturing organization (n= 172). As hypothesized, the study found I) a positive relationship between extrinsic motivation and behavioral intention to use computers, 2) a positive relationship between perceived ease of use and behavioral intention to use computers, 3) a positive relationship between intrinsic motivation and extrinsic motivation, 4) a positive relationship between perceived ease of use and extrinsic motivation, and 5) a positive relationship between intrinsic motivation and perceived ease of use. However, the hypothesis that intrinsic motivation would have a positive relationship to behavioral intention to use computers was not supported. This work makes a needed contribution to the literature by validating the IMTA with a group of real-world users, and suggests that the model may provide a useful foundation for future research in this area.","container-title":"Journal of Computer Information Systems","language":"en","source":"Zotero","title":"Exploring the Intention to Use Computers: An Empirical Investigation of the Role of Intrinsic Motiva","author":[{"family":"Fagan","given":"Mary Helen"},{"family":"Neill","given":"Stern"},{"family":"Wooldridge","given":"Barbara Ross"}],"issued":{"date-parts":[["2008"]]}}}],"schema":"https://github.com/citation-style-language/schema/raw/master/csl-citation.json"} </w:instrText>
            </w:r>
            <w:r w:rsidRPr="00AD4120">
              <w:rPr>
                <w:rFonts w:asciiTheme="majorBidi" w:hAnsiTheme="majorBidi" w:cstheme="majorBidi"/>
                <w:color w:val="00B050"/>
              </w:rPr>
              <w:fldChar w:fldCharType="separate"/>
            </w:r>
            <w:r w:rsidRPr="00AD4120">
              <w:rPr>
                <w:rFonts w:ascii="Times New Roman" w:hAnsi="Times New Roman" w:cs="Times New Roman"/>
                <w:color w:val="00B050"/>
                <w:lang w:val="fr-FR"/>
              </w:rPr>
              <w:t>(Fagan et al., 2008)</w:t>
            </w:r>
            <w:r w:rsidRPr="00AD4120">
              <w:rPr>
                <w:rFonts w:asciiTheme="majorBidi" w:hAnsiTheme="majorBidi" w:cstheme="majorBidi"/>
                <w:color w:val="00B050"/>
              </w:rPr>
              <w:fldChar w:fldCharType="end"/>
            </w:r>
            <w:r w:rsidRPr="00AD4120">
              <w:rPr>
                <w:rFonts w:asciiTheme="majorBidi" w:hAnsiTheme="majorBidi" w:cstheme="majorBidi"/>
                <w:color w:val="00B050"/>
                <w:lang w:val="fr-FR"/>
              </w:rPr>
              <w:t xml:space="preserve">, </w:t>
            </w:r>
            <w:r w:rsidRPr="00AD4120">
              <w:rPr>
                <w:rFonts w:asciiTheme="majorBidi" w:hAnsiTheme="majorBidi" w:cstheme="majorBidi"/>
                <w:color w:val="00B050"/>
              </w:rPr>
              <w:fldChar w:fldCharType="begin"/>
            </w:r>
            <w:r w:rsidRPr="00AD4120">
              <w:rPr>
                <w:rFonts w:asciiTheme="majorBidi" w:hAnsiTheme="majorBidi" w:cstheme="majorBidi"/>
                <w:color w:val="00B050"/>
                <w:lang w:val="fr-FR"/>
              </w:rPr>
              <w:instrText xml:space="preserve"> ADDIN ZOTERO_ITEM CSL_CITATION {"citationID":"jgJVH0BM","properties":{"formattedCitation":"(Allam et al., 2019)","plainCitation":"(Allam et al., 2019)","noteIndex":0},"citationItems":[{"id":4555,"uris":["http://zotero.org/groups/2521412/items/8XWS26L7"],"itemData":{"id":4555,"type":"article-journal","container-title":"International Journal of Information Management","DOI":"10.1016/j.ijinfomgt.2018.11.005","ISSN":"02684012","journalAbbreviation":"International Journal of Information Management","language":"en","page":"211-222","source":"DOI.org (Crossref)","title":"Applying a multi-dimensional hedonic concept of intrinsic motivation on social tagging tools: A theoretical model and empirical validation","title-short":"Applying a multi-dimensional hedonic concept of intrinsic motivation on social tagging tools","volume":"45","author":[{"family":"Allam","given":"Hesham"},{"family":"Bliemel","given":"Michael"},{"family":"Spiteri","given":"Louise"},{"family":"Blustein","given":"James"},{"family":"Ali-Hassan","given":"Hossam"}],"issued":{"date-parts":[["2019",4]]}}}],"schema":"https://github.com/citation-style-language/schema/raw/master/csl-citation.json"} </w:instrText>
            </w:r>
            <w:r w:rsidRPr="00AD4120">
              <w:rPr>
                <w:rFonts w:asciiTheme="majorBidi" w:hAnsiTheme="majorBidi" w:cstheme="majorBidi"/>
                <w:color w:val="00B050"/>
              </w:rPr>
              <w:fldChar w:fldCharType="separate"/>
            </w:r>
            <w:r w:rsidRPr="00AD4120">
              <w:rPr>
                <w:rFonts w:ascii="Times New Roman" w:hAnsi="Times New Roman" w:cs="Times New Roman"/>
                <w:color w:val="00B050"/>
                <w:lang w:val="fr-FR"/>
              </w:rPr>
              <w:t>(Allam et al., 2019)</w:t>
            </w:r>
            <w:r w:rsidRPr="00AD4120">
              <w:rPr>
                <w:rFonts w:asciiTheme="majorBidi" w:hAnsiTheme="majorBidi" w:cstheme="majorBidi"/>
                <w:color w:val="00B050"/>
              </w:rPr>
              <w:fldChar w:fldCharType="end"/>
            </w:r>
            <w:r w:rsidRPr="00AD4120">
              <w:rPr>
                <w:rFonts w:asciiTheme="majorBidi" w:hAnsiTheme="majorBidi" w:cstheme="majorBidi"/>
                <w:color w:val="00B050"/>
                <w:lang w:val="fr-FR"/>
              </w:rPr>
              <w:t xml:space="preserve">, </w:t>
            </w:r>
            <w:r w:rsidRPr="00AD4120">
              <w:rPr>
                <w:rFonts w:asciiTheme="majorBidi" w:hAnsiTheme="majorBidi" w:cstheme="majorBidi"/>
                <w:color w:val="00B050"/>
              </w:rPr>
              <w:fldChar w:fldCharType="begin"/>
            </w:r>
            <w:r w:rsidRPr="00AD4120">
              <w:rPr>
                <w:rFonts w:asciiTheme="majorBidi" w:hAnsiTheme="majorBidi" w:cstheme="majorBidi"/>
                <w:color w:val="00B050"/>
                <w:lang w:val="fr-FR"/>
              </w:rPr>
              <w:instrText xml:space="preserve"> ADDIN ZOTERO_ITEM CSL_CITATION {"citationID":"VzPdKvpR","properties":{"formattedCitation":"(Lowry et al., 2012)","plainCitation":"(Lowry et al., 2012)","noteIndex":0},"citationItems":[{"id":4558,"uris":["http://zotero.org/groups/2521412/items/YDHD96VG"],"itemData":{"id":4558,"type":"article","abstract":"Hedonic-motivation systems (HMS) — systems used primarily to fulfill users’ intrinsic motivations — are the elephant in the room for IS research. Growth in HMS sales has outperformed utilitarian-motivation systems (UMS) sales for more than a decade, generating billions in revenue annually; yet IS research focuses mostly on UMS. In this study, we explain the role of intrinsic motivations in systems use and propose the Hedonic-Motivation System Adoption Model (HMSAM) to increase understanding of the adoption of HMS. Instead of a minor, general TAM extension, HMSAM is a HMS-specific system acceptance model grounded in an alternative theoretical perspective grounded in flow-based cognitive absorption (CA). The HMSAM extends van der Heijden’s (2004) model of hedonic system adoption by including CA as a key mediator of perceived ease of use (PEOU) and behavioral intentions to use (BIU) hedonic-motivation systems. Results from experiments involving 665 participants confirm that in a hedonic context, CA is a more powerful and appropriate predictor of BIU than PEOU or joy, and that the effect of PEOU on BIU is fully mediated by CA sub-constructs. This study lays a foundation, provides guidance, and opens up avenues for future HMS, UMS, and mixed-motivation system research.","event-place":"Rochester, NY","genre":"SSRN Scholarly Paper","language":"en","number":"2177442","publisher-place":"Rochester, NY","source":"Social Science Research Network","title":"Taking ‘Fun and Games’ Seriously: Proposing the Hedonic-Motivation System Adoption Model (HMSAM)","title-short":"Taking ‘Fun and Games’ Seriously","URL":"https://papers.ssrn.com/abstract=2177442","author":[{"family":"Lowry","given":"Paul Benjamin"},{"family":"Gaskin","given":"James"},{"family":"Twyman","given":"Nathan"},{"family":"Hammer","given":"Bryan"},{"family":"Roberts","given":"Tom"}],"accessed":{"date-parts":[["2022",12,25]]},"issued":{"date-parts":[["2012",11,11]]}}}],"schema":"https://github.com/citation-style-language/schema/raw/master/csl-citation.json"} </w:instrText>
            </w:r>
            <w:r w:rsidRPr="00AD4120">
              <w:rPr>
                <w:rFonts w:asciiTheme="majorBidi" w:hAnsiTheme="majorBidi" w:cstheme="majorBidi"/>
                <w:color w:val="00B050"/>
              </w:rPr>
              <w:fldChar w:fldCharType="separate"/>
            </w:r>
            <w:r w:rsidRPr="00AD4120">
              <w:rPr>
                <w:rFonts w:ascii="Times New Roman" w:hAnsi="Times New Roman" w:cs="Times New Roman"/>
                <w:color w:val="00B050"/>
                <w:lang w:val="fr-FR"/>
              </w:rPr>
              <w:t>(Lowry et al., 2012)</w:t>
            </w:r>
            <w:r w:rsidRPr="00AD4120">
              <w:rPr>
                <w:rFonts w:asciiTheme="majorBidi" w:hAnsiTheme="majorBidi" w:cstheme="majorBidi"/>
                <w:color w:val="00B050"/>
              </w:rPr>
              <w:fldChar w:fldCharType="end"/>
            </w:r>
            <w:r w:rsidRPr="00AD4120">
              <w:rPr>
                <w:rFonts w:asciiTheme="majorBidi" w:hAnsiTheme="majorBidi" w:cstheme="majorBidi"/>
                <w:color w:val="00B050"/>
                <w:lang w:val="fr-FR"/>
              </w:rPr>
              <w:t xml:space="preserve">, </w:t>
            </w:r>
            <w:r w:rsidRPr="00AD4120">
              <w:rPr>
                <w:rFonts w:asciiTheme="majorBidi" w:hAnsiTheme="majorBidi" w:cstheme="majorBidi"/>
                <w:color w:val="00B050"/>
              </w:rPr>
              <w:fldChar w:fldCharType="begin"/>
            </w:r>
            <w:r w:rsidRPr="00AD4120">
              <w:rPr>
                <w:rFonts w:asciiTheme="majorBidi" w:hAnsiTheme="majorBidi" w:cstheme="majorBidi"/>
                <w:color w:val="00B050"/>
                <w:lang w:val="fr-FR"/>
              </w:rPr>
              <w:instrText xml:space="preserve"> ADDIN ZOTERO_ITEM CSL_CITATION {"citationID":"EHNRL4ot","properties":{"formattedCitation":"(Rezvani et al., 2017)","plainCitation":"(Rezvani et al., 2017)","noteIndex":0},"citationItems":[{"id":4568,"uris":["http://zotero.org/groups/2521412/items/86QBRESX"],"itemData":{"id":4568,"type":"article-journal","abstract":"Continued usage of new Enterprise Resource Planning (ERP) systems has plagued organizations that intend to maximize long-term beneﬁts from their ERP investments. Leadership behavior is widely regarded as one of the key inﬂuences for motivating ERP users toward using the system. This study investigates how direct supervisors' leadership styles inﬂuence ERP users' motivation to continuously engage with the ERP system. We employed self-determination theory (SDT) and the post-acceptance model of information systems to propose a conceptual model theorizing how transformational and transactional leadership styles affect users' intrinsic and extrinsic motivation, which in turn impacts ERP continuance intentions through user satisfaction and perceived usefulness. Our research model was empirically examined using data collected from 299 ERP users. Our ﬁndings have revealed that transformational leadership motivates ERP users differently than transactional leadership, and that user satisfaction and perceived usefulness are salient predictors of ERP continuance intentions. In addition, our research demonstrates a critical role of direct managers' leadership styles in the ERP postimplementation phase. Important theoretical contributions and signiﬁcant implications for practice are discussed.","container-title":"Computers in Human Behavior","DOI":"10.1016/j.chb.2017.07.032","ISSN":"07475632","journalAbbreviation":"Computers in Human Behavior","language":"en","page":"263-275","source":"DOI.org (Crossref)","title":"Motivating users toward continued usage of information systems: Self-determination theory perspective","title-short":"Motivating users toward continued usage of information systems","volume":"76","author":[{"family":"Rezvani","given":"Azadeh"},{"family":"Khosravi","given":"Pouria"},{"family":"Dong","given":"Linying"}],"issued":{"date-parts":[["2017",11]]}}}],"schema":"https://github.com/citation-style-language/schema/raw/master/csl-citation.json"} </w:instrText>
            </w:r>
            <w:r w:rsidRPr="00AD4120">
              <w:rPr>
                <w:rFonts w:asciiTheme="majorBidi" w:hAnsiTheme="majorBidi" w:cstheme="majorBidi"/>
                <w:color w:val="00B050"/>
              </w:rPr>
              <w:fldChar w:fldCharType="separate"/>
            </w:r>
            <w:r w:rsidRPr="00AD4120">
              <w:rPr>
                <w:rFonts w:ascii="Times New Roman" w:hAnsi="Times New Roman" w:cs="Times New Roman"/>
                <w:color w:val="00B050"/>
                <w:lang w:val="fr-FR"/>
              </w:rPr>
              <w:t>(Rezvani et al., 2017)</w:t>
            </w:r>
            <w:r w:rsidRPr="00AD4120">
              <w:rPr>
                <w:rFonts w:asciiTheme="majorBidi" w:hAnsiTheme="majorBidi" w:cstheme="majorBidi"/>
                <w:color w:val="00B050"/>
              </w:rPr>
              <w:fldChar w:fldCharType="end"/>
            </w:r>
            <w:r w:rsidRPr="00AD4120">
              <w:rPr>
                <w:rFonts w:asciiTheme="majorBidi" w:hAnsiTheme="majorBidi" w:cstheme="majorBidi"/>
                <w:color w:val="00B050"/>
                <w:lang w:val="fr-FR"/>
              </w:rPr>
              <w:t xml:space="preserve">, </w:t>
            </w:r>
            <w:r w:rsidRPr="00AD4120">
              <w:rPr>
                <w:rFonts w:asciiTheme="majorBidi" w:hAnsiTheme="majorBidi" w:cstheme="majorBidi"/>
                <w:color w:val="00B050"/>
              </w:rPr>
              <w:fldChar w:fldCharType="begin"/>
            </w:r>
            <w:r w:rsidRPr="00AD4120">
              <w:rPr>
                <w:rFonts w:asciiTheme="majorBidi" w:hAnsiTheme="majorBidi" w:cstheme="majorBidi"/>
                <w:color w:val="00B050"/>
                <w:lang w:val="fr-FR"/>
              </w:rPr>
              <w:instrText xml:space="preserve"> ADDIN ZOTERO_ITEM CSL_CITATION {"citationID":"GHExcRma","properties":{"formattedCitation":"(Venkatesh &amp; Davis, 1996)","plainCitation":"(Venkatesh &amp; Davis, 1996)","noteIndex":0},"citationItems":[{"id":4578,"uris":["http://zotero.org/groups/2521412/items/PXPCXTP3"],"itemData":{"id":4578,"type":"article-journal","abstract":"The Technology Acceptance Model (TAM) has been widely used to predict user acceptance and use based on perceived ease of use and usefulness. However, in order to design effective training interventions to improve user acceptance, it is necessary to better understand the antecedents and determinants of key acceptance constructs. In this research, we focus on understanding the determinants of perceived ease of use. Data from three experiments spanning 108 subjects and six different systems supported our hypothesis that an individual's perception of a particular system's ease of use is anchored to her or his general computer self-efficacy at all times, and objective usability has an impact on ease of use perceptions about a specific system only after direct experience with the system. In addition to being an important research issue in user acceptance research, understanding antecedents of perceived ease of use is also important from a practical standpoint since several systems in which millions of dollars are invested are rejected because of poor user interfaces. Moreover, the actual underlying problem might be low computer self-efficacy of the target user group. In such cases, training interventions aimed at improving computer self-efficacy of users may be more effective than improved interface design for increasing user acceptance.","container-title":"Decision Sciences","DOI":"10.1111/j.1540-5915.1996.tb00860.x","ISSN":"1540-5915","issue":"3","language":"en","note":"_eprint: https://onlinelibrary.wiley.com/doi/pdf/10.1111/j.1540-5915.1996.tb00860.x","page":"451-481","source":"Wiley Online Library","title":"A Model of the Antecedents of Perceived Ease of Use: Development and Test*","title-short":"A Model of the Antecedents of Perceived Ease of Use","volume":"27","author":[{"family":"Venkatesh","given":"Viswanath"},{"family":"Davis","given":"Fred D."}],"issued":{"date-parts":[["1996"]]}}}],"schema":"https://github.com/citation-style-language/schema/raw/master/csl-citation.json"} </w:instrText>
            </w:r>
            <w:r w:rsidRPr="00AD4120">
              <w:rPr>
                <w:rFonts w:asciiTheme="majorBidi" w:hAnsiTheme="majorBidi" w:cstheme="majorBidi"/>
                <w:color w:val="00B050"/>
              </w:rPr>
              <w:fldChar w:fldCharType="separate"/>
            </w:r>
            <w:r w:rsidRPr="00AD4120">
              <w:rPr>
                <w:rFonts w:ascii="Times New Roman" w:hAnsi="Times New Roman" w:cs="Times New Roman"/>
                <w:color w:val="00B050"/>
                <w:lang w:val="fr-FR"/>
              </w:rPr>
              <w:t>(</w:t>
            </w:r>
            <w:proofErr w:type="spellStart"/>
            <w:r w:rsidRPr="00AD4120">
              <w:rPr>
                <w:rFonts w:ascii="Times New Roman" w:hAnsi="Times New Roman" w:cs="Times New Roman"/>
                <w:color w:val="00B050"/>
                <w:lang w:val="fr-FR"/>
              </w:rPr>
              <w:t>Venkatesh</w:t>
            </w:r>
            <w:proofErr w:type="spellEnd"/>
            <w:r w:rsidRPr="00AD4120">
              <w:rPr>
                <w:rFonts w:ascii="Times New Roman" w:hAnsi="Times New Roman" w:cs="Times New Roman"/>
                <w:color w:val="00B050"/>
                <w:lang w:val="fr-FR"/>
              </w:rPr>
              <w:t xml:space="preserve"> &amp; Davis, 1996)</w:t>
            </w:r>
            <w:r w:rsidRPr="00AD4120">
              <w:rPr>
                <w:rFonts w:asciiTheme="majorBidi" w:hAnsiTheme="majorBidi" w:cstheme="majorBidi"/>
                <w:color w:val="00B050"/>
              </w:rPr>
              <w:fldChar w:fldCharType="end"/>
            </w:r>
            <w:r w:rsidRPr="00AD4120">
              <w:rPr>
                <w:rFonts w:asciiTheme="majorBidi" w:hAnsiTheme="majorBidi" w:cstheme="majorBidi"/>
                <w:color w:val="00B050"/>
                <w:lang w:val="fr-FR"/>
              </w:rPr>
              <w:t xml:space="preserve">, </w:t>
            </w:r>
            <w:r w:rsidRPr="00AD4120">
              <w:rPr>
                <w:rFonts w:asciiTheme="majorBidi" w:hAnsiTheme="majorBidi" w:cstheme="majorBidi"/>
                <w:color w:val="00B050"/>
              </w:rPr>
              <w:fldChar w:fldCharType="begin"/>
            </w:r>
            <w:r w:rsidRPr="00AD4120">
              <w:rPr>
                <w:rFonts w:asciiTheme="majorBidi" w:hAnsiTheme="majorBidi" w:cstheme="majorBidi"/>
                <w:color w:val="00B050"/>
                <w:lang w:val="fr-FR"/>
              </w:rPr>
              <w:instrText xml:space="preserve"> ADDIN ZOTERO_ITEM CSL_CITATION {"citationID":"IbSs7UbB","properties":{"formattedCitation":"(Hsu &amp; Chiu, 2004)","plainCitation":"(Hsu &amp; Chiu, 2004)","noteIndex":0},"citationItems":[{"id":4573,"uris":["http://zotero.org/groups/2521412/items/K75A55VA"],"itemData":{"id":4573,"type":"article-journal","abstract":"Internet self-efficacy (ISE), or the beliefs in one’s capabilities to organize and execute courses of Internet actions required to produce given attainments, is a potentially important factor to explain the consumers’ decisions in e-commerce use, such as eservice. In this study, we introduce two types of ISE (i.e., general Internet self-efficacy and Web-specific self-efficacy) as new factors that reflect the user’s behavioral control beliefs in e-service acceptance. Using these two constructs as behavioral control factors, we extend and empirically validate the Theory of Planned Behavior (TPB) for the World Wide Web (WWW) context. D 2003 Elsevier B.V. All rights reserved.","container-title":"Decision Support Systems","DOI":"10.1016/j.dss.2003.08.001","ISSN":"01679236","issue":"3","journalAbbreviation":"Decision Support Systems","language":"en","page":"369-381","source":"DOI.org (Crossref)","title":"Internet self-efficacy and electronic service acceptance","volume":"38","author":[{"family":"Hsu","given":"Meng-Hsiang"},{"family":"Chiu","given":"Chao-Min"}],"issued":{"date-parts":[["2004",12]]}}}],"schema":"https://github.com/citation-style-language/schema/raw/master/csl-citation.json"} </w:instrText>
            </w:r>
            <w:r w:rsidRPr="00AD4120">
              <w:rPr>
                <w:rFonts w:asciiTheme="majorBidi" w:hAnsiTheme="majorBidi" w:cstheme="majorBidi"/>
                <w:color w:val="00B050"/>
              </w:rPr>
              <w:fldChar w:fldCharType="separate"/>
            </w:r>
            <w:r w:rsidRPr="00AD4120">
              <w:rPr>
                <w:rFonts w:ascii="Times New Roman" w:hAnsi="Times New Roman" w:cs="Times New Roman"/>
                <w:color w:val="00B050"/>
                <w:lang w:val="fr-FR"/>
              </w:rPr>
              <w:t>(Hsu &amp; Chiu, 2004)</w:t>
            </w:r>
            <w:r w:rsidRPr="00AD4120">
              <w:rPr>
                <w:rFonts w:asciiTheme="majorBidi" w:hAnsiTheme="majorBidi" w:cstheme="majorBidi"/>
                <w:color w:val="00B050"/>
              </w:rPr>
              <w:fldChar w:fldCharType="end"/>
            </w:r>
            <w:r w:rsidRPr="00AD4120">
              <w:rPr>
                <w:rFonts w:asciiTheme="majorBidi" w:hAnsiTheme="majorBidi" w:cstheme="majorBidi"/>
                <w:color w:val="00B050"/>
                <w:lang w:val="fr-FR"/>
              </w:rPr>
              <w:t xml:space="preserve"> , </w:t>
            </w:r>
            <w:r w:rsidRPr="00AD4120">
              <w:rPr>
                <w:rFonts w:asciiTheme="majorBidi" w:hAnsiTheme="majorBidi" w:cstheme="majorBidi"/>
                <w:color w:val="00B050"/>
              </w:rPr>
              <w:fldChar w:fldCharType="begin"/>
            </w:r>
            <w:r w:rsidR="008A44EE" w:rsidRPr="00AD4120">
              <w:rPr>
                <w:rFonts w:asciiTheme="majorBidi" w:hAnsiTheme="majorBidi" w:cstheme="majorBidi"/>
                <w:color w:val="00B050"/>
                <w:lang w:val="fr-FR"/>
              </w:rPr>
              <w:instrText xml:space="preserve"> ADDIN ZOTERO_ITEM CSL_CITATION {"citationID":"JWlunsJE","properties":{"formattedCitation":"(Davis, 1989)","plainCitation":"(Davis, 1989)","noteIndex":0},"citationItems":[{"id":4570,"uris":["http://zotero.org/groups/2521412/items/E5ID469V","http://zotero.org/groups/2521412/items/84I42SBS"],"itemData":{"id":4570,"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Pr="00AD4120">
              <w:rPr>
                <w:rFonts w:asciiTheme="majorBidi" w:hAnsiTheme="majorBidi" w:cstheme="majorBidi"/>
                <w:color w:val="00B050"/>
              </w:rPr>
              <w:fldChar w:fldCharType="separate"/>
            </w:r>
            <w:r w:rsidRPr="00AD4120">
              <w:rPr>
                <w:rFonts w:ascii="Times New Roman" w:hAnsi="Times New Roman" w:cs="Times New Roman"/>
                <w:color w:val="00B050"/>
                <w:lang w:val="fr-FR"/>
              </w:rPr>
              <w:t>(Davis, 1989)</w:t>
            </w:r>
            <w:r w:rsidRPr="00AD4120">
              <w:rPr>
                <w:rFonts w:asciiTheme="majorBidi" w:hAnsiTheme="majorBidi" w:cstheme="majorBidi"/>
                <w:color w:val="00B050"/>
              </w:rPr>
              <w:fldChar w:fldCharType="end"/>
            </w:r>
            <w:r w:rsidR="00AD4120" w:rsidRPr="00AD4120">
              <w:rPr>
                <w:rFonts w:asciiTheme="majorBidi" w:hAnsiTheme="majorBidi" w:cstheme="majorBidi"/>
                <w:color w:val="00B050"/>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kWclMBow","properties":{"formattedCitation":"(Park, 2020)","plainCitation":"(Park, 2020)","noteIndex":0},"citationItems":[{"id":4652,"uris":["http://zotero.org/groups/2521412/items/YNCLX2WX","http://zotero.org/groups/2521412/items/43SB78I4"],"itemData":{"id":4652,"type":"article-journal","abstract":"Smart wearable devices have become one of the most popular interactive items in the “smart” era that prioritizes “mobility.” There is significant scholarly interest in not only promoting the successful diffusion of this technology but also providing improved user experience to users of these devices. In line with this trend, this study explores users’ perceptions of smart wearable devices and introduces a comprehensive research model that employs factors that are primarily extracted using the expectation-confirmation, technology acceptance, and flow models. The results derived using both confirmatory factor analysis and structural equation modeling methods (N = 1,380) indicate that users’ intentions to use smart wearable devices are determined by five influential factors: satisfaction, enjoyment, usefulness, flow state, and cost. Both users’ confirmation and service and system quality play notable determinative roles in the research model. Implications and suggestions are presented considering the results.","container-title":"Telematics and Informatics","DOI":"10.1016/j.tele.2019.101318","ISSN":"0736-5853","journalAbbreviation":"Telematics and Informatics","language":"en","page":"101318","source":"ScienceDirect","title":"User acceptance of smart wearable devices: An expectation-confirmation model approach","title-short":"User acceptance of smart wearable devices","volume":"47","author":[{"family":"Park","given":"Eunil"}],"issued":{"date-parts":[["2020",4,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Park, 2020)</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qznlMKmL","properties":{"formattedCitation":"(Low &amp; Ramayah, 2023)","plainCitation":"(Low &amp; Ramayah, 2023)","noteIndex":0},"citationItems":[{"id":4735,"uris":["http://zotero.org/groups/2521412/items/89KHUXHK"],"itemData":{"id":4735,"type":"article-journal","abstract":"With the rising variability and offers of smart wearable devices, manufacturers and marketers are facing a tremendous challenge to outdo their competitors to reach to a wider group of users. The bulk of the past research has investigated the motivators for consumers to adopt and use those devices, but scant research has explored the necessary logic for intention to use. This research eendeavours to fill up this gap by utilizing the complementary approach of SEM and Necessary Condition Analysis (NCA) to better understand the intention to use medical wearable devices. Five factors were chosen to assess the consumers’ intention to use after carefully studying the technology behavioural use intention theories. A self-administered questionnaire was developed and extended to a pool of respondents who had exposure to and/or experiences using wearable devices. First, Partial least square structural equation modeling (PLS-SEM) was adopted to examine the relationships of the five factors on intention to use; followed by discovering the level of these factors as necessary conditions via NCA. The results inform that the five factors are significant drivers for intention to use medical wearable devices. Based on the PLSpredict analysis, the research model posits predictive power to reflect reality. Interestingly, NCA results uncover that perceived usefulness and perceived privacy are not the necessary conditions for the intention to use as compared to the other three factors. IPMA was performed and it indicates that perceived usefulness, perceived trust, and perceived innovation are the core drivers. With this finding, it provides practical insights for the manufacturers to develop an ever useful, innovative device while the marketers have a clearer direction to promote the device.","container-title":"Smart Health","DOI":"10.1016/j.smhl.2022.100370","ISSN":"2352-6483","journalAbbreviation":"Smart Health","language":"en","page":"100370","source":"ScienceDirect","title":"It Isn't enough to be easy and useful! Combined use of SEM and necessary condition analysis for a better understanding of consumers' acceptance of medical wearable devices","volume":"27","author":[{"family":"Low","given":"Mei Peng"},{"family":"Ramayah","given":"T."}],"issued":{"date-parts":[["2023",3,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 xml:space="preserve">(Low &amp; </w:t>
            </w:r>
            <w:proofErr w:type="spellStart"/>
            <w:r w:rsidR="00AD4120" w:rsidRPr="00AD4120">
              <w:rPr>
                <w:rFonts w:ascii="Times New Roman" w:hAnsi="Times New Roman" w:cs="Times New Roman"/>
                <w:lang w:val="fr-FR"/>
              </w:rPr>
              <w:t>Ramayah</w:t>
            </w:r>
            <w:proofErr w:type="spellEnd"/>
            <w:r w:rsidR="00AD4120" w:rsidRPr="00AD4120">
              <w:rPr>
                <w:rFonts w:ascii="Times New Roman" w:hAnsi="Times New Roman" w:cs="Times New Roman"/>
                <w:lang w:val="fr-FR"/>
              </w:rPr>
              <w:t>, 2023)</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G8iYAXLq","properties":{"formattedCitation":"(C. Liu et al., 2020)","plainCitation":"(C. Liu et al., 2020)","noteIndex":0},"citationItems":[{"id":4778,"uris":["http://zotero.org/groups/2521412/items/WRT6YACZ"],"itemData":{"id":4778,"type":"article-journal","abstract":"The object of the study is to use the technology acceptance model to explore the willingness and pattern of usage of the consumers. 205 valid questionnaires were collected by using the Google online survey platform. Using IBM SPSS and AMOS Statistics 20.0 software, first background information was analyzed, then CFA was used to analyze the relationship between variables, and SEM was used to verify the rationality of the measurement model. The result discovered that there is a positive effect on perceived usefulness by perceived utility of usage by the users. There is a positive effect on usage intention by perceived utility. There is a positive effect on perceived curiosity by perceived utility. There is a positive effect on usage intention by perceived usefulness, and there is a positive effect on usage willingness by social support for the wearable device users. However, there is no positive effect on usage willingness by perceived curiosity. Conclusion. If the industry can provide consumers with a good experience, it will help enhance consumer attitudes, increase consumer willingness, and continue to enhance consumer curiosity. Simply satisfying consumers' curiosity cannot increase consumer willingness, but social support will affect consumers' willingness to use.","container-title":"Mathematical Problems in Engineering","DOI":"10.1155/2020/9762015","ISSN":"1024-123X","language":"en","note":"publisher: Hindawi","page":"e9762015","source":"www.hindawi.com","title":"What Is the Current Development Status of Wearable Device in Industrial 4.0? Using Technology Acceptance Model to Explore the Willingness and Pattern of Usage of the Consumers","title-short":"What Is the Current Development Status of Wearable Device in Industrial 4.0?","volume":"2020","author":[{"family":"Liu","given":"Cheng"},{"family":"Shyu","given":"Chin-Shyang"},{"family":"Chou","given":"Tsung-Yu"},{"family":"Chen","given":"Chao-Chien"},{"family":"Wu","given":"Chien-Hung"}],"issued":{"date-parts":[["2020",12,18]]}}}],"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C. Liu et al., 2020)</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r87hKzEW","properties":{"formattedCitation":"(Park, 2020)","plainCitation":"(Park, 2020)","noteIndex":0},"citationItems":[{"id":4652,"uris":["http://zotero.org/groups/2521412/items/YNCLX2WX","http://zotero.org/groups/2521412/items/43SB78I4"],"itemData":{"id":4652,"type":"article-journal","abstract":"Smart wearable devices have become one of the most popular interactive items in the “smart” era that prioritizes “mobility.” There is significant scholarly interest in not only promoting the successful diffusion of this technology but also providing improved user experience to users of these devices. In line with this trend, this study explores users’ perceptions of smart wearable devices and introduces a comprehensive research model that employs factors that are primarily extracted using the expectation-confirmation, technology acceptance, and flow models. The results derived using both confirmatory factor analysis and structural equation modeling methods (N = 1,380) indicate that users’ intentions to use smart wearable devices are determined by five influential factors: satisfaction, enjoyment, usefulness, flow state, and cost. Both users’ confirmation and service and system quality play notable determinative roles in the research model. Implications and suggestions are presented considering the results.","container-title":"Telematics and Informatics","DOI":"10.1016/j.tele.2019.101318","ISSN":"0736-5853","journalAbbreviation":"Telematics and Informatics","language":"en","page":"101318","source":"ScienceDirect","title":"User acceptance of smart wearable devices: An expectation-confirmation model approach","title-short":"User acceptance of smart wearable devices","volume":"47","author":[{"family":"Park","given":"Eunil"}],"issued":{"date-parts":[["2020",4,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Park, 2020)</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QfzmLlZd","properties":{"formattedCitation":"(Li et al., 2019)","plainCitation":"(Li et al., 2019)","noteIndex":0},"citationItems":[{"id":4874,"uris":["http://zotero.org/groups/2521412/items/M795256T","http://zotero.org/groups/2521412/items/M2DWP9V3"],"itemData":{"id":4874,"type":"article-journal","abstract":"In the context of a fast aging population, ubiquitous usage of smart wearable systems can alleviate the social burden caused by the increasing need of older adults for healthcare and assistance. To facilitate and encourage the use of smart wearable systems among older adults, this study investigated the factors that contribute to the acceptance of such systems, and smart wearables acceptance model for older adults was developed using structural equation modeling. The model was validated using 146 survey samples collected from adults aged 60 years and above. The results indicated that perceived usefulness, compatibility, facilitating conditions, and self-reported health status significantly and positively affect older adults' intention to use such technologies. Useful implications and insights were provided to future researchers and practitioners to enhance older adults’ acceptance of smart wearable systems.","container-title":"Applied Ergonomics","DOI":"10.1016/j.apergo.2018.10.006","ISSN":"0003-6870","journalAbbreviation":"Applied Ergonomics","language":"en","page":"162-169","source":"ScienceDirect","title":"Health monitoring through wearable technologies for older adults: Smart wearables acceptance model","title-short":"Health monitoring through wearable technologies for older adults","volume":"75","author":[{"family":"Li","given":"Junde"},{"family":"Ma","given":"Qi"},{"family":"Chan","given":"Alan HS."},{"family":"Man","given":"S. S."}],"issued":{"date-parts":[["2019",2,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Li et al., 2019)</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WK7DdTei","properties":{"formattedCitation":"(Choe &amp; Noh, 2018)","plainCitation":"(Choe &amp; Noh, 2018)","noteIndex":0},"citationItems":[{"id":4634,"uris":["http://zotero.org/groups/2521412/items/ADHEB7CC"],"itemData":{"id":4634,"type":"article-journal","abstract":"This study examined the factors influencing the intention to use smartwatches using the integrated model of technology acceptance model (TAM) and innovation diffusion theory (IDT). An online survey was conducted and the data were analyzed using the structural equation modeling (SEM). The results showed that the research model had an acceptable fit, and all paths, except for the one from the perceived ease of use to the intention to use, were supported. Regarding paths from IDT to TAM, it was observed that higher the compatibility, the users perceived greater usefulness. Additionally, both observability and trialability influenced the perceived ease of use. However, perceived ease of use affected the intention only through the mediated effect of perceived usefulness. The implication of the study lies on the major focus on the effects of users' perceptions regarding innovative characteristics of smartwatches on the intention to adopt and attempted to increase the explanatory power of the TAM and IDT by combining both.","container-title":"International Journal of Contents","DOI":"10.5392/IJoC.2018.14.3.032","ISSN":"1738-6764","issue":"3","language":"eng","note":"publisher: The Korea Contents Association","page":"32-38","source":"koreascience.kr","title":"Combined Model of Technology Acceptance and Innovation Diffusion Theory for Adoption of Smartwatch","volume":"14","author":[{"family":"Choe","given":"Min-Ji"},{"family":"Noh","given":"Ghee-Young"}],"issued":{"date-parts":[["2018"]]}}}],"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w:t>
            </w:r>
            <w:proofErr w:type="spellStart"/>
            <w:r w:rsidR="00AD4120" w:rsidRPr="00AD4120">
              <w:rPr>
                <w:rFonts w:ascii="Times New Roman" w:hAnsi="Times New Roman" w:cs="Times New Roman"/>
                <w:lang w:val="fr-FR"/>
              </w:rPr>
              <w:t>Choe</w:t>
            </w:r>
            <w:proofErr w:type="spellEnd"/>
            <w:r w:rsidR="00AD4120" w:rsidRPr="00AD4120">
              <w:rPr>
                <w:rFonts w:ascii="Times New Roman" w:hAnsi="Times New Roman" w:cs="Times New Roman"/>
                <w:lang w:val="fr-FR"/>
              </w:rPr>
              <w:t xml:space="preserve"> &amp; </w:t>
            </w:r>
            <w:proofErr w:type="spellStart"/>
            <w:r w:rsidR="00AD4120" w:rsidRPr="00AD4120">
              <w:rPr>
                <w:rFonts w:ascii="Times New Roman" w:hAnsi="Times New Roman" w:cs="Times New Roman"/>
                <w:lang w:val="fr-FR"/>
              </w:rPr>
              <w:t>Noh</w:t>
            </w:r>
            <w:proofErr w:type="spellEnd"/>
            <w:r w:rsidR="00AD4120" w:rsidRPr="00AD4120">
              <w:rPr>
                <w:rFonts w:ascii="Times New Roman" w:hAnsi="Times New Roman" w:cs="Times New Roman"/>
                <w:lang w:val="fr-FR"/>
              </w:rPr>
              <w:t>, 2018)</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lastRenderedPageBreak/>
              <w:fldChar w:fldCharType="begin"/>
            </w:r>
            <w:r w:rsidR="00AD4120" w:rsidRPr="00AD4120">
              <w:rPr>
                <w:rFonts w:asciiTheme="majorBidi" w:hAnsiTheme="majorBidi" w:cstheme="majorBidi"/>
                <w:lang w:val="fr-FR"/>
              </w:rPr>
              <w:instrText xml:space="preserve"> ADDIN ZOTERO_ITEM CSL_CITATION {"citationID":"8otdIn4H","properties":{"formattedCitation":"(Choi et al., 2017)","plainCitation":"(Choi et al., 2017)","noteIndex":0},"citationItems":[{"id":4661,"uris":["http://zotero.org/groups/2521412/items/TUCKBM5D","http://zotero.org/groups/2521412/items/BF2Y3KKH"],"itemData":{"id":4661,"type":"article-journal","abstract":"The use of wearable sensing devices (e.g., GPS and physiological sensors) can open a new door toward occupational safety and health management in physically demanding and hazardous construction (e.g., tracking worker's locations in dangerous working area and monitoring of worker's physiological status). These potential benefits cannot be achieved, however, if construction workers do not recognize the value of wearable devices as well as the details of their usage. This study thus investigates determinants for workers' adoption of wearable technology in the occupational work context. Specifically, the scope of this study is to test hypotheses regarding workers' intention to adopt two representative wearable devices for occupational safety and health, a smart vest with an embedded indoor GPS for location tracking, and a wristband-type wearable activity tracker (i.e., wristband) with physiological sensors. The research results indicate that perceived usefulness (PU), social influence (SI), and perceived privacy risk (PR) are associated with workers' intention to adopt (IA) both smart vest and wristband. Also, workers' experiences using wearable devices positively moderates the association between PU and IA of smart vest and negatively moderates the association between SI and IA of smart vest. In the work context, foremen are more likely to be influenced by PU than workers with regard to using a wristband. By considering the different functions, benefits, and challenges of each device, and by taking into account individual and job characteristics, the results of this study provide crucial insight into the process of motivating workers to adopt each device in their work, which can promote the continued and appropriate use of wearable technology in occupational safety and health management.","container-title":"Automation in Construction","DOI":"10.1016/j.autcon.2017.08.005","ISSN":"0926-5805","journalAbbreviation":"Automation in Construction","language":"en","page":"31-41","source":"ScienceDirect","title":"What drives construction workers' acceptance of wearable technologies in the workplace?: Indoor localization and wearable health devices for occupational safety and health","title-short":"What drives construction workers' acceptance of wearable technologies in the workplace?","volume":"84","author":[{"family":"Choi","given":"Byungjoo"},{"family":"Hwang","given":"Sungjoo"},{"family":"Lee","given":"SangHyun"}],"issued":{"date-parts":[["2017",12,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Choi et al., 2017)</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BdAUE0l3","properties":{"formattedCitation":"(H. Yang et al., 2016)","plainCitation":"(H. Yang et al., 2016)","noteIndex":0},"citationItems":[{"id":4880,"uris":["http://zotero.org/groups/2521412/items/V7QD8VGA","http://zotero.org/groups/2521412/items/4ARUUIIL"],"itemData":{"id":4880,"type":"article-journal","abstract":"This study develops a research model for analyzing customers’ perceived value of wearable devices. It investigates the impact of each component of perceived benefit and risk on the perceived value of wearable devices, and explores how their attributes affect customers’ perceived benefit. Partial least squares was employed to test the proposed model and corresponding hypotheses on data collected from 375 survey samples (273 potential and 102 actual users). The results show that perceived value is a clear antecedent of adoption intention. Perceived benefit—including perceived usefulness, enjoyment, and social image—seems to have a greater impact on perceived value than perceived risk. Specifically, a significant difference was observed between potential users and actual users. This study discusses a number of implications and contributes useful insights for researchers as well as practitioners.","container-title":"Telematics and Informatics","DOI":"10.1016/j.tele.2015.08.007","ISSN":"0736-5853","issue":"2","journalAbbreviation":"Telematics and Informatics","language":"en","page":"256-269","source":"ScienceDirect","title":"User acceptance of wearable devices: An extended perspective of perceived value","title-short":"User acceptance of wearable devices","volume":"33","author":[{"family":"Yang","given":"Heetae"},{"family":"Yu","given":"Jieun"},{"family":"Zo","given":"Hangjung"},{"family":"Choi","given":"Munkee"}],"issued":{"date-parts":[["2016",5,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H. Yang et al., 2016)</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9gz7Lywe","properties":{"formattedCitation":"(Kwee-Meier et al., 2016)","plainCitation":"(Kwee-Meier et al., 2016)","noteIndex":0},"citationItems":[{"id":4664,"uris":["http://zotero.org/groups/2521412/items/Z6V8NM7H"],"itemData":{"id":4664,"type":"article-journal","abstract":"Events of disasters on passenger ships can never be completely excluded while numbers of passengers on cruises are continuously increasing. Innovations in ubiquitous and networked computing such as wearable locating systems for passengers could enable faster muster and more efficient search for missing people. As the safety enhancement depends on the effective usage of these technologies, passengers’ acceptance is crucial, though largely unknown, and infrastructure implies high costs for shipping companies. In order to investigate passengers’ acceptance, a context-specific technology acceptance model was developed based on a literature review and qualitative interviews with passengers. The model was validated by an online survey with 2086 passengers aged between 16 and 81 years. The context-specific factors social influence, expected usefulness, trust, privacy concern, and perceived security risk explain 95% of the variance in the target variable intention to use locating systems with social influence as the strongest predictor. The context-specific factors are most determined by the passenger characteristics age and need for safety. In conclusion, the model presents insights into the relationships between passenger characteristics and context-specific factors enabling systematic interventions to increase acceptance for locating systems and, thereby, contributes to enhance safety for the occurrence of an evacuation.","container-title":"Behaviour &amp; Information Technology","DOI":"10.1080/0144929X.2016.1141986","ISSN":"0144-929X","issue":"5","note":"publisher: Taylor &amp; Francis\n_eprint: https://doi.org/10.1080/0144929X.2016.1141986","page":"394-409","source":"Taylor and Francis+NEJM","title":"Development and validation of a technology acceptance model for safety-enhancing, wearable locating systems","volume":"35","author":[{"family":"Kwee-Meier","given":"Sonja Th."},{"family":"Bützler","given":"Jennifer E."},{"family":"Schlick","given":"Christopher"}],"issued":{"date-parts":[["2016",5,3]]}}}],"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w:t>
            </w:r>
            <w:proofErr w:type="spellStart"/>
            <w:r w:rsidR="00AD4120" w:rsidRPr="00AD4120">
              <w:rPr>
                <w:rFonts w:ascii="Times New Roman" w:hAnsi="Times New Roman" w:cs="Times New Roman"/>
                <w:lang w:val="fr-FR"/>
              </w:rPr>
              <w:t>Kwee</w:t>
            </w:r>
            <w:proofErr w:type="spellEnd"/>
            <w:r w:rsidR="00AD4120" w:rsidRPr="00AD4120">
              <w:rPr>
                <w:rFonts w:ascii="Times New Roman" w:hAnsi="Times New Roman" w:cs="Times New Roman"/>
                <w:lang w:val="fr-FR"/>
              </w:rPr>
              <w:t>-Meier et al., 2016)</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bT6uxtjJ","properties":{"formattedCitation":"(Siepmann &amp; Kowalczuk, 2021)","plainCitation":"(Siepmann &amp; Kowalczuk, 2021)","noteIndex":0},"citationItems":[{"id":4882,"uris":["http://zotero.org/groups/2521412/items/NZEJPT4R"],"itemData":{"id":4882,"type":"article-journal","abstract":"Smartwatches are the most popular wearable device and increasingly subject to empirical research. In recent years, the focus has shifted from revealing determinants of smartwatch adoption to understanding factors that cause long-term usage. Despite their importance for personal fitness, health monitoring, and for achieving health and fitness goals, extant research on the continuous use intention of smartwatches mostly disregards health and fitness factors. Grounding on self-determination theory, this study addresses this gap and investigates the impact of health and fitness as well as positive and negative emotional factors encouraging or impeding consumers to continuously use smartwatches. We build upon the expectation-confirmation model (ECM) and extend it with emotional (device annoyance and enjoyment) as well as health and fitness factors (goal pursuit motivation and self-quantification behavior). We use structural equation modeling to validate our model based on 335 responses from actual smartwatch users. Results prove the applicability of the ECM to the smartwatch context and highlight the importance of self-quantification as a focal construct for explaining goal pursuit motivation, perceived usefulness, confirmation and device annoyance. Further, we identify device annoyance as an important barrier to continuous smartwatch use. Based on our results, we finally derive implications for researchers and practitioners alike.","container-title":"Electronic Markets","DOI":"10.1007/s12525-021-00458-3","ISSN":"1422-8890","issue":"4","journalAbbreviation":"Electron Markets","language":"en","page":"795-809","source":"Springer Link","title":"Understanding continued smartwatch usage: the role of emotional as well as health and fitness factors","title-short":"Understanding continued smartwatch usage","volume":"31","author":[{"family":"Siepmann","given":"Carolin"},{"family":"Kowalczuk","given":"Pascal"}],"issued":{"date-parts":[["2021",12,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w:t>
            </w:r>
            <w:proofErr w:type="spellStart"/>
            <w:r w:rsidR="00AD4120" w:rsidRPr="00AD4120">
              <w:rPr>
                <w:rFonts w:ascii="Times New Roman" w:hAnsi="Times New Roman" w:cs="Times New Roman"/>
                <w:lang w:val="fr-FR"/>
              </w:rPr>
              <w:t>Siepmann</w:t>
            </w:r>
            <w:proofErr w:type="spellEnd"/>
            <w:r w:rsidR="00AD4120" w:rsidRPr="00AD4120">
              <w:rPr>
                <w:rFonts w:ascii="Times New Roman" w:hAnsi="Times New Roman" w:cs="Times New Roman"/>
                <w:lang w:val="fr-FR"/>
              </w:rPr>
              <w:t xml:space="preserve"> &amp; </w:t>
            </w:r>
            <w:proofErr w:type="spellStart"/>
            <w:r w:rsidR="00AD4120" w:rsidRPr="00AD4120">
              <w:rPr>
                <w:rFonts w:ascii="Times New Roman" w:hAnsi="Times New Roman" w:cs="Times New Roman"/>
                <w:lang w:val="fr-FR"/>
              </w:rPr>
              <w:t>Kowalczuk</w:t>
            </w:r>
            <w:proofErr w:type="spellEnd"/>
            <w:r w:rsidR="00AD4120" w:rsidRPr="00AD4120">
              <w:rPr>
                <w:rFonts w:ascii="Times New Roman" w:hAnsi="Times New Roman" w:cs="Times New Roman"/>
                <w:lang w:val="fr-FR"/>
              </w:rPr>
              <w:t>, 2021)</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367hV436","properties":{"formattedCitation":"(K. Liu &amp; Tao, 2022)","plainCitation":"(K. Liu &amp; Tao, 2022)","noteIndex":0},"citationItems":[{"id":5271,"uris":["http://zotero.org/groups/2521412/items/GDUD3HUH"],"itemData":{"id":5271,"type":"article-journal","abstract":"AI-based smart healthcare services are emerging as promising tools to improve efficiency and effectiveness of healthcare service delivery. This study aimed to examine the roles of trust and three AI-specific characteristics (i.e., personalization, loss of privacy, anthropomorphism) in public acceptance of smart healthcare services based on an extended Technology Acceptance Model. The model's validity was confirmed using a partial least squares structural equation modeling technique based on data collected from 769 survey samples. Multigroup analyses were conducted to determine whether the path coefficients differed by gender, age, and usage experience. The results showed that perceived usefulness, perceived ease of use, and the three AI-specific characteristics were important determinants of public acceptance of smart healthcare services, whose roles were fully or partially mediated by trust. Trust, perceived usefulness, and personalization directly determined behavioral intention to use smart healthcare services. The relationships among antecedent factors and behavioral intention to use smart healthcare services were also moderated by gender, age, and usage experience. The study demonstrated the critical roles of personalization, loss of privacy, and anthropomorphism in shaping public trust and acceptance of smart healthcare services. The results offer important theoretical and practical implications for the design and implementation of such services.","container-title":"Computers in Human Behavior","DOI":"10.1016/j.chb.2021.107026","ISSN":"0747-5632","journalAbbreviation":"Computers in Human Behavior","language":"en","page":"107026","source":"ScienceDirect","title":"The roles of trust, personalization, loss of privacy, and anthropomorphism in public acceptance of smart healthcare services","volume":"127","author":[{"family":"Liu","given":"Kaifeng"},{"family":"Tao","given":"Da"}],"issued":{"date-parts":[["2022",2,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K. Liu &amp; Tao, 2022)</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sw9uOuDz","properties":{"formattedCitation":"(Cheung et al., 2020)","plainCitation":"(Cheung et al., 2020)","noteIndex":0},"citationItems":[{"id":5227,"uris":["http://zotero.org/groups/2521412/items/5E3RR3RW"],"itemData":{"id":5227,"type":"article-journal","abstract":"Purpose Young consumers have increasingly adopted wearable health-care technology to improve their well-being. Drawing on generation cohort theory (GCT) and the technology acceptance model (TAM), this study aims to illuminate the major factors that drive the adoption of health-care wearable technology products by Generation Z (Gen-Z) consumers in Hong Kong. Design/methodology/approach A self-administrated online survey was used to collect data from a sample of Gen-Z consumers in Hong Kong with experience in using health-care wearable technology. Data analysis was performed using partial least-squares-structural equation modeling to verify four hypotheses. Findings The results reveal that consumer innovativeness (CI) and electronic word-of-mouth referral (EWOM) are significant predictors of perceived credibility, perceived ease of use and perceived usefulness, which subsequently drive online engagement intention and adoption intention (AI). Practical implications This research provides practical guidance for marketers of health-care wearable technology products. In particular, CI and EWOM hold the key to young consumers’ product perceptions (and thereby their online engagement and AIs). Originality/value This research leverages the insights of GCT to enrich the TAM, specifically by including CI and EWOM as antecedents and online engagement as a consequence in the context of health-care wearable technology. The results of an empirical study enhance theoretical understanding of Gen-Z consumers’ perceptions and behavioral intentions toward health-care wearable technology. They also point to actionable recommendations for marketing this new technology to young consumers.","container-title":"Young Consumers","DOI":"10.1108/YC-04-2020-1123","ISSN":"1747-3616","issue":"1","note":"publisher: Emerald Publishing Limited","page":"10-27","source":"Emerald Insight","title":"Driving healthcare wearable technology adoption for Generation Z consumers in Hong Kong","volume":"22","author":[{"family":"Cheung","given":"Man Lai"},{"family":"Leung","given":"Wilson K.S."},{"family":"Chan","given":"Haksin"}],"issued":{"date-parts":[["2020",1,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Cheung et al., 2020)</w:t>
            </w:r>
            <w:r w:rsidR="00AD4120">
              <w:rPr>
                <w:rFonts w:asciiTheme="majorBidi" w:hAnsiTheme="majorBidi" w:cstheme="majorBidi"/>
              </w:rPr>
              <w:fldChar w:fldCharType="end"/>
            </w:r>
            <w:r w:rsidR="00AD4120">
              <w:rPr>
                <w:rFonts w:asciiTheme="majorBidi" w:hAnsiTheme="majorBidi" w:cstheme="majorBidi"/>
              </w:rPr>
              <w:t xml:space="preserve">, </w:t>
            </w:r>
            <w:r w:rsidR="00AD4120">
              <w:rPr>
                <w:rFonts w:asciiTheme="majorBidi" w:hAnsiTheme="majorBidi" w:cstheme="majorBidi"/>
              </w:rPr>
              <w:fldChar w:fldCharType="begin"/>
            </w:r>
            <w:r w:rsidR="00AD4120">
              <w:rPr>
                <w:rFonts w:asciiTheme="majorBidi" w:hAnsiTheme="majorBidi" w:cstheme="majorBidi"/>
              </w:rPr>
              <w:instrText xml:space="preserve"> ADDIN ZOTERO_ITEM CSL_CITATION {"citationID":"Bj5RbsBT","properties":{"formattedCitation":"(Cheung et al., 2019)","plainCitation":"(Cheung et al., 2019)","noteIndex":0},"citationItems":[{"id":5208,"uris":["http://zotero.org/groups/2521412/items/7K9H2SYM"],"itemData":{"id":5208,"type":"article-journal","abstract":"With the advancement of information technology, wearable healthcare technology has emerged as one of the promising technologies to improve the wellbeing of individuals. However, the adoption of wearable healthcare technology has lagged when compared to other well-established durable technology products, such as smartphones and tablets, because of the inadequate knowledge of the antecedents of adoption intention. The aim of this paper is to address an identified gap in the literature by empirically testing a theoretical model for examining the impact of consumers’ health beliefs, health information accuracy, and the privacy protection of wearable healthcare technology on perceived usefulness. Importantly, this study also examines the influences of perceived usefulness, consumer innovativeness, and reference group influence on the adoption intention of wearable healthcare technology. The model seeks to enhance understanding of the influential factors in adopting wearable healthcare technology. Finally, suggestions for future research for the empirical investigation of the model are provided.","container-title":"International Journal of Environmental Research and Public Health","DOI":"10.3390/ijerph16132257","ISSN":"1660-4601","issue":"13","language":"en","license":"http://creativecommons.org/licenses/by/3.0/","note":"number: 13\npublisher: Multidisciplinary Digital Publishing Institute","page":"2257","source":"www.mdpi.com","title":"Examining Consumers’ Adoption of Wearable Healthcare Technology: The Role of Health Attributes","title-short":"Examining Consumers’ Adoption of Wearable Healthcare Technology","volume":"16","author":[{"family":"Cheung","given":"Man Lai"},{"family":"Chau","given":"Ka Yin"},{"family":"Lam","given":"Michael Huen Sum"},{"family":"Tse","given":"Gary"},{"family":"Ho","given":"Ka Yan"},{"family":"Flint","given":"Stuart W."},{"family":"Broom","given":"David R."},{"family":"Tso","given":"Ejoe Kar Ho"},{"family":"Lee","given":"Ka Yiu"}],"issued":{"date-parts":[["2019",1]]}}}],"schema":"https://github.com/citation-style-language/schema/raw/master/csl-citation.json"} </w:instrText>
            </w:r>
            <w:r w:rsidR="00AD4120">
              <w:rPr>
                <w:rFonts w:asciiTheme="majorBidi" w:hAnsiTheme="majorBidi" w:cstheme="majorBidi"/>
              </w:rPr>
              <w:fldChar w:fldCharType="separate"/>
            </w:r>
            <w:r w:rsidR="00AD4120" w:rsidRPr="008870FD">
              <w:rPr>
                <w:rFonts w:ascii="Times New Roman" w:hAnsi="Times New Roman" w:cs="Times New Roman"/>
              </w:rPr>
              <w:t>(Cheung et al., 2019)</w:t>
            </w:r>
            <w:r w:rsidR="00AD4120">
              <w:rPr>
                <w:rFonts w:asciiTheme="majorBidi" w:hAnsiTheme="majorBidi" w:cstheme="majorBidi"/>
              </w:rPr>
              <w:fldChar w:fldCharType="end"/>
            </w:r>
            <w:r w:rsidR="00AD4120">
              <w:rPr>
                <w:rFonts w:asciiTheme="majorBidi" w:hAnsiTheme="majorBidi" w:cstheme="majorBidi"/>
              </w:rPr>
              <w:t xml:space="preserve">, </w:t>
            </w:r>
            <w:r w:rsidR="00AD4120">
              <w:rPr>
                <w:rFonts w:asciiTheme="majorBidi" w:hAnsiTheme="majorBidi" w:cstheme="majorBidi"/>
              </w:rPr>
              <w:fldChar w:fldCharType="begin"/>
            </w:r>
            <w:r w:rsidR="00AD4120">
              <w:rPr>
                <w:rFonts w:asciiTheme="majorBidi" w:hAnsiTheme="majorBidi" w:cstheme="majorBidi"/>
              </w:rPr>
              <w:instrText xml:space="preserve"> ADDIN ZOTERO_ITEM CSL_CITATION {"citationID":"UN6HlBYw","properties":{"formattedCitation":"(K. J. Kim, 2016)","plainCitation":"(K. J. Kim, 2016)","noteIndex":0},"citationItems":[{"id":4835,"uris":["http://zotero.org/groups/2521412/items/GCM5KDCJ"],"itemData":{"id":4835,"type":"article-journal","abstract":"This study explores whether screen shape influences smartwatch adoption by proposing an extended technology acceptance model that integrates an empirical comparison between round and square screens with utilitarian and hedonic motivations for higher usage intention. To verify the statistical validity of the proposed model, a structural equation modeling analysis is conducted on data collected from a between-subjects experiment (N = 200) in which participants trialed a smartwatch with either a round or square screen to retrieve health information cumulated from the physical activity during the experiment. Results indicate that a round screen, compared with a square screen, is more effective in promoting smartwatch adoption by enhancing the device's hedonic qualities. However, a round screen is found to reduce the controllability of the device, although such a utilitarian quality still positively influences the adoption process. Implications of the study findings and directions for future research are discussed.","container-title":"Cyberpsychology, Behavior, and Social Networking","DOI":"10.1089/cyber.2016.0136","ISSN":"2152-2715","issue":"12","note":"publisher: Mary Ann Liebert, Inc., publishers","page":"733-739","source":"liebertpub.com (Atypon)","title":"Round or Square? How Screen Shape Affects Utilitarian and Hedonic Motivations for Smartwatch Adoption","title-short":"Round or Square?","volume":"19","author":[{"family":"Kim","given":"Ki Joon"}],"issued":{"date-parts":[["2016",12]]}}}],"schema":"https://github.com/citation-style-language/schema/raw/master/csl-citation.json"} </w:instrText>
            </w:r>
            <w:r w:rsidR="00AD4120">
              <w:rPr>
                <w:rFonts w:asciiTheme="majorBidi" w:hAnsiTheme="majorBidi" w:cstheme="majorBidi"/>
              </w:rPr>
              <w:fldChar w:fldCharType="separate"/>
            </w:r>
            <w:r w:rsidR="00AD4120" w:rsidRPr="00082E05">
              <w:rPr>
                <w:rFonts w:ascii="Times New Roman" w:hAnsi="Times New Roman" w:cs="Times New Roman"/>
              </w:rPr>
              <w:t>(K. J. Kim, 2016)</w:t>
            </w:r>
            <w:r w:rsidR="00AD4120">
              <w:rPr>
                <w:rFonts w:asciiTheme="majorBidi" w:hAnsiTheme="majorBidi" w:cstheme="majorBidi"/>
              </w:rPr>
              <w:fldChar w:fldCharType="end"/>
            </w:r>
            <w:r w:rsidR="00AD4120">
              <w:rPr>
                <w:rFonts w:asciiTheme="majorBidi" w:hAnsiTheme="majorBidi" w:cstheme="majorBidi"/>
              </w:rPr>
              <w:t xml:space="preserve">, </w:t>
            </w:r>
            <w:r w:rsidR="00AD4120">
              <w:rPr>
                <w:rFonts w:asciiTheme="majorBidi" w:hAnsiTheme="majorBidi" w:cstheme="majorBidi"/>
              </w:rPr>
              <w:fldChar w:fldCharType="begin"/>
            </w:r>
            <w:r w:rsidR="00AD4120">
              <w:rPr>
                <w:rFonts w:asciiTheme="majorBidi" w:hAnsiTheme="majorBidi" w:cstheme="majorBidi"/>
              </w:rPr>
              <w:instrText xml:space="preserve"> ADDIN ZOTERO_ITEM CSL_CITATION {"citationID":"GZHVuFI4","properties":{"formattedCitation":"(An, 2021)","plainCitation":"(An, 2021)","noteIndex":0},"citationItems":[{"id":5193,"uris":["http://zotero.org/groups/2521412/items/3ZT6RH9E"],"itemData":{"id":5193,"type":"thesis","abstract":"The advancement of the wearable devices industry has long emphasized the significance of consumer acceptance of the products. Despite there are lots of theories in this field, few particular theoretical models and researches are conducted in China's market. This research investigates factors influencing consumers' intention to adopt wearable devices in China's market by measuring the relationships between thoughtfully selected variables and consumers' intention. We conduct Mixed Methods Researchs to pre-test the validation of hypotheses and measure correlations between factors. The Proposed model consists of elements applied from Technology Acceptance Model (TAM), Diffusion of Innovations (DOI), Functional Expressive Aesthetic Theory (FEA), Unified Theory of Acceptance and Use of Technology (UTAUT), along with perceived risks and privacy calculus field. The findings indicate that perceived ease of use (PEOU) and perceived usefulness (PU) are significant antecedent factors; prior factors namely perceived compatibility and perceived comfort also show positive impacts. This research provides several practical and theoretical implications for stakeholders and manufacturers to potentially increase consumers' intention to adopt wearable devices.\nAlternate abstract:\nO avanço da indústria de dispositivos vestíveis há muito que enfatiza o significado da aceitação destes produtos pelos consumidores. Apesar de imensas teorias neste campo, são poucos os modelos teóricos particulares e estudos conduzidos no mercado chinês. Este estudo investiga fatores que influenciam a intenção dos consumidores de adotar dispositivos vestíveis no mercado chinês, medindo as relações entre variáveis cuidadosamente selecionadas e a intenção de compra dos consumidores. Conduzimos metodologias mistas para pré-testar a validação de hipóteses e medir as correlações entre fatores. O modelo consiste em elementos aplicados a partir do Modelo de Aceitação de Tecnologia (TAM), Difusão de Inovações (DOI), Teoria Estética Expressiva Funcional (FEA), Teoria Unificada de Aceitação e Utilização de Tecnologia (UTAUT), juntamente com os riscos percebidos e a preocupação com a privacidade. Os resultados indicam que a Perceção da Facilidade de Utilização (PEOU) e a Perceção da Utilidade (PU) são fatores antecedentes significativos; fatores anteriores, nomeadamente a perceção da compatibilidade e do conforto também mostram impactos positivos. Este estudo fornece várias implicações práticas e teóricas para stakeholders e fabricantes de produtos orientadas para o aumento potencial da intenção dos consumidores em adotar dispositivos vestíveis.","event-place":"Portugal","genre":"M.Sc.","language":"English","license":"Database copyright ProQuest LLC; ProQuest does not claim copyright in the individual underlying works.","note":"ISBN: 9798209927693","number-of-pages":"55","publisher":"Universidade Catolica Portugesa (Portugal)","publisher-place":"Portugal","source":"ProQuest","title":"Consumer Acceptance of Wearable Devices: An Empirical Study in China","title-short":"Consumer Acceptance of Wearable Devices","URL":"https://www.proquest.com/docview/2647679530/abstract/F25CB57DC9334C46PQ/1","author":[{"family":"An","given":"Bozhen"}],"accessed":{"date-parts":[["2023",1,21]]},"issued":{"date-parts":[["2021"]]}}}],"schema":"https://github.com/citation-style-language/schema/raw/master/csl-citation.json"} </w:instrText>
            </w:r>
            <w:r w:rsidR="00AD4120">
              <w:rPr>
                <w:rFonts w:asciiTheme="majorBidi" w:hAnsiTheme="majorBidi" w:cstheme="majorBidi"/>
              </w:rPr>
              <w:fldChar w:fldCharType="separate"/>
            </w:r>
            <w:r w:rsidR="00AD4120" w:rsidRPr="00781B65">
              <w:rPr>
                <w:rFonts w:ascii="Times New Roman" w:hAnsi="Times New Roman" w:cs="Times New Roman"/>
              </w:rPr>
              <w:t>(An, 2021)</w:t>
            </w:r>
            <w:r w:rsidR="00AD4120">
              <w:rPr>
                <w:rFonts w:asciiTheme="majorBidi" w:hAnsiTheme="majorBidi" w:cstheme="majorBidi"/>
              </w:rPr>
              <w:fldChar w:fldCharType="end"/>
            </w:r>
            <w:r w:rsidR="00AD4120">
              <w:rPr>
                <w:rFonts w:asciiTheme="majorBidi" w:hAnsiTheme="majorBidi" w:cstheme="majorBidi"/>
              </w:rPr>
              <w:t xml:space="preserve">, </w:t>
            </w:r>
            <w:r w:rsidR="00AD4120">
              <w:rPr>
                <w:rFonts w:asciiTheme="majorBidi" w:hAnsiTheme="majorBidi" w:cstheme="majorBidi"/>
              </w:rPr>
              <w:fldChar w:fldCharType="begin"/>
            </w:r>
            <w:r w:rsidR="00AD4120">
              <w:rPr>
                <w:rFonts w:asciiTheme="majorBidi" w:hAnsiTheme="majorBidi" w:cstheme="majorBidi"/>
              </w:rPr>
              <w:instrText xml:space="preserve"> ADDIN ZOTERO_ITEM CSL_CITATION {"citationID":"ED3L1YeQ","properties":{"formattedCitation":"(Al-Emran et al., 2022)","plainCitation":"(Al-Emran et al., 2022)","noteIndex":0},"citationItems":[{"id":4837,"uris":["http://zotero.org/groups/2521412/items/BB2TQYEL"],"itemData":{"id":4837,"type":"article-journal","abstract":"Wearable technologies are becoming more pervasive with the development of high computational capability devices such as smartwatches, smart glasses, smart pills, and sensors. The emergence of these technologies may offer unique opportunities for both students and academics by allowing ubiquitous communication. Accordingly, the current study develops a theoretical model based on the technology acceptance model (TAM), the theory of planned behavior (TPB), and the most effective features of smartwatches, including availability, mobility, trust, and enjoyment. The proposed model was validated by employing a partial least squares-structural equation modeling approach based on data collected from 572 students. The results suggested that mobility has a significant relationship with perceived usefulness and perceived ease of use of smartwatches. The results also suggested that perceived enjoyment was significantly associated with the perceived usefulness. Further, availability and trust were significantly related to the perceived ease of use. The implications of these findings for research and practice were also discussed.","container-title":"Interactive Learning Environments","DOI":"10.1080/10494820.2020.1753216","ISSN":"1049-4820","issue":"10","note":"publisher: Routledge\n_eprint: https://doi.org/10.1080/10494820.2020.1753216","page":"1897-1917","source":"Taylor and Francis+NEJM","title":"What impacts learning with wearables? An integrated theoretical model","title-short":"What impacts learning with wearables?","volume":"30","author":[{"family":"Al-Emran","given":"Mostafa"},{"family":"Al-Maroof","given":"Rana"},{"family":"Al-Sharafi","given":"Mohammed A."},{"family":"Arpaci","given":"Ibrahim"}],"issued":{"date-parts":[["2022",11,17]]}}}],"schema":"https://github.com/citation-style-language/schema/raw/master/csl-citation.json"} </w:instrText>
            </w:r>
            <w:r w:rsidR="00AD4120">
              <w:rPr>
                <w:rFonts w:asciiTheme="majorBidi" w:hAnsiTheme="majorBidi" w:cstheme="majorBidi"/>
              </w:rPr>
              <w:fldChar w:fldCharType="separate"/>
            </w:r>
            <w:r w:rsidR="00AD4120" w:rsidRPr="00901065">
              <w:rPr>
                <w:rFonts w:ascii="Times New Roman" w:hAnsi="Times New Roman" w:cs="Times New Roman"/>
              </w:rPr>
              <w:t>(Al-Emran et al., 2022)</w:t>
            </w:r>
            <w:r w:rsidR="00AD4120">
              <w:rPr>
                <w:rFonts w:asciiTheme="majorBidi" w:hAnsiTheme="majorBidi" w:cstheme="majorBidi"/>
              </w:rPr>
              <w:fldChar w:fldCharType="end"/>
            </w:r>
            <w:r w:rsidR="00AD4120">
              <w:rPr>
                <w:rFonts w:asciiTheme="majorBidi" w:hAnsiTheme="majorBidi" w:cstheme="majorBidi"/>
              </w:rPr>
              <w:t xml:space="preserve">, </w:t>
            </w:r>
            <w:r w:rsidR="00AD4120">
              <w:rPr>
                <w:rFonts w:asciiTheme="majorBidi" w:hAnsiTheme="majorBidi" w:cstheme="majorBidi"/>
              </w:rPr>
              <w:fldChar w:fldCharType="begin"/>
            </w:r>
            <w:r w:rsidR="00AD4120">
              <w:rPr>
                <w:rFonts w:asciiTheme="majorBidi" w:hAnsiTheme="majorBidi" w:cstheme="majorBidi"/>
              </w:rPr>
              <w:instrText xml:space="preserve"> ADDIN ZOTERO_ITEM CSL_CITATION {"citationID":"p7fAWrH6","properties":{"formattedCitation":"(Q. Yang et al., 2022)","plainCitation":"(Q. Yang et al., 2022)","noteIndex":0},"citationItems":[{"id":5197,"uris":["http://zotero.org/groups/2521412/items/ZCHJW6AK"],"itemData":{"id":5197,"type":"article-journal","abstract":"Digital technologies empower users to manage their health and reduce the burden on the public health system. The mass adoption of wearable medical devices (WMDs) promotes the ageing population’s confidence besides facilitating users. Thus, the current study aims to empirically evaluate the formation of perceived product value (PPV) with the WMDs’ computability, usefulness, cost, and accuracy, the intention to use WMDs influenced by health consciousness (HCS), health anxiety (HAY), product value, and perceived critical mass (PCM), and later the adoption of WMDs among Chinese adults. The study examined the mediating effect of PPV on the relationship between the intention to use WMDs and perceived compatibility (PCT), perceived cost (PCO), perceived usefulness (PUS), and per</w:instrText>
            </w:r>
            <w:r w:rsidR="00AD4120" w:rsidRPr="00AD4120">
              <w:rPr>
                <w:rFonts w:asciiTheme="majorBidi" w:hAnsiTheme="majorBidi" w:cstheme="majorBidi"/>
                <w:lang w:val="fr-FR"/>
              </w:rPr>
              <w:instrText xml:space="preserve">ceived technology accuracy (PTA). This study adopted a cross-sectional approach and used an online survey to collect quantitative data from 1,160 Chinese adults. Data analysis was performed using the partial least squares structural equation modelling (PLS-SEM). Results showed that PCT, PUS, and PTA significant positive effect on PPV. Meanwhile, HCS, PCM, and PPV has a significant positive effect on intention to use WMDs, and the intention to use WMDs and PCM influenced the adoption of WMDs. Consequently, the analysis confirmed that PPV mediated the relationships between the intention to use WMD and PCT, PUS, and PTA. The WMD cost must be reduced to enhance the value of WMDs. Finally, the study’s implications, limitations, and suggestions for future studies are discussed.","container-title":"PLOS ONE","DOI":"10.1371/journal.pone.0269256","ISSN":"1932-6203","issue":"6","journalAbbreviation":"PLOS ONE","language":"en","note":"publisher: Public Library of Science","page":"e0269256","source":"PLoS Journals","title":"Modelling the mass adoption potential of wearable medical devices","volume":"17","author":[{"family":"Yang","given":"Qing"},{"family":"Mamun","given":"Abdullah Al"},{"family":"Hayat","given":"Naeem"},{"family":"Salleh","given":"Mohd Fairuz Md"},{"family":"Jingzu","given":"Gao"},{"family":"Zainol","given":"Noor Raihani"}],"issued":{"date-parts":[["2022",6,8]]}}}],"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Q. Yang et al., 2022)</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yuw1jyQW","properties":{"formattedCitation":"(J. Jeong et al., 2021)","plainCitation":"(J. Jeong et al., 2021)","noteIndex":0},"citationItems":[{"id":5015,"uris":["http://zotero.org/groups/2521412/items/EIYLHBWV"],"itemData":{"id":5015,"type":"article-journal","abstract":"This study examined the influencing factors on consumers? intention to use wearable devices in health care (WDH). Although the importance of the WDH market is increasing, existing empirical study results on WDH have been selectively investigated based on the technology acceptance model (TAM). To address this issue, we endeavored to contribute by integrating the theory of planned behavior (TPB) and innovation diffusion theory (IDT) on top of TAM to explain the psychological mechanism underlying consumer behaviors, especially when adopting advanced wearable devices in the health care domain. We surveyed 303 people in Pangyo IT Valley, South Korea, and attempted a path analysis using PLS-SEM estimation. The findings suggest that individual innovativeness (IIN) directly affects consumers? intention to use (IU) WDH, while self-efficacy (SE), aesthetics (AES), and compatibility (COM) have indirectly influenced their usage intentions. Detailed results are described in the article.","container-title":"SAGE Open","DOI":"10.1177/21582440211040070","ISSN":"2158-2440","issue":"3","language":"en","note":"publisher: SAGE Publications","page":"21582440211040070","source":"SAGE Journals","title":"Do Consumers Care About Aesthetics and Compatibility? The Intention to Use Wearable Devices in Health Care","title-short":"Do Consumers Care About Aesthetics and Compatibility?","volume":"11","author":[{"family":"Jeong","given":"Jeeyeon"},{"family":"Kim","given":"Yaeri"},{"family":"Roh","given":"Taewoo"}],"issued":{"date-parts":[["2021",7,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J. Jeong et al., 2021)</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hj3WlcZK","properties":{"formattedCitation":"(Cheung et al., 2019)","plainCitation":"(Cheung et al., 2019)","noteIndex":0},"citationItems":[{"id":5208,"uris":["http://zotero.org/groups/2521412/items/7K9H2SYM"],"itemData":{"id":5208,"type":"article-journal","abstract":"With the advancement of information technology, wearable healthcare technology has emerged as one of the promising technologies to improve the wellbeing of individuals. However, the adoption of wearable healthcare technology has lagged when compared to other well-established durable technology products, such as smartphones and tablets, because of the inadequate knowledge of the antecedents of adoption intention. The aim of this paper is to address an identified gap in the literature by empirically testing a theoretical model for examining the impact of consumers’ health beliefs, health information accuracy, and the privacy protection of wearable healthcare technology on perceived usefulness. Importantly, this study also examines the influences of perceived usefulness, consumer innovativeness, and reference group influence on the adoption intention of wearable healthcare technology. The model seeks to enhance understanding of the influential factors in adopting wearable healthcare technology. Finally, suggestions for future research for the empirical investigation of the model are provided.","container-title":"International Journal of Environmental Research and Public Health","DOI":"10.3390/ijerph16132257","ISSN":"1660-4601","issue":"13","language":"en","license":"http://creativecommons.org/licenses/by/3.0/","note":"number: 13\npublisher: Multidisciplinary Digital Publishing Institute","page":"2257","source":"www.mdpi.com","title":"Examining Consumers’ Adoption of Wearable Healthcare Technology: The Role of Health Attributes","title-short":"Examining Consumers’ Adoption of Wearable Healthcare Technology","volume":"16","author":[{"family":"Cheung","given":"Man Lai"},{"family":"Chau","given":"Ka Yin"},{"family":"Lam","given":"Michael Huen Sum"},{"family":"Tse","given":"Gary"},{"family":"Ho","given":"Ka Yan"},{"family":"Flint","given":"Stuart W."},{"family":"Broom","given":"David R."},{"family":"Tso","given":"Ejoe Kar Ho"},{"family":"Lee","given":"Ka Yiu"}],"issued":{"date-parts":[["2019",1]]}}}],"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Cheung et al., 2019)</w:t>
            </w:r>
            <w:r w:rsidR="00AD4120">
              <w:rPr>
                <w:rFonts w:asciiTheme="majorBidi" w:hAnsiTheme="majorBidi" w:cstheme="majorBidi"/>
              </w:rPr>
              <w:fldChar w:fldCharType="end"/>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1ke3NzMz","properties":{"formattedCitation":"(Al-Emran et al., 2022)","plainCitation":"(Al-Emran et al., 2022)","noteIndex":0},"citationItems":[{"id":4837,"uris":["http://zotero.org/groups/2521412/items/BB2TQYEL"],"itemData":{"id":4837,"type":"article-journal","abstract":"Wearable technologies are becoming more pervasive with the development of high computational capability devices such as smartwatches, smart glasses, smart pills, and sensors. The emergence of these technologies may offer unique opportunities for both students and academics by allowing ubiquitous communication. Accordingly, the current study develops a theoretical model based on the technology acceptance model (TAM), the theory of planned behavior (TPB), and the most effective features of smartwatches, including availability, mobility, trust, and enjoyment. The proposed model was validated by employing a partial least squares-structural equation modeling approach based on data collected from 572 students. The results suggested that mobility has a significant relationship with perceived usefulness and perceived ease of use of smartwatches. The results also suggested that perceived enjoyment was significantly associated with the perceived usefulness. Further, availability and trust were significantly related to the perceived ease of use. The implications of these findings for research and practice were also discussed.","container-title":"Interactive Learning Environments","DOI":"10.1080/10494820.2020.1753216","ISSN":"1049-4820","issue":"10","note":"publisher: Routledge\n_eprint: https://doi.org/10.1080/10494820.2020.1753216","page":"1897-1917","source":"Taylor and Francis+NEJM","title":"What impacts learning with wearables? An integrated theoretical model","title-short":"What impacts learning with wearables?","volume":"30","author":[{"family":"Al-Emran","given":"Mostafa"},{"family":"Al-Maroof","given":"Rana"},{"family":"Al-Sharafi","given":"Mohammed A."},{"family":"Arpaci","given":"Ibrahim"}],"issued":{"date-parts":[["2022",11,17]]}}}],"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Al-</w:t>
            </w:r>
            <w:proofErr w:type="spellStart"/>
            <w:r w:rsidR="00AD4120" w:rsidRPr="00AD4120">
              <w:rPr>
                <w:rFonts w:ascii="Times New Roman" w:hAnsi="Times New Roman" w:cs="Times New Roman"/>
                <w:lang w:val="fr-FR"/>
              </w:rPr>
              <w:t>Emran</w:t>
            </w:r>
            <w:proofErr w:type="spellEnd"/>
            <w:r w:rsidR="00AD4120" w:rsidRPr="00AD4120">
              <w:rPr>
                <w:rFonts w:ascii="Times New Roman" w:hAnsi="Times New Roman" w:cs="Times New Roman"/>
                <w:lang w:val="fr-FR"/>
              </w:rPr>
              <w:t xml:space="preserve"> et al., 2022)</w:t>
            </w:r>
            <w:r w:rsidR="00AD4120">
              <w:rPr>
                <w:rFonts w:asciiTheme="majorBidi" w:hAnsiTheme="majorBidi" w:cstheme="majorBidi"/>
              </w:rPr>
              <w:fldChar w:fldCharType="end"/>
            </w:r>
            <w:r w:rsidR="00AD4120">
              <w:rPr>
                <w:rFonts w:asciiTheme="majorBidi" w:hAnsiTheme="majorBidi" w:cstheme="majorBidi"/>
              </w:rPr>
              <w:t>,</w:t>
            </w:r>
            <w:r w:rsidR="00AD4120" w:rsidRPr="00AD4120">
              <w:rPr>
                <w:rFonts w:asciiTheme="majorBidi" w:hAnsiTheme="majorBidi" w:cstheme="majorBidi"/>
                <w:lang w:val="fr-FR"/>
              </w:rPr>
              <w:t xml:space="preserve"> </w:t>
            </w:r>
            <w:r w:rsidR="00AD4120">
              <w:rPr>
                <w:rFonts w:asciiTheme="majorBidi" w:hAnsiTheme="majorBidi" w:cstheme="majorBidi"/>
              </w:rPr>
              <w:fldChar w:fldCharType="begin"/>
            </w:r>
            <w:r w:rsidR="00AD4120" w:rsidRPr="00AD4120">
              <w:rPr>
                <w:rFonts w:asciiTheme="majorBidi" w:hAnsiTheme="majorBidi" w:cstheme="majorBidi"/>
                <w:lang w:val="fr-FR"/>
              </w:rPr>
              <w:instrText xml:space="preserve"> ADDIN ZOTERO_ITEM CSL_CITATION {"citationID":"m3S2Y4iM","properties":{"formattedCitation":"(Chuah et al., 2016)","plainCitation":"(Chuah et al., 2016)","noteIndex":0},"citationItems":[{"id":4624,"uris":["http://zotero.org/groups/2521412/items/JFZQJFKX","http://zotero.org/groups/2521412/items/PDHAPGLS"],"itemData":{"id":4624,"type":"article-journal","abstract":"Although still in the early stages of diffusion, smartwatches represent the most popular type of wearable devices. Yet, little is known about why some people are more likely to adopt smartwatches than others. To deepen the understanding of underlying factors prompting adoption behavior, the authors develop a theoretical model grounded in technology acceptance and social psychology literatures. Empirical results reveal perceived usefulness and visibility as important factors that drive adoption intention, suggesting that smartwatches represent a type of ‘fashnology’ (i.e., fashion and technology). The magnitude of these antecedents is in</w:instrText>
            </w:r>
            <w:r w:rsidR="00AD4120">
              <w:rPr>
                <w:rFonts w:asciiTheme="majorBidi" w:hAnsiTheme="majorBidi" w:cstheme="majorBidi"/>
              </w:rPr>
              <w:instrText>ﬂ</w:instrText>
            </w:r>
            <w:r w:rsidR="00AD4120" w:rsidRPr="00AD4120">
              <w:rPr>
                <w:rFonts w:asciiTheme="majorBidi" w:hAnsiTheme="majorBidi" w:cstheme="majorBidi"/>
                <w:lang w:val="fr-FR"/>
              </w:rPr>
              <w:instrText xml:space="preserve">uenced by an individual's perception of viewing smartwatches as a technology and/or as a fashion accessory. Theoretical and managerial implications are discussed.","container-title":"Computers in Human Behavior","DOI":"10.1016/j.chb.2016.07.047","ISSN":"07475632","journalAbbreviation":"Computers in Human Behavior","language":"en","page":"276-284","source":"DOI.org (Crossref)","title":"Wearable technologies: The role of usefulness and visibility in smartwatch adoption","title-short":"Wearable technologies","volume":"65","author":[{"family":"Chuah","given":"Stephanie Hui-Wen"},{"family":"Rauschnabel","given":"Philipp A."},{"family":"Krey","given":"Nina"},{"family":"Nguyen","given":"Bang"},{"family":"Ramayah","given":"Thurasamy"},{"family":"Lade","given":"Shwetak"}],"issued":{"date-parts":[["2016",12]]}}}],"schema":"https://github.com/citation-style-language/schema/raw/master/csl-citation.json"} </w:instrText>
            </w:r>
            <w:r w:rsidR="00AD4120">
              <w:rPr>
                <w:rFonts w:asciiTheme="majorBidi" w:hAnsiTheme="majorBidi" w:cstheme="majorBidi"/>
              </w:rPr>
              <w:fldChar w:fldCharType="separate"/>
            </w:r>
            <w:r w:rsidR="00AD4120" w:rsidRPr="00AD4120">
              <w:rPr>
                <w:rFonts w:ascii="Times New Roman" w:hAnsi="Times New Roman" w:cs="Times New Roman"/>
                <w:lang w:val="fr-FR"/>
              </w:rPr>
              <w:t>(</w:t>
            </w:r>
            <w:proofErr w:type="spellStart"/>
            <w:r w:rsidR="00AD4120" w:rsidRPr="00AD4120">
              <w:rPr>
                <w:rFonts w:ascii="Times New Roman" w:hAnsi="Times New Roman" w:cs="Times New Roman"/>
                <w:lang w:val="fr-FR"/>
              </w:rPr>
              <w:t>Chuah</w:t>
            </w:r>
            <w:proofErr w:type="spellEnd"/>
            <w:r w:rsidR="00AD4120" w:rsidRPr="00AD4120">
              <w:rPr>
                <w:rFonts w:ascii="Times New Roman" w:hAnsi="Times New Roman" w:cs="Times New Roman"/>
                <w:lang w:val="fr-FR"/>
              </w:rPr>
              <w:t xml:space="preserve"> et al., 2016)</w:t>
            </w:r>
            <w:r w:rsidR="00AD4120">
              <w:rPr>
                <w:rFonts w:asciiTheme="majorBidi" w:hAnsiTheme="majorBidi" w:cstheme="majorBidi"/>
              </w:rPr>
              <w:fldChar w:fldCharType="end"/>
            </w:r>
          </w:p>
        </w:tc>
      </w:tr>
      <w:tr w:rsidR="00082698" w:rsidRPr="0011147E" w14:paraId="1B3D5BA5" w14:textId="77777777" w:rsidTr="00157D02">
        <w:tc>
          <w:tcPr>
            <w:tcW w:w="4316" w:type="dxa"/>
          </w:tcPr>
          <w:p w14:paraId="2C406A9D" w14:textId="77777777" w:rsidR="00082698" w:rsidRPr="00082698" w:rsidRDefault="00082698" w:rsidP="00157D02">
            <w:pPr>
              <w:rPr>
                <w:rFonts w:asciiTheme="majorBidi" w:hAnsiTheme="majorBidi" w:cstheme="majorBidi"/>
              </w:rPr>
            </w:pPr>
            <w:r w:rsidRPr="00082698">
              <w:rPr>
                <w:rFonts w:asciiTheme="majorBidi" w:hAnsiTheme="majorBidi" w:cstheme="majorBidi"/>
              </w:rPr>
              <w:lastRenderedPageBreak/>
              <w:t>Device Quality</w:t>
            </w:r>
          </w:p>
        </w:tc>
        <w:tc>
          <w:tcPr>
            <w:tcW w:w="4409" w:type="dxa"/>
          </w:tcPr>
          <w:p w14:paraId="3E46C6DA" w14:textId="77777777" w:rsidR="00082698" w:rsidRPr="001E7364" w:rsidRDefault="00082698" w:rsidP="00157D02">
            <w:pPr>
              <w:rPr>
                <w:rFonts w:asciiTheme="majorBidi" w:hAnsiTheme="majorBidi" w:cstheme="majorBidi"/>
              </w:rPr>
            </w:pPr>
            <w:r>
              <w:rPr>
                <w:rFonts w:asciiTheme="majorBidi" w:hAnsiTheme="majorBidi" w:cstheme="majorBidi"/>
              </w:rPr>
              <w:t>quality, s</w:t>
            </w:r>
            <w:r w:rsidRPr="009B7C18">
              <w:rPr>
                <w:rFonts w:asciiTheme="majorBidi" w:hAnsiTheme="majorBidi" w:cstheme="majorBidi"/>
              </w:rPr>
              <w:t>ystem</w:t>
            </w:r>
            <w:r>
              <w:rPr>
                <w:rFonts w:asciiTheme="majorBidi" w:hAnsiTheme="majorBidi" w:cstheme="majorBidi"/>
              </w:rPr>
              <w:t xml:space="preserve"> </w:t>
            </w:r>
            <w:r w:rsidRPr="009B7C18">
              <w:rPr>
                <w:rFonts w:asciiTheme="majorBidi" w:hAnsiTheme="majorBidi" w:cstheme="majorBidi"/>
              </w:rPr>
              <w:t>quality</w:t>
            </w:r>
            <w:r>
              <w:rPr>
                <w:rFonts w:asciiTheme="majorBidi" w:hAnsiTheme="majorBidi" w:cstheme="majorBidi"/>
              </w:rPr>
              <w:t xml:space="preserve">, </w:t>
            </w:r>
            <w:r w:rsidRPr="009B7C18">
              <w:rPr>
                <w:rFonts w:asciiTheme="majorBidi" w:hAnsiTheme="majorBidi" w:cstheme="majorBidi"/>
              </w:rPr>
              <w:t>service quality</w:t>
            </w:r>
            <w:r>
              <w:rPr>
                <w:rFonts w:asciiTheme="majorBidi" w:hAnsiTheme="majorBidi" w:cstheme="majorBidi"/>
              </w:rPr>
              <w:t>,</w:t>
            </w:r>
            <w:r w:rsidRPr="006261BF">
              <w:rPr>
                <w:rFonts w:asciiTheme="majorBidi" w:hAnsiTheme="majorBidi" w:cstheme="majorBidi"/>
                <w:color w:val="C00000"/>
              </w:rPr>
              <w:t xml:space="preserve"> battery life, charge, </w:t>
            </w:r>
            <w:r>
              <w:rPr>
                <w:rFonts w:asciiTheme="majorBidi" w:hAnsiTheme="majorBidi" w:cstheme="majorBidi"/>
                <w:color w:val="C00000"/>
              </w:rPr>
              <w:t xml:space="preserve">long time, battery last, </w:t>
            </w:r>
          </w:p>
        </w:tc>
        <w:tc>
          <w:tcPr>
            <w:tcW w:w="4225" w:type="dxa"/>
          </w:tcPr>
          <w:p w14:paraId="3C476D6A" w14:textId="6E1CFBE1" w:rsidR="00082698" w:rsidRPr="0011147E" w:rsidRDefault="00082698" w:rsidP="00157D02">
            <w:pPr>
              <w:rPr>
                <w:rFonts w:asciiTheme="majorBidi" w:hAnsiTheme="majorBidi" w:cstheme="majorBidi"/>
                <w:lang w:val="fr-FR"/>
              </w:rPr>
            </w:pPr>
            <w:r>
              <w:rPr>
                <w:rFonts w:asciiTheme="majorBidi" w:hAnsiTheme="majorBidi" w:cstheme="majorBidi"/>
              </w:rPr>
              <w:fldChar w:fldCharType="begin"/>
            </w:r>
            <w:r w:rsidR="008A44EE">
              <w:rPr>
                <w:rFonts w:asciiTheme="majorBidi" w:hAnsiTheme="majorBidi" w:cstheme="majorBidi"/>
              </w:rPr>
              <w:instrText xml:space="preserve"> ADDIN ZOTERO_ITEM CSL_CITATION {"citationID":"InuNmu5M","properties":{"formattedCitation":"(Park, 2020)","plainCitation":"(Park, 2020)","noteIndex":0},"citationItems":[{"id":4652,"uris":["http://zotero.org/groups/2521412/items/YNCLX2WX","http://zotero.org/groups/2521412/items/43SB78I4"],"itemData":{"id":4652,"type":"article-journal","abstract":"Smart wearable devices have become one of the most popular interactive items in the “smart” era that prioritizes “mobility.” There is significant scholarly interest in not only promoting the successful diffusion of this technology but also providing improved user experience to users of these devices. In line with this trend, this study explores users’ perceptions of smart wearable devices and introduces a comprehensive research model that employs factors that are primarily extracted using the expectation-confirmation, technology acceptance, and flow models. The results derived using both confirmatory factor analysis and structural equation modeling methods (N = 1,380) indicate that users’ intentions to use smart wearable devices are determined by five influential factors: satisfaction, enjoyment, usefulness, flow state, and cost. Both users’ confirmation and service and system quality play notable determinative roles in the research model. Implications and suggestions are presented considering the results.","container-title":"Telematics and Informatics","DOI":"10.1016/j.tele.2019.101318","ISSN":"0736-5853","journalAbbreviation":"Telematics and Informatics","language":"en","page":"101318","source":"ScienceDirect","title":"User acceptance of smart wearable devices: An expectation-confirmation model approach","title-short":"User acceptance of smart wearable devices","volume":"47","author":[{"family":"Park","given":"Eunil"}],"issued":{"date-parts":[["2020",4,1]]}}}],"schema":"https://github.com/citation-style-language/schema/raw/master/csl-citation.json"} </w:instrText>
            </w:r>
            <w:r>
              <w:rPr>
                <w:rFonts w:asciiTheme="majorBidi" w:hAnsiTheme="majorBidi" w:cstheme="majorBidi"/>
              </w:rPr>
              <w:fldChar w:fldCharType="separate"/>
            </w:r>
            <w:r w:rsidRPr="009B7C18">
              <w:rPr>
                <w:rFonts w:ascii="Times New Roman" w:hAnsi="Times New Roman" w:cs="Times New Roman"/>
              </w:rPr>
              <w:t>(Park, 2020)</w:t>
            </w:r>
            <w:r>
              <w:rPr>
                <w:rFonts w:asciiTheme="majorBidi" w:hAnsiTheme="majorBidi" w:cstheme="majorBidi"/>
              </w:rPr>
              <w:fldChar w:fldCharType="end"/>
            </w:r>
            <w:r w:rsidR="00321BF7">
              <w:rPr>
                <w:rFonts w:asciiTheme="majorBidi" w:hAnsiTheme="majorBidi" w:cstheme="majorBidi"/>
              </w:rPr>
              <w:t>,</w:t>
            </w:r>
          </w:p>
        </w:tc>
      </w:tr>
      <w:tr w:rsidR="00082698" w:rsidRPr="00B35916" w14:paraId="6724765A" w14:textId="77777777" w:rsidTr="00157D02">
        <w:tc>
          <w:tcPr>
            <w:tcW w:w="4316" w:type="dxa"/>
          </w:tcPr>
          <w:p w14:paraId="1BF17E25" w14:textId="77777777" w:rsidR="00082698" w:rsidRPr="00B35916" w:rsidRDefault="00082698" w:rsidP="00157D02">
            <w:pPr>
              <w:rPr>
                <w:rFonts w:asciiTheme="majorBidi" w:hAnsiTheme="majorBidi" w:cstheme="majorBidi"/>
              </w:rPr>
            </w:pPr>
            <w:r w:rsidRPr="00B35916">
              <w:rPr>
                <w:rFonts w:asciiTheme="majorBidi" w:hAnsiTheme="majorBidi" w:cstheme="majorBidi"/>
              </w:rPr>
              <w:t xml:space="preserve">Credibility Support </w:t>
            </w:r>
          </w:p>
        </w:tc>
        <w:tc>
          <w:tcPr>
            <w:tcW w:w="4409" w:type="dxa"/>
          </w:tcPr>
          <w:p w14:paraId="1A810392" w14:textId="77777777" w:rsidR="00082698" w:rsidRPr="00B35916" w:rsidRDefault="00082698" w:rsidP="00157D02">
            <w:pPr>
              <w:rPr>
                <w:rFonts w:asciiTheme="majorBidi" w:hAnsiTheme="majorBidi" w:cstheme="majorBidi"/>
              </w:rPr>
            </w:pPr>
            <w:r w:rsidRPr="00B35916">
              <w:rPr>
                <w:rFonts w:asciiTheme="majorBidi" w:hAnsiTheme="majorBidi" w:cstheme="majorBidi"/>
              </w:rPr>
              <w:t>accuracy, accurate</w:t>
            </w:r>
          </w:p>
        </w:tc>
        <w:tc>
          <w:tcPr>
            <w:tcW w:w="4225" w:type="dxa"/>
          </w:tcPr>
          <w:p w14:paraId="6272BF5E" w14:textId="77777777" w:rsidR="00082698" w:rsidRPr="00B35916" w:rsidRDefault="00082698" w:rsidP="00157D02">
            <w:pPr>
              <w:rPr>
                <w:rFonts w:asciiTheme="majorBidi" w:hAnsiTheme="majorBidi" w:cstheme="majorBidi"/>
              </w:rPr>
            </w:pPr>
            <w:r w:rsidRPr="00B35916">
              <w:rPr>
                <w:rFonts w:asciiTheme="majorBidi" w:hAnsiTheme="majorBidi" w:cstheme="majorBidi"/>
              </w:rPr>
              <w:fldChar w:fldCharType="begin"/>
            </w:r>
            <w:r w:rsidRPr="00B35916">
              <w:rPr>
                <w:rFonts w:asciiTheme="majorBidi" w:hAnsiTheme="majorBidi" w:cstheme="majorBidi"/>
              </w:rPr>
              <w:instrText xml:space="preserve"> ADDIN ZOTERO_ITEM CSL_CITATION {"citationID":"9Zntin4K","properties":{"formattedCitation":"(Ahmad et al., 2020)","plainCitation":"(Ahmad et al., 2020)","noteIndex":0},"citationItems":[{"id":3136,"uris":["http://zotero.org/groups/2521412/items/J3VCRANS"],"itemData":{"id":3136,"type":"article-journal","abstract":"Elderly diabetic patients in developed countries have been widely using digital health wearables for many years to manage their diabetes-related health data accurately. To encourage the increased adoption of digital health wearables among elderly diabetic patients in a developing country, Bangladesh, this study investigated the factors that inﬂuenced the existing elderly users’ continuance intention to use this technology. The Technology Acceptance Model (TAM) has been used here as a theoretical basis. A model using structural equation modelling was developed for the elderly diabetic patients’ continuance intention to use digital health wearables. Survey-based data were collected in Bangladesh from 223 diabetic patients aged sixty years and older. This study found that all six constructs, namely, perceived usefulness (β = 0.183), perceived ease of use (β = 0.165), perceived irreplaceability (β = 0.138), perceived credibility (β = 0.165), compatibility (β = 0.285) and social inﬂuence (β = 0.226) had a positive inﬂuence on elderly diabetic patients’ continuance intention to use digital health wearables. Along with the theoretical contributions, the ﬁndings of this study can be used by developers of digital health wearables, manufacturers, marketers and health practitioners in developing better strategies to increase the elderly diabetic patients’ continuance intention to use this technology.","container-title":"Journal of Open Innovation: Technology, Market, and Complexity","DOI":"10.3390/joitmc6030081","ISSN":"2199-8531","issue":"3","journalAbbreviation":"JOItmC","language":"en","page":"81","source":"DOI.org (Crossref)","title":"Understanding Factors Influencing Elderly Diabetic Patients’ Continuance Intention to Use Digital Health Wearables: Extending the Technology Acceptance Model (TAM)","title-short":"Understanding Factors Influencing Elderly Diabetic Patients’ Continuance Intention to Use Digital Health Wearables","volume":"6","author":[{"family":"Ahmad","given":"Ashfaq"},{"family":"Rasul","given":"Tareq"},{"family":"Yousaf","given":"Anish"},{"family":"Zaman","given":"Umer"}],"issued":{"date-parts":[["2020",9,12]]}}}],"schema":"https://github.com/citation-style-language/schema/raw/master/csl-citation.json"} </w:instrText>
            </w:r>
            <w:r w:rsidRPr="00B35916">
              <w:rPr>
                <w:rFonts w:asciiTheme="majorBidi" w:hAnsiTheme="majorBidi" w:cstheme="majorBidi"/>
              </w:rPr>
              <w:fldChar w:fldCharType="separate"/>
            </w:r>
            <w:r w:rsidRPr="00B35916">
              <w:rPr>
                <w:rFonts w:ascii="Times New Roman" w:hAnsi="Times New Roman" w:cs="Times New Roman"/>
              </w:rPr>
              <w:t>(Ahmad et al., 2020)</w:t>
            </w:r>
            <w:r w:rsidRPr="00B35916">
              <w:rPr>
                <w:rFonts w:asciiTheme="majorBidi" w:hAnsiTheme="majorBidi" w:cstheme="majorBidi"/>
              </w:rPr>
              <w:fldChar w:fldCharType="end"/>
            </w:r>
          </w:p>
        </w:tc>
      </w:tr>
    </w:tbl>
    <w:p w14:paraId="08EEFC95" w14:textId="7E274F1B" w:rsidR="009E3ED0" w:rsidRDefault="009E3ED0">
      <w:pPr>
        <w:rPr>
          <w:rFonts w:asciiTheme="majorBidi" w:hAnsiTheme="majorBidi" w:cstheme="majorBidi"/>
          <w:lang w:val="fr-FR"/>
        </w:rPr>
      </w:pPr>
    </w:p>
    <w:p w14:paraId="47EB1AC2" w14:textId="77777777" w:rsidR="00C664CB" w:rsidRDefault="00C664CB">
      <w:pPr>
        <w:rPr>
          <w:rFonts w:asciiTheme="majorBidi" w:hAnsiTheme="majorBidi" w:cstheme="majorBidi"/>
          <w:lang w:val="fr-FR"/>
        </w:rPr>
      </w:pPr>
    </w:p>
    <w:p w14:paraId="20872DB9" w14:textId="77777777" w:rsidR="00C664CB" w:rsidRDefault="00C664CB">
      <w:pPr>
        <w:rPr>
          <w:rFonts w:asciiTheme="majorBidi" w:hAnsiTheme="majorBidi" w:cstheme="majorBidi"/>
          <w:lang w:val="fr-FR"/>
        </w:rPr>
      </w:pPr>
    </w:p>
    <w:p w14:paraId="64DA3DFB" w14:textId="77777777" w:rsidR="00C664CB" w:rsidRDefault="00C664CB">
      <w:pPr>
        <w:rPr>
          <w:rFonts w:asciiTheme="majorBidi" w:hAnsiTheme="majorBidi" w:cstheme="majorBidi"/>
          <w:lang w:val="fr-FR"/>
        </w:rPr>
      </w:pPr>
    </w:p>
    <w:p w14:paraId="50551F77" w14:textId="77777777" w:rsidR="00C664CB" w:rsidRDefault="00C664CB">
      <w:pPr>
        <w:rPr>
          <w:rFonts w:asciiTheme="majorBidi" w:hAnsiTheme="majorBidi" w:cstheme="majorBidi"/>
          <w:lang w:val="fr-FR"/>
        </w:rPr>
      </w:pPr>
    </w:p>
    <w:p w14:paraId="0FC7A420" w14:textId="77777777" w:rsidR="00C664CB" w:rsidRDefault="00C664CB">
      <w:pPr>
        <w:rPr>
          <w:rFonts w:asciiTheme="majorBidi" w:hAnsiTheme="majorBidi" w:cstheme="majorBidi"/>
          <w:lang w:val="fr-FR"/>
        </w:rPr>
      </w:pPr>
    </w:p>
    <w:p w14:paraId="309A75C5" w14:textId="77777777" w:rsidR="00C664CB" w:rsidRDefault="00C664CB">
      <w:pPr>
        <w:rPr>
          <w:rFonts w:asciiTheme="majorBidi" w:hAnsiTheme="majorBidi" w:cstheme="majorBidi"/>
          <w:lang w:val="fr-FR"/>
        </w:rPr>
      </w:pPr>
    </w:p>
    <w:p w14:paraId="3D3F6A1D" w14:textId="77777777" w:rsidR="00C664CB" w:rsidRDefault="00C664CB">
      <w:pPr>
        <w:rPr>
          <w:rFonts w:asciiTheme="majorBidi" w:hAnsiTheme="majorBidi" w:cstheme="majorBidi"/>
          <w:lang w:val="fr-FR"/>
        </w:rPr>
      </w:pPr>
    </w:p>
    <w:p w14:paraId="7A8AE749" w14:textId="77777777" w:rsidR="00C664CB" w:rsidRDefault="00C664CB">
      <w:pPr>
        <w:rPr>
          <w:rFonts w:asciiTheme="majorBidi" w:hAnsiTheme="majorBidi" w:cstheme="majorBidi"/>
          <w:lang w:val="fr-FR"/>
        </w:rPr>
      </w:pPr>
    </w:p>
    <w:p w14:paraId="1E6E0A70" w14:textId="77777777" w:rsidR="00C664CB" w:rsidRDefault="00C664CB">
      <w:pPr>
        <w:rPr>
          <w:rFonts w:asciiTheme="majorBidi" w:hAnsiTheme="majorBidi" w:cstheme="majorBidi"/>
          <w:lang w:val="fr-FR"/>
        </w:rPr>
      </w:pPr>
    </w:p>
    <w:p w14:paraId="6E94106F" w14:textId="77777777" w:rsidR="00C664CB" w:rsidRDefault="00C664CB">
      <w:pPr>
        <w:rPr>
          <w:rFonts w:asciiTheme="majorBidi" w:hAnsiTheme="majorBidi" w:cstheme="majorBidi"/>
          <w:lang w:val="fr-FR"/>
        </w:rPr>
      </w:pPr>
    </w:p>
    <w:p w14:paraId="6ADF4F5C" w14:textId="77777777" w:rsidR="00C664CB" w:rsidRDefault="00C664CB">
      <w:pPr>
        <w:rPr>
          <w:rFonts w:asciiTheme="majorBidi" w:hAnsiTheme="majorBidi" w:cstheme="majorBidi"/>
          <w:lang w:val="fr-FR"/>
        </w:rPr>
      </w:pPr>
    </w:p>
    <w:p w14:paraId="22F3D39B" w14:textId="77777777" w:rsidR="00C664CB" w:rsidRDefault="00C664CB">
      <w:pPr>
        <w:rPr>
          <w:rFonts w:asciiTheme="majorBidi" w:hAnsiTheme="majorBidi" w:cstheme="majorBidi"/>
          <w:lang w:val="fr-FR"/>
        </w:rPr>
      </w:pPr>
    </w:p>
    <w:p w14:paraId="2E194F22" w14:textId="77777777" w:rsidR="00C664CB" w:rsidRDefault="00C664CB">
      <w:pPr>
        <w:rPr>
          <w:rFonts w:asciiTheme="majorBidi" w:hAnsiTheme="majorBidi" w:cstheme="majorBidi"/>
          <w:lang w:val="fr-FR"/>
        </w:rPr>
      </w:pPr>
    </w:p>
    <w:p w14:paraId="6919841D" w14:textId="77777777" w:rsidR="00C664CB" w:rsidRDefault="00C664CB">
      <w:pPr>
        <w:rPr>
          <w:rFonts w:asciiTheme="majorBidi" w:hAnsiTheme="majorBidi" w:cstheme="majorBidi"/>
          <w:lang w:val="fr-FR"/>
        </w:rPr>
      </w:pPr>
    </w:p>
    <w:p w14:paraId="5895DC44" w14:textId="77777777" w:rsidR="00C664CB" w:rsidRDefault="00C664CB">
      <w:pPr>
        <w:rPr>
          <w:rFonts w:asciiTheme="majorBidi" w:hAnsiTheme="majorBidi" w:cstheme="majorBidi"/>
          <w:lang w:val="fr-FR"/>
        </w:rPr>
      </w:pPr>
    </w:p>
    <w:p w14:paraId="342BB77F" w14:textId="77777777" w:rsidR="00C664CB" w:rsidRDefault="00C664CB">
      <w:pPr>
        <w:rPr>
          <w:rFonts w:asciiTheme="majorBidi" w:hAnsiTheme="majorBidi" w:cstheme="majorBidi"/>
          <w:lang w:val="fr-FR"/>
        </w:rPr>
      </w:pPr>
    </w:p>
    <w:p w14:paraId="7381582F" w14:textId="77777777" w:rsidR="00C664CB" w:rsidRDefault="00C664CB">
      <w:pPr>
        <w:rPr>
          <w:rFonts w:asciiTheme="majorBidi" w:hAnsiTheme="majorBidi" w:cstheme="majorBidi"/>
          <w:lang w:val="fr-FR"/>
        </w:rPr>
      </w:pPr>
    </w:p>
    <w:p w14:paraId="3F70E498" w14:textId="77777777" w:rsidR="00C664CB" w:rsidRDefault="00C664CB">
      <w:pPr>
        <w:rPr>
          <w:rFonts w:asciiTheme="majorBidi" w:hAnsiTheme="majorBidi" w:cstheme="majorBidi"/>
          <w:lang w:val="fr-FR"/>
        </w:rPr>
      </w:pPr>
    </w:p>
    <w:p w14:paraId="05BAE82B" w14:textId="77777777" w:rsidR="00C664CB" w:rsidRDefault="00C664CB">
      <w:pPr>
        <w:rPr>
          <w:rFonts w:asciiTheme="majorBidi" w:hAnsiTheme="majorBidi" w:cstheme="majorBidi"/>
          <w:lang w:val="fr-FR"/>
        </w:rPr>
      </w:pPr>
    </w:p>
    <w:p w14:paraId="5BEA5C81" w14:textId="77777777" w:rsidR="00C664CB" w:rsidRDefault="00C664CB">
      <w:pPr>
        <w:rPr>
          <w:rFonts w:asciiTheme="majorBidi" w:hAnsiTheme="majorBidi" w:cstheme="majorBidi"/>
          <w:lang w:val="fr-FR"/>
        </w:rPr>
      </w:pPr>
    </w:p>
    <w:p w14:paraId="14DC5790" w14:textId="77777777" w:rsidR="00C664CB" w:rsidRDefault="00C664CB">
      <w:pPr>
        <w:rPr>
          <w:rFonts w:asciiTheme="majorBidi" w:hAnsiTheme="majorBidi" w:cstheme="majorBidi"/>
          <w:lang w:val="fr-FR"/>
        </w:rPr>
      </w:pPr>
    </w:p>
    <w:p w14:paraId="0272BBEC" w14:textId="77777777" w:rsidR="00C664CB" w:rsidRDefault="00C664CB">
      <w:pPr>
        <w:rPr>
          <w:rFonts w:asciiTheme="majorBidi" w:hAnsiTheme="majorBidi" w:cstheme="majorBidi"/>
          <w:lang w:val="fr-FR"/>
        </w:rPr>
      </w:pPr>
    </w:p>
    <w:p w14:paraId="43462884" w14:textId="46C31EB0" w:rsidR="00C664CB" w:rsidRPr="00233AAB" w:rsidRDefault="00C664CB">
      <w:pPr>
        <w:rPr>
          <w:rFonts w:asciiTheme="majorBidi" w:hAnsiTheme="majorBidi" w:cstheme="majorBidi"/>
          <w:b/>
          <w:bCs/>
        </w:rPr>
      </w:pPr>
      <w:r w:rsidRPr="00233AAB">
        <w:rPr>
          <w:rFonts w:asciiTheme="majorBidi" w:hAnsiTheme="majorBidi" w:cstheme="majorBidi"/>
          <w:b/>
          <w:bCs/>
        </w:rPr>
        <w:t xml:space="preserve">REFERENCES : </w:t>
      </w:r>
    </w:p>
    <w:p w14:paraId="67E265D1" w14:textId="3E3CE666" w:rsidR="00233AAB" w:rsidRPr="00233AAB" w:rsidRDefault="00233AAB" w:rsidP="00031094">
      <w:pPr>
        <w:pStyle w:val="Bibliography"/>
        <w:spacing w:line="240" w:lineRule="auto"/>
        <w:rPr>
          <w:rFonts w:ascii="Times New Roman" w:hAnsi="Times New Roman" w:cs="Times New Roman"/>
        </w:rPr>
      </w:pPr>
      <w:r>
        <w:rPr>
          <w:rFonts w:asciiTheme="majorBidi" w:hAnsiTheme="majorBidi" w:cstheme="majorBidi"/>
          <w:lang w:val="fr-FR"/>
        </w:rPr>
        <w:fldChar w:fldCharType="begin"/>
      </w:r>
      <w:r w:rsidRPr="00233AAB">
        <w:rPr>
          <w:rFonts w:asciiTheme="majorBidi" w:hAnsiTheme="majorBidi" w:cstheme="majorBidi"/>
        </w:rPr>
        <w:instrText xml:space="preserve"> ADDIN ZOTERO_BIBL {"uncited":[],"omitted":[],"custom":[]} CSL_BIBLIOGRAPHY </w:instrText>
      </w:r>
      <w:r>
        <w:rPr>
          <w:rFonts w:asciiTheme="majorBidi" w:hAnsiTheme="majorBidi" w:cstheme="majorBidi"/>
          <w:lang w:val="fr-FR"/>
        </w:rPr>
        <w:fldChar w:fldCharType="separate"/>
      </w:r>
      <w:r w:rsidRPr="00233AAB">
        <w:rPr>
          <w:rFonts w:ascii="Times New Roman" w:hAnsi="Times New Roman" w:cs="Times New Roman"/>
        </w:rPr>
        <w:t xml:space="preserve">Abouzahra, M., &amp; Ghasemaghaei, M. (2020). The antecedents and results of seniors use of activity tracking wearable devices. </w:t>
      </w:r>
      <w:r w:rsidRPr="00233AAB">
        <w:rPr>
          <w:rFonts w:ascii="Times New Roman" w:hAnsi="Times New Roman" w:cs="Times New Roman"/>
          <w:i/>
          <w:iCs/>
        </w:rPr>
        <w:t>Health Policy and Technology</w:t>
      </w:r>
      <w:r w:rsidRPr="00233AAB">
        <w:rPr>
          <w:rFonts w:ascii="Times New Roman" w:hAnsi="Times New Roman" w:cs="Times New Roman"/>
        </w:rPr>
        <w:t xml:space="preserve">, </w:t>
      </w:r>
      <w:r w:rsidRPr="00233AAB">
        <w:rPr>
          <w:rFonts w:ascii="Times New Roman" w:hAnsi="Times New Roman" w:cs="Times New Roman"/>
          <w:i/>
          <w:iCs/>
        </w:rPr>
        <w:t>9</w:t>
      </w:r>
      <w:r w:rsidRPr="00233AAB">
        <w:rPr>
          <w:rFonts w:ascii="Times New Roman" w:hAnsi="Times New Roman" w:cs="Times New Roman"/>
        </w:rPr>
        <w:t>(2), 213–217. https://doi.org/10.1016/j.hlpt.2019.11.002</w:t>
      </w:r>
    </w:p>
    <w:p w14:paraId="7368FE1B" w14:textId="415FAB93"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Ahmad, A., Rasul, T., Yousaf, A., &amp; Zaman, U. (2020). Understanding Factors Influencing Elderly Diabetic Patients Continuance Intention to Use Digital Health Wearables: Extending the Technology Acceptance Model (TAM). </w:t>
      </w:r>
      <w:r w:rsidRPr="00233AAB">
        <w:rPr>
          <w:rFonts w:ascii="Times New Roman" w:hAnsi="Times New Roman" w:cs="Times New Roman"/>
          <w:i/>
          <w:iCs/>
        </w:rPr>
        <w:t>Journal of Open Innovation: Technology, Market, and Complexity</w:t>
      </w:r>
      <w:r w:rsidRPr="00233AAB">
        <w:rPr>
          <w:rFonts w:ascii="Times New Roman" w:hAnsi="Times New Roman" w:cs="Times New Roman"/>
        </w:rPr>
        <w:t xml:space="preserve">, </w:t>
      </w:r>
      <w:r w:rsidRPr="00233AAB">
        <w:rPr>
          <w:rFonts w:ascii="Times New Roman" w:hAnsi="Times New Roman" w:cs="Times New Roman"/>
          <w:i/>
          <w:iCs/>
        </w:rPr>
        <w:t>6</w:t>
      </w:r>
      <w:r w:rsidRPr="00233AAB">
        <w:rPr>
          <w:rFonts w:ascii="Times New Roman" w:hAnsi="Times New Roman" w:cs="Times New Roman"/>
        </w:rPr>
        <w:t>(3), 81. https://doi.org/10.3390/joitmc6030081</w:t>
      </w:r>
    </w:p>
    <w:p w14:paraId="1DE94354"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Al-Emran, M., Al-Maroof, R., Al-Sharafi, M. A., &amp; Arpaci, I. (2022). What impacts learning with wearables? An integrated theoretical model. </w:t>
      </w:r>
      <w:r w:rsidRPr="00233AAB">
        <w:rPr>
          <w:rFonts w:ascii="Times New Roman" w:hAnsi="Times New Roman" w:cs="Times New Roman"/>
          <w:i/>
          <w:iCs/>
        </w:rPr>
        <w:t>Interactive Learning Environments</w:t>
      </w:r>
      <w:r w:rsidRPr="00233AAB">
        <w:rPr>
          <w:rFonts w:ascii="Times New Roman" w:hAnsi="Times New Roman" w:cs="Times New Roman"/>
        </w:rPr>
        <w:t xml:space="preserve">, </w:t>
      </w:r>
      <w:r w:rsidRPr="00233AAB">
        <w:rPr>
          <w:rFonts w:ascii="Times New Roman" w:hAnsi="Times New Roman" w:cs="Times New Roman"/>
          <w:i/>
          <w:iCs/>
        </w:rPr>
        <w:t>30</w:t>
      </w:r>
      <w:r w:rsidRPr="00233AAB">
        <w:rPr>
          <w:rFonts w:ascii="Times New Roman" w:hAnsi="Times New Roman" w:cs="Times New Roman"/>
        </w:rPr>
        <w:t>(10), 1897–1917. https://doi.org/10.1080/10494820.2020.1753216</w:t>
      </w:r>
    </w:p>
    <w:p w14:paraId="18C8A830"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Allam, H., Bliemel, M., Spiteri, L., Blustein, J., &amp; Ali-Hassan, H. (2019). Applying a multi-dimensional hedonic concept of intrinsic motivation on social tagging tools: A theoretical model and empirical validation. </w:t>
      </w:r>
      <w:r w:rsidRPr="00233AAB">
        <w:rPr>
          <w:rFonts w:ascii="Times New Roman" w:hAnsi="Times New Roman" w:cs="Times New Roman"/>
          <w:i/>
          <w:iCs/>
        </w:rPr>
        <w:t>International Journal of Information Management</w:t>
      </w:r>
      <w:r w:rsidRPr="00233AAB">
        <w:rPr>
          <w:rFonts w:ascii="Times New Roman" w:hAnsi="Times New Roman" w:cs="Times New Roman"/>
        </w:rPr>
        <w:t xml:space="preserve">, </w:t>
      </w:r>
      <w:r w:rsidRPr="00233AAB">
        <w:rPr>
          <w:rFonts w:ascii="Times New Roman" w:hAnsi="Times New Roman" w:cs="Times New Roman"/>
          <w:i/>
          <w:iCs/>
        </w:rPr>
        <w:t>45</w:t>
      </w:r>
      <w:r w:rsidRPr="00233AAB">
        <w:rPr>
          <w:rFonts w:ascii="Times New Roman" w:hAnsi="Times New Roman" w:cs="Times New Roman"/>
        </w:rPr>
        <w:t>, 211–222. https://doi.org/10.1016/j.ijinfomgt.2018.11.005</w:t>
      </w:r>
    </w:p>
    <w:p w14:paraId="64E8F587"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Almegbel, H., &amp; Aloud, M. (2021). Factors Influencing the Adoption of mHealth Services in Saudi Arabia: A Patient-centered Study. </w:t>
      </w:r>
      <w:r w:rsidRPr="00233AAB">
        <w:rPr>
          <w:rFonts w:ascii="Times New Roman" w:hAnsi="Times New Roman" w:cs="Times New Roman"/>
          <w:i/>
          <w:iCs/>
        </w:rPr>
        <w:t>International Journal of Computer Science &amp; Network Security</w:t>
      </w:r>
      <w:r w:rsidRPr="00233AAB">
        <w:rPr>
          <w:rFonts w:ascii="Times New Roman" w:hAnsi="Times New Roman" w:cs="Times New Roman"/>
        </w:rPr>
        <w:t xml:space="preserve">, </w:t>
      </w:r>
      <w:r w:rsidRPr="00233AAB">
        <w:rPr>
          <w:rFonts w:ascii="Times New Roman" w:hAnsi="Times New Roman" w:cs="Times New Roman"/>
          <w:i/>
          <w:iCs/>
        </w:rPr>
        <w:t>21</w:t>
      </w:r>
      <w:r w:rsidRPr="00233AAB">
        <w:rPr>
          <w:rFonts w:ascii="Times New Roman" w:hAnsi="Times New Roman" w:cs="Times New Roman"/>
        </w:rPr>
        <w:t>(4), 313–324. https://doi.org/10.22937/IJCSNS.2021.21.4.39</w:t>
      </w:r>
    </w:p>
    <w:p w14:paraId="58202FCE"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lastRenderedPageBreak/>
        <w:t xml:space="preserve">An, B. (2021). </w:t>
      </w:r>
      <w:r w:rsidRPr="00233AAB">
        <w:rPr>
          <w:rFonts w:ascii="Times New Roman" w:hAnsi="Times New Roman" w:cs="Times New Roman"/>
          <w:i/>
          <w:iCs/>
        </w:rPr>
        <w:t>Consumer Acceptance of Wearable Devices: An Empirical Study in China</w:t>
      </w:r>
      <w:r w:rsidRPr="00233AAB">
        <w:rPr>
          <w:rFonts w:ascii="Times New Roman" w:hAnsi="Times New Roman" w:cs="Times New Roman"/>
        </w:rPr>
        <w:t xml:space="preserve"> [M.Sc., Universidade Catolica Portugesa (Portugal)]. https://www.proquest.com/docview/2647679530/abstract/F25CB57DC9334C46PQ/1</w:t>
      </w:r>
    </w:p>
    <w:p w14:paraId="65D6E406"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Beh, P. K., Ganesan, Y., Iranmanesh, M., &amp; Foroughi, B. (2021). Using smartwatches for fitness and health monitoring: The UTAUT2 combined with threat appraisal as moderators. </w:t>
      </w:r>
      <w:r w:rsidRPr="00233AAB">
        <w:rPr>
          <w:rFonts w:ascii="Times New Roman" w:hAnsi="Times New Roman" w:cs="Times New Roman"/>
          <w:i/>
          <w:iCs/>
        </w:rPr>
        <w:t>Behaviour &amp; Information Technology</w:t>
      </w:r>
      <w:r w:rsidRPr="00233AAB">
        <w:rPr>
          <w:rFonts w:ascii="Times New Roman" w:hAnsi="Times New Roman" w:cs="Times New Roman"/>
        </w:rPr>
        <w:t xml:space="preserve">, </w:t>
      </w:r>
      <w:r w:rsidRPr="00233AAB">
        <w:rPr>
          <w:rFonts w:ascii="Times New Roman" w:hAnsi="Times New Roman" w:cs="Times New Roman"/>
          <w:i/>
          <w:iCs/>
        </w:rPr>
        <w:t>40</w:t>
      </w:r>
      <w:r w:rsidRPr="00233AAB">
        <w:rPr>
          <w:rFonts w:ascii="Times New Roman" w:hAnsi="Times New Roman" w:cs="Times New Roman"/>
        </w:rPr>
        <w:t>(3), 282–299. https://doi.org/10.1080/0144929X.2019.1685597</w:t>
      </w:r>
    </w:p>
    <w:p w14:paraId="7FF6B37C"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Binyamin, S. S., &amp; Hoque, M. R. (2020). Understanding the Drivers of Wearable Health Monitoring Technology: An Extension of the Unified Theory of Acceptance and Use of Technology. </w:t>
      </w:r>
      <w:r w:rsidRPr="00233AAB">
        <w:rPr>
          <w:rFonts w:ascii="Times New Roman" w:hAnsi="Times New Roman" w:cs="Times New Roman"/>
          <w:i/>
          <w:iCs/>
        </w:rPr>
        <w:t>Sustainability</w:t>
      </w:r>
      <w:r w:rsidRPr="00233AAB">
        <w:rPr>
          <w:rFonts w:ascii="Times New Roman" w:hAnsi="Times New Roman" w:cs="Times New Roman"/>
        </w:rPr>
        <w:t xml:space="preserve">, </w:t>
      </w:r>
      <w:r w:rsidRPr="00233AAB">
        <w:rPr>
          <w:rFonts w:ascii="Times New Roman" w:hAnsi="Times New Roman" w:cs="Times New Roman"/>
          <w:i/>
          <w:iCs/>
        </w:rPr>
        <w:t>12</w:t>
      </w:r>
      <w:r w:rsidRPr="00233AAB">
        <w:rPr>
          <w:rFonts w:ascii="Times New Roman" w:hAnsi="Times New Roman" w:cs="Times New Roman"/>
        </w:rPr>
        <w:t>(22), Article 22. https://doi.org/10.3390/su12229605</w:t>
      </w:r>
    </w:p>
    <w:p w14:paraId="36509F2C"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Cao, J., Kurata, K., Lim, Y., Sengoku, S., &amp; Kodama, K. (2022). Social Acceptance of Mobile Health among Young Adults in Japan: An Extension of the UTAUT Model. </w:t>
      </w:r>
      <w:r w:rsidRPr="00233AAB">
        <w:rPr>
          <w:rFonts w:ascii="Times New Roman" w:hAnsi="Times New Roman" w:cs="Times New Roman"/>
          <w:i/>
          <w:iCs/>
        </w:rPr>
        <w:t>International Journal of Environmental Research and Public Health</w:t>
      </w:r>
      <w:r w:rsidRPr="00233AAB">
        <w:rPr>
          <w:rFonts w:ascii="Times New Roman" w:hAnsi="Times New Roman" w:cs="Times New Roman"/>
        </w:rPr>
        <w:t xml:space="preserve">, </w:t>
      </w:r>
      <w:r w:rsidRPr="00233AAB">
        <w:rPr>
          <w:rFonts w:ascii="Times New Roman" w:hAnsi="Times New Roman" w:cs="Times New Roman"/>
          <w:i/>
          <w:iCs/>
        </w:rPr>
        <w:t>19</w:t>
      </w:r>
      <w:r w:rsidRPr="00233AAB">
        <w:rPr>
          <w:rFonts w:ascii="Times New Roman" w:hAnsi="Times New Roman" w:cs="Times New Roman"/>
        </w:rPr>
        <w:t>(22), Article 22. https://doi.org/10.3390/ijerph192215156</w:t>
      </w:r>
    </w:p>
    <w:p w14:paraId="4DF73007" w14:textId="0E45FC0C"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Cheung, M. L., Chau, K. Y., Lam, M. H. S., Tse, G., Ho, K. Y., Flint, S. W., Broom, D. R., Tso, E. K. H., &amp; Lee, K. Y. (2019). Examining Consumers Adoption of Wearable Healthcare Technology: The Role of Health Attributes. </w:t>
      </w:r>
      <w:r w:rsidRPr="00233AAB">
        <w:rPr>
          <w:rFonts w:ascii="Times New Roman" w:hAnsi="Times New Roman" w:cs="Times New Roman"/>
          <w:i/>
          <w:iCs/>
        </w:rPr>
        <w:t>International Journal of Environmental Research and Public Health</w:t>
      </w:r>
      <w:r w:rsidRPr="00233AAB">
        <w:rPr>
          <w:rFonts w:ascii="Times New Roman" w:hAnsi="Times New Roman" w:cs="Times New Roman"/>
        </w:rPr>
        <w:t xml:space="preserve">, </w:t>
      </w:r>
      <w:r w:rsidRPr="00233AAB">
        <w:rPr>
          <w:rFonts w:ascii="Times New Roman" w:hAnsi="Times New Roman" w:cs="Times New Roman"/>
          <w:i/>
          <w:iCs/>
        </w:rPr>
        <w:t>16</w:t>
      </w:r>
      <w:r w:rsidRPr="00233AAB">
        <w:rPr>
          <w:rFonts w:ascii="Times New Roman" w:hAnsi="Times New Roman" w:cs="Times New Roman"/>
        </w:rPr>
        <w:t>(13), Article 13. https://doi.org/10.3390/ijerph16132257</w:t>
      </w:r>
    </w:p>
    <w:p w14:paraId="1EFA5C9A"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Cheung, M. L., Leung, W. K. S., &amp; Chan, H. (2020). Driving healthcare wearable technology adoption for Generation Z consumers in Hong Kong. </w:t>
      </w:r>
      <w:r w:rsidRPr="00233AAB">
        <w:rPr>
          <w:rFonts w:ascii="Times New Roman" w:hAnsi="Times New Roman" w:cs="Times New Roman"/>
          <w:i/>
          <w:iCs/>
        </w:rPr>
        <w:t>Young Consumers</w:t>
      </w:r>
      <w:r w:rsidRPr="00233AAB">
        <w:rPr>
          <w:rFonts w:ascii="Times New Roman" w:hAnsi="Times New Roman" w:cs="Times New Roman"/>
        </w:rPr>
        <w:t xml:space="preserve">, </w:t>
      </w:r>
      <w:r w:rsidRPr="00233AAB">
        <w:rPr>
          <w:rFonts w:ascii="Times New Roman" w:hAnsi="Times New Roman" w:cs="Times New Roman"/>
          <w:i/>
          <w:iCs/>
        </w:rPr>
        <w:t>22</w:t>
      </w:r>
      <w:r w:rsidRPr="00233AAB">
        <w:rPr>
          <w:rFonts w:ascii="Times New Roman" w:hAnsi="Times New Roman" w:cs="Times New Roman"/>
        </w:rPr>
        <w:t>(1), 10–27. https://doi.org/10.1108/YC-04-2020-1123</w:t>
      </w:r>
    </w:p>
    <w:p w14:paraId="05BF548B"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Choe, M.-J., &amp; Noh, G.-Y. (2018). Combined Model of Technology Acceptance and Innovation Diffusion Theory for Adoption of Smartwatch. </w:t>
      </w:r>
      <w:r w:rsidRPr="00233AAB">
        <w:rPr>
          <w:rFonts w:ascii="Times New Roman" w:hAnsi="Times New Roman" w:cs="Times New Roman"/>
          <w:i/>
          <w:iCs/>
        </w:rPr>
        <w:t>International Journal of Contents</w:t>
      </w:r>
      <w:r w:rsidRPr="00233AAB">
        <w:rPr>
          <w:rFonts w:ascii="Times New Roman" w:hAnsi="Times New Roman" w:cs="Times New Roman"/>
        </w:rPr>
        <w:t xml:space="preserve">, </w:t>
      </w:r>
      <w:r w:rsidRPr="00233AAB">
        <w:rPr>
          <w:rFonts w:ascii="Times New Roman" w:hAnsi="Times New Roman" w:cs="Times New Roman"/>
          <w:i/>
          <w:iCs/>
        </w:rPr>
        <w:t>14</w:t>
      </w:r>
      <w:r w:rsidRPr="00233AAB">
        <w:rPr>
          <w:rFonts w:ascii="Times New Roman" w:hAnsi="Times New Roman" w:cs="Times New Roman"/>
        </w:rPr>
        <w:t>(3), 32–38. https://doi.org/10.5392/IJoC.2018.14.3.032</w:t>
      </w:r>
    </w:p>
    <w:p w14:paraId="181B0EBF" w14:textId="2DE32370"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Choi, B., Hwang, S., &amp; Lee, S. (2017). What drives construction workers acceptance of wearable technologies in the workplace?: Indoor localization and wearable health devices for occupational safety and health. </w:t>
      </w:r>
      <w:r w:rsidRPr="00233AAB">
        <w:rPr>
          <w:rFonts w:ascii="Times New Roman" w:hAnsi="Times New Roman" w:cs="Times New Roman"/>
          <w:i/>
          <w:iCs/>
        </w:rPr>
        <w:t>Automation in Construction</w:t>
      </w:r>
      <w:r w:rsidRPr="00233AAB">
        <w:rPr>
          <w:rFonts w:ascii="Times New Roman" w:hAnsi="Times New Roman" w:cs="Times New Roman"/>
        </w:rPr>
        <w:t xml:space="preserve">, </w:t>
      </w:r>
      <w:r w:rsidRPr="00233AAB">
        <w:rPr>
          <w:rFonts w:ascii="Times New Roman" w:hAnsi="Times New Roman" w:cs="Times New Roman"/>
          <w:i/>
          <w:iCs/>
        </w:rPr>
        <w:t>84</w:t>
      </w:r>
      <w:r w:rsidRPr="00233AAB">
        <w:rPr>
          <w:rFonts w:ascii="Times New Roman" w:hAnsi="Times New Roman" w:cs="Times New Roman"/>
        </w:rPr>
        <w:t>, 31–41. https://doi.org/10.1016/j.autcon.2017.08.005</w:t>
      </w:r>
    </w:p>
    <w:p w14:paraId="61117C58"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Chuah, S. H.-W. (2019). You inspire me and make my life better: Investigating a multiple sequential mediation model of smartwatch continuance intention. </w:t>
      </w:r>
      <w:r w:rsidRPr="00233AAB">
        <w:rPr>
          <w:rFonts w:ascii="Times New Roman" w:hAnsi="Times New Roman" w:cs="Times New Roman"/>
          <w:i/>
          <w:iCs/>
        </w:rPr>
        <w:t>Telematics and Informatics</w:t>
      </w:r>
      <w:r w:rsidRPr="00233AAB">
        <w:rPr>
          <w:rFonts w:ascii="Times New Roman" w:hAnsi="Times New Roman" w:cs="Times New Roman"/>
        </w:rPr>
        <w:t xml:space="preserve">, </w:t>
      </w:r>
      <w:r w:rsidRPr="00233AAB">
        <w:rPr>
          <w:rFonts w:ascii="Times New Roman" w:hAnsi="Times New Roman" w:cs="Times New Roman"/>
          <w:i/>
          <w:iCs/>
        </w:rPr>
        <w:t>43</w:t>
      </w:r>
      <w:r w:rsidRPr="00233AAB">
        <w:rPr>
          <w:rFonts w:ascii="Times New Roman" w:hAnsi="Times New Roman" w:cs="Times New Roman"/>
        </w:rPr>
        <w:t>, 101245. https://doi.org/10.1016/j.tele.2019.101245</w:t>
      </w:r>
    </w:p>
    <w:p w14:paraId="76DC1654"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Chuah, S. H.-W., Rauschnabel, P. A., Krey, N., Nguyen, B., Ramayah, T., &amp; Lade, S. (2016). Wearable technologies: The role of usefulness and visibility in smartwatch adoption. </w:t>
      </w:r>
      <w:r w:rsidRPr="00233AAB">
        <w:rPr>
          <w:rFonts w:ascii="Times New Roman" w:hAnsi="Times New Roman" w:cs="Times New Roman"/>
          <w:i/>
          <w:iCs/>
        </w:rPr>
        <w:t>Computers in Human Behavior</w:t>
      </w:r>
      <w:r w:rsidRPr="00233AAB">
        <w:rPr>
          <w:rFonts w:ascii="Times New Roman" w:hAnsi="Times New Roman" w:cs="Times New Roman"/>
        </w:rPr>
        <w:t xml:space="preserve">, </w:t>
      </w:r>
      <w:r w:rsidRPr="00233AAB">
        <w:rPr>
          <w:rFonts w:ascii="Times New Roman" w:hAnsi="Times New Roman" w:cs="Times New Roman"/>
          <w:i/>
          <w:iCs/>
        </w:rPr>
        <w:t>65</w:t>
      </w:r>
      <w:r w:rsidRPr="00233AAB">
        <w:rPr>
          <w:rFonts w:ascii="Times New Roman" w:hAnsi="Times New Roman" w:cs="Times New Roman"/>
        </w:rPr>
        <w:t>, 276–284. https://doi.org/10.1016/j.chb.2016.07.047</w:t>
      </w:r>
    </w:p>
    <w:p w14:paraId="745196F7"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Chuang, H.-M., &amp; Chen, C.-I. (2022). Sustaining the Well-Being of Wearable Technology Users: Leveraging SEM-Based IPMA and VIKOR Analyses to Gain Deeper Insights. </w:t>
      </w:r>
      <w:r w:rsidRPr="00233AAB">
        <w:rPr>
          <w:rFonts w:ascii="Times New Roman" w:hAnsi="Times New Roman" w:cs="Times New Roman"/>
          <w:i/>
          <w:iCs/>
        </w:rPr>
        <w:t>Sustainability</w:t>
      </w:r>
      <w:r w:rsidRPr="00233AAB">
        <w:rPr>
          <w:rFonts w:ascii="Times New Roman" w:hAnsi="Times New Roman" w:cs="Times New Roman"/>
        </w:rPr>
        <w:t xml:space="preserve">, </w:t>
      </w:r>
      <w:r w:rsidRPr="00233AAB">
        <w:rPr>
          <w:rFonts w:ascii="Times New Roman" w:hAnsi="Times New Roman" w:cs="Times New Roman"/>
          <w:i/>
          <w:iCs/>
        </w:rPr>
        <w:t>14</w:t>
      </w:r>
      <w:r w:rsidRPr="00233AAB">
        <w:rPr>
          <w:rFonts w:ascii="Times New Roman" w:hAnsi="Times New Roman" w:cs="Times New Roman"/>
        </w:rPr>
        <w:t>(13), Article 13. https://doi.org/10.3390/su14137799</w:t>
      </w:r>
    </w:p>
    <w:p w14:paraId="791964B5"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Davis, F. D. (1989). Perceived Usefulness, Perceived Ease of Use, and User Acceptance of Information Technology. </w:t>
      </w:r>
      <w:r w:rsidRPr="00233AAB">
        <w:rPr>
          <w:rFonts w:ascii="Times New Roman" w:hAnsi="Times New Roman" w:cs="Times New Roman"/>
          <w:i/>
          <w:iCs/>
        </w:rPr>
        <w:t>MIS Quarterly</w:t>
      </w:r>
      <w:r w:rsidRPr="00233AAB">
        <w:rPr>
          <w:rFonts w:ascii="Times New Roman" w:hAnsi="Times New Roman" w:cs="Times New Roman"/>
        </w:rPr>
        <w:t xml:space="preserve">, </w:t>
      </w:r>
      <w:r w:rsidRPr="00233AAB">
        <w:rPr>
          <w:rFonts w:ascii="Times New Roman" w:hAnsi="Times New Roman" w:cs="Times New Roman"/>
          <w:i/>
          <w:iCs/>
        </w:rPr>
        <w:t>13</w:t>
      </w:r>
      <w:r w:rsidRPr="00233AAB">
        <w:rPr>
          <w:rFonts w:ascii="Times New Roman" w:hAnsi="Times New Roman" w:cs="Times New Roman"/>
        </w:rPr>
        <w:t>(3), 319–340. https://doi.org/10.2307/249008</w:t>
      </w:r>
    </w:p>
    <w:p w14:paraId="5E397202"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Dehghani, M. (2018). Exploring the motivational factors on continuous usage intention of smartwatches among actual users. </w:t>
      </w:r>
      <w:r w:rsidRPr="00233AAB">
        <w:rPr>
          <w:rFonts w:ascii="Times New Roman" w:hAnsi="Times New Roman" w:cs="Times New Roman"/>
          <w:i/>
          <w:iCs/>
        </w:rPr>
        <w:t>Behaviour &amp; Information Technology</w:t>
      </w:r>
      <w:r w:rsidRPr="00233AAB">
        <w:rPr>
          <w:rFonts w:ascii="Times New Roman" w:hAnsi="Times New Roman" w:cs="Times New Roman"/>
        </w:rPr>
        <w:t xml:space="preserve">, </w:t>
      </w:r>
      <w:r w:rsidRPr="00233AAB">
        <w:rPr>
          <w:rFonts w:ascii="Times New Roman" w:hAnsi="Times New Roman" w:cs="Times New Roman"/>
          <w:i/>
          <w:iCs/>
        </w:rPr>
        <w:t>37</w:t>
      </w:r>
      <w:r w:rsidRPr="00233AAB">
        <w:rPr>
          <w:rFonts w:ascii="Times New Roman" w:hAnsi="Times New Roman" w:cs="Times New Roman"/>
        </w:rPr>
        <w:t>(2), 145–158. https://doi.org/10.1080/0144929X.2018.1424246</w:t>
      </w:r>
    </w:p>
    <w:p w14:paraId="5CD7931D"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Dehghani, M., Kim, K. J., &amp; Dangelico, R. M. (2018). Will smartwatches last? Factors contributing to intention to keep using smart wearable technology. </w:t>
      </w:r>
      <w:r w:rsidRPr="00233AAB">
        <w:rPr>
          <w:rFonts w:ascii="Times New Roman" w:hAnsi="Times New Roman" w:cs="Times New Roman"/>
          <w:i/>
          <w:iCs/>
        </w:rPr>
        <w:t>Telematics and Informatics</w:t>
      </w:r>
      <w:r w:rsidRPr="00233AAB">
        <w:rPr>
          <w:rFonts w:ascii="Times New Roman" w:hAnsi="Times New Roman" w:cs="Times New Roman"/>
        </w:rPr>
        <w:t xml:space="preserve">, </w:t>
      </w:r>
      <w:r w:rsidRPr="00233AAB">
        <w:rPr>
          <w:rFonts w:ascii="Times New Roman" w:hAnsi="Times New Roman" w:cs="Times New Roman"/>
          <w:i/>
          <w:iCs/>
        </w:rPr>
        <w:t>35</w:t>
      </w:r>
      <w:r w:rsidRPr="00233AAB">
        <w:rPr>
          <w:rFonts w:ascii="Times New Roman" w:hAnsi="Times New Roman" w:cs="Times New Roman"/>
        </w:rPr>
        <w:t>(2), 480–490. https://doi.org/10.1016/j.tele.2018.01.007</w:t>
      </w:r>
    </w:p>
    <w:p w14:paraId="553397F3"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Elnoshokaty, A., El-Gayar, O., Wahbeh, A., Al-Ramahi, M., &amp; Nasralah, T. (2022). Drivers and Challenges of Wearable Devices Use: Content Analysis of Online Users Reviews. </w:t>
      </w:r>
      <w:r w:rsidRPr="00233AAB">
        <w:rPr>
          <w:rFonts w:ascii="Times New Roman" w:hAnsi="Times New Roman" w:cs="Times New Roman"/>
          <w:i/>
          <w:iCs/>
        </w:rPr>
        <w:t>AMCIS 2022 Proceedings</w:t>
      </w:r>
      <w:r w:rsidRPr="00233AAB">
        <w:rPr>
          <w:rFonts w:ascii="Times New Roman" w:hAnsi="Times New Roman" w:cs="Times New Roman"/>
        </w:rPr>
        <w:t>. https://aisel.aisnet.org/amcis2022/sig_health/sig_health/20</w:t>
      </w:r>
    </w:p>
    <w:p w14:paraId="37592C01"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Fagan, M. H., Neill, S., &amp; Wooldridge, B. R. (2008). Exploring the Intention to Use Computers: An Empirical Investigation of the Role of Intrinsic Motiva. </w:t>
      </w:r>
      <w:r w:rsidRPr="00233AAB">
        <w:rPr>
          <w:rFonts w:ascii="Times New Roman" w:hAnsi="Times New Roman" w:cs="Times New Roman"/>
          <w:i/>
          <w:iCs/>
        </w:rPr>
        <w:t>Journal of Computer Information Systems</w:t>
      </w:r>
      <w:r w:rsidRPr="00233AAB">
        <w:rPr>
          <w:rFonts w:ascii="Times New Roman" w:hAnsi="Times New Roman" w:cs="Times New Roman"/>
        </w:rPr>
        <w:t>.</w:t>
      </w:r>
    </w:p>
    <w:p w14:paraId="72F9FD53"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lastRenderedPageBreak/>
        <w:t xml:space="preserve">Hsiao, K.-L. (2017). What drives smartwatch adoption intention? Comparing Apple and non-Apple watches. </w:t>
      </w:r>
      <w:r w:rsidRPr="00233AAB">
        <w:rPr>
          <w:rFonts w:ascii="Times New Roman" w:hAnsi="Times New Roman" w:cs="Times New Roman"/>
          <w:i/>
          <w:iCs/>
        </w:rPr>
        <w:t>Library Hi Tech</w:t>
      </w:r>
      <w:r w:rsidRPr="00233AAB">
        <w:rPr>
          <w:rFonts w:ascii="Times New Roman" w:hAnsi="Times New Roman" w:cs="Times New Roman"/>
        </w:rPr>
        <w:t xml:space="preserve">, </w:t>
      </w:r>
      <w:r w:rsidRPr="00233AAB">
        <w:rPr>
          <w:rFonts w:ascii="Times New Roman" w:hAnsi="Times New Roman" w:cs="Times New Roman"/>
          <w:i/>
          <w:iCs/>
        </w:rPr>
        <w:t>35</w:t>
      </w:r>
      <w:r w:rsidRPr="00233AAB">
        <w:rPr>
          <w:rFonts w:ascii="Times New Roman" w:hAnsi="Times New Roman" w:cs="Times New Roman"/>
        </w:rPr>
        <w:t>(1), 186–206. https://doi.org/10.1108/LHT-09-2016-0105</w:t>
      </w:r>
    </w:p>
    <w:p w14:paraId="7B78469F"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Hsu, M.-H., &amp; Chiu, C.-M. (2004). Internet self-efficacy and electronic service acceptance. </w:t>
      </w:r>
      <w:r w:rsidRPr="00233AAB">
        <w:rPr>
          <w:rFonts w:ascii="Times New Roman" w:hAnsi="Times New Roman" w:cs="Times New Roman"/>
          <w:i/>
          <w:iCs/>
        </w:rPr>
        <w:t>Decision Support Systems</w:t>
      </w:r>
      <w:r w:rsidRPr="00233AAB">
        <w:rPr>
          <w:rFonts w:ascii="Times New Roman" w:hAnsi="Times New Roman" w:cs="Times New Roman"/>
        </w:rPr>
        <w:t xml:space="preserve">, </w:t>
      </w:r>
      <w:r w:rsidRPr="00233AAB">
        <w:rPr>
          <w:rFonts w:ascii="Times New Roman" w:hAnsi="Times New Roman" w:cs="Times New Roman"/>
          <w:i/>
          <w:iCs/>
        </w:rPr>
        <w:t>38</w:t>
      </w:r>
      <w:r w:rsidRPr="00233AAB">
        <w:rPr>
          <w:rFonts w:ascii="Times New Roman" w:hAnsi="Times New Roman" w:cs="Times New Roman"/>
        </w:rPr>
        <w:t>(3), 369–381. https://doi.org/10.1016/j.dss.2003.08.001</w:t>
      </w:r>
    </w:p>
    <w:p w14:paraId="503A2A23"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Jeong, J., Kim, Y., &amp; Roh, T. (2021). Do Consumers Care About Aesthetics and Compatibility? The Intention to Use Wearable Devices in Health Care. </w:t>
      </w:r>
      <w:r w:rsidRPr="00233AAB">
        <w:rPr>
          <w:rFonts w:ascii="Times New Roman" w:hAnsi="Times New Roman" w:cs="Times New Roman"/>
          <w:i/>
          <w:iCs/>
        </w:rPr>
        <w:t>SAGE Open</w:t>
      </w:r>
      <w:r w:rsidRPr="00233AAB">
        <w:rPr>
          <w:rFonts w:ascii="Times New Roman" w:hAnsi="Times New Roman" w:cs="Times New Roman"/>
        </w:rPr>
        <w:t xml:space="preserve">, </w:t>
      </w:r>
      <w:r w:rsidRPr="00233AAB">
        <w:rPr>
          <w:rFonts w:ascii="Times New Roman" w:hAnsi="Times New Roman" w:cs="Times New Roman"/>
          <w:i/>
          <w:iCs/>
        </w:rPr>
        <w:t>11</w:t>
      </w:r>
      <w:r w:rsidRPr="00233AAB">
        <w:rPr>
          <w:rFonts w:ascii="Times New Roman" w:hAnsi="Times New Roman" w:cs="Times New Roman"/>
        </w:rPr>
        <w:t>(3), 21582440211040070. https://doi.org/10.1177/21582440211040070</w:t>
      </w:r>
    </w:p>
    <w:p w14:paraId="626F5B9A"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Jeong, S. C., Kim, S.-H., Park, J. Y., &amp; Choi, B. (2017). Domain-specific innovativeness and new product adoption: A case of wearable devices. </w:t>
      </w:r>
      <w:r w:rsidRPr="00233AAB">
        <w:rPr>
          <w:rFonts w:ascii="Times New Roman" w:hAnsi="Times New Roman" w:cs="Times New Roman"/>
          <w:i/>
          <w:iCs/>
        </w:rPr>
        <w:t>Telematics and Informatics</w:t>
      </w:r>
      <w:r w:rsidRPr="00233AAB">
        <w:rPr>
          <w:rFonts w:ascii="Times New Roman" w:hAnsi="Times New Roman" w:cs="Times New Roman"/>
        </w:rPr>
        <w:t xml:space="preserve">, </w:t>
      </w:r>
      <w:r w:rsidRPr="00233AAB">
        <w:rPr>
          <w:rFonts w:ascii="Times New Roman" w:hAnsi="Times New Roman" w:cs="Times New Roman"/>
          <w:i/>
          <w:iCs/>
        </w:rPr>
        <w:t>34</w:t>
      </w:r>
      <w:r w:rsidRPr="00233AAB">
        <w:rPr>
          <w:rFonts w:ascii="Times New Roman" w:hAnsi="Times New Roman" w:cs="Times New Roman"/>
        </w:rPr>
        <w:t>(5), 399–412. https://doi.org/10.1016/j.tele.2016.09.001</w:t>
      </w:r>
    </w:p>
    <w:p w14:paraId="651A0972"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Joshi, A., Malhotra, M., &amp; Khatun, A. (2021). Acceptance of Wearable Trackers in India: A Comparison Among University Students and Teachers in Punjab. </w:t>
      </w:r>
      <w:r w:rsidRPr="00233AAB">
        <w:rPr>
          <w:rFonts w:ascii="Times New Roman" w:hAnsi="Times New Roman" w:cs="Times New Roman"/>
          <w:i/>
          <w:iCs/>
        </w:rPr>
        <w:t>IUP Journal of Marketing Management</w:t>
      </w:r>
      <w:r w:rsidRPr="00233AAB">
        <w:rPr>
          <w:rFonts w:ascii="Times New Roman" w:hAnsi="Times New Roman" w:cs="Times New Roman"/>
        </w:rPr>
        <w:t xml:space="preserve">, </w:t>
      </w:r>
      <w:r w:rsidRPr="00233AAB">
        <w:rPr>
          <w:rFonts w:ascii="Times New Roman" w:hAnsi="Times New Roman" w:cs="Times New Roman"/>
          <w:i/>
          <w:iCs/>
        </w:rPr>
        <w:t>20</w:t>
      </w:r>
      <w:r w:rsidRPr="00233AAB">
        <w:rPr>
          <w:rFonts w:ascii="Times New Roman" w:hAnsi="Times New Roman" w:cs="Times New Roman"/>
        </w:rPr>
        <w:t>(4), 1–15.</w:t>
      </w:r>
    </w:p>
    <w:p w14:paraId="32E946D6"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Kao, Y.-S., Nawata, K., &amp; Huang, C.-Y. (2019). An Exploration and Confirmation of the Factors Influencing Adoption of IoT-Based Wearable Fitness Trackers. </w:t>
      </w:r>
      <w:r w:rsidRPr="00233AAB">
        <w:rPr>
          <w:rFonts w:ascii="Times New Roman" w:hAnsi="Times New Roman" w:cs="Times New Roman"/>
          <w:i/>
          <w:iCs/>
        </w:rPr>
        <w:t>International Journal of Environmental Research and Public Health</w:t>
      </w:r>
      <w:r w:rsidRPr="00233AAB">
        <w:rPr>
          <w:rFonts w:ascii="Times New Roman" w:hAnsi="Times New Roman" w:cs="Times New Roman"/>
        </w:rPr>
        <w:t xml:space="preserve">, </w:t>
      </w:r>
      <w:r w:rsidRPr="00233AAB">
        <w:rPr>
          <w:rFonts w:ascii="Times New Roman" w:hAnsi="Times New Roman" w:cs="Times New Roman"/>
          <w:i/>
          <w:iCs/>
        </w:rPr>
        <w:t>16</w:t>
      </w:r>
      <w:r w:rsidRPr="00233AAB">
        <w:rPr>
          <w:rFonts w:ascii="Times New Roman" w:hAnsi="Times New Roman" w:cs="Times New Roman"/>
        </w:rPr>
        <w:t>(18), Article 18. https://doi.org/10.3390/ijerph16183227</w:t>
      </w:r>
    </w:p>
    <w:p w14:paraId="3A4F5337"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Kim, J., &amp; Park, E. (2019). Beyond coolness: Predicting the technology adoption of interactive wearable devices. </w:t>
      </w:r>
      <w:r w:rsidRPr="00233AAB">
        <w:rPr>
          <w:rFonts w:ascii="Times New Roman" w:hAnsi="Times New Roman" w:cs="Times New Roman"/>
          <w:i/>
          <w:iCs/>
        </w:rPr>
        <w:t>Journal of Retailing and Consumer Services</w:t>
      </w:r>
      <w:r w:rsidRPr="00233AAB">
        <w:rPr>
          <w:rFonts w:ascii="Times New Roman" w:hAnsi="Times New Roman" w:cs="Times New Roman"/>
        </w:rPr>
        <w:t xml:space="preserve">, </w:t>
      </w:r>
      <w:r w:rsidRPr="00233AAB">
        <w:rPr>
          <w:rFonts w:ascii="Times New Roman" w:hAnsi="Times New Roman" w:cs="Times New Roman"/>
          <w:i/>
          <w:iCs/>
        </w:rPr>
        <w:t>49</w:t>
      </w:r>
      <w:r w:rsidRPr="00233AAB">
        <w:rPr>
          <w:rFonts w:ascii="Times New Roman" w:hAnsi="Times New Roman" w:cs="Times New Roman"/>
        </w:rPr>
        <w:t>, 114–119. https://doi.org/10.1016/j.jretconser.2019.03.013</w:t>
      </w:r>
    </w:p>
    <w:p w14:paraId="103825CC"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Kim, K. J. (2016). Round or Square? How Screen Shape Affects Utilitarian and Hedonic Motivations for Smartwatch Adoption. </w:t>
      </w:r>
      <w:r w:rsidRPr="00233AAB">
        <w:rPr>
          <w:rFonts w:ascii="Times New Roman" w:hAnsi="Times New Roman" w:cs="Times New Roman"/>
          <w:i/>
          <w:iCs/>
        </w:rPr>
        <w:t>Cyberpsychology, Behavior, and Social Networking</w:t>
      </w:r>
      <w:r w:rsidRPr="00233AAB">
        <w:rPr>
          <w:rFonts w:ascii="Times New Roman" w:hAnsi="Times New Roman" w:cs="Times New Roman"/>
        </w:rPr>
        <w:t xml:space="preserve">, </w:t>
      </w:r>
      <w:r w:rsidRPr="00233AAB">
        <w:rPr>
          <w:rFonts w:ascii="Times New Roman" w:hAnsi="Times New Roman" w:cs="Times New Roman"/>
          <w:i/>
          <w:iCs/>
        </w:rPr>
        <w:t>19</w:t>
      </w:r>
      <w:r w:rsidRPr="00233AAB">
        <w:rPr>
          <w:rFonts w:ascii="Times New Roman" w:hAnsi="Times New Roman" w:cs="Times New Roman"/>
        </w:rPr>
        <w:t>(12), 733–739. https://doi.org/10.1089/cyber.2016.0136</w:t>
      </w:r>
    </w:p>
    <w:p w14:paraId="550EBB28"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Kim, T. B., &amp; Ho, C.-T. B. (2021). Validating the moderating role of age in multi-perspective acceptance model of wearable healthcare technology. </w:t>
      </w:r>
      <w:r w:rsidRPr="00233AAB">
        <w:rPr>
          <w:rFonts w:ascii="Times New Roman" w:hAnsi="Times New Roman" w:cs="Times New Roman"/>
          <w:i/>
          <w:iCs/>
        </w:rPr>
        <w:t>Telematics and Informatics</w:t>
      </w:r>
      <w:r w:rsidRPr="00233AAB">
        <w:rPr>
          <w:rFonts w:ascii="Times New Roman" w:hAnsi="Times New Roman" w:cs="Times New Roman"/>
        </w:rPr>
        <w:t xml:space="preserve">, </w:t>
      </w:r>
      <w:r w:rsidRPr="00233AAB">
        <w:rPr>
          <w:rFonts w:ascii="Times New Roman" w:hAnsi="Times New Roman" w:cs="Times New Roman"/>
          <w:i/>
          <w:iCs/>
        </w:rPr>
        <w:t>61</w:t>
      </w:r>
      <w:r w:rsidRPr="00233AAB">
        <w:rPr>
          <w:rFonts w:ascii="Times New Roman" w:hAnsi="Times New Roman" w:cs="Times New Roman"/>
        </w:rPr>
        <w:t>, 101603. https://doi.org/10.1016/j.tele.2021.101603</w:t>
      </w:r>
    </w:p>
    <w:p w14:paraId="312EC247"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Kwee-Meier, S. Th., Bützler, J. E., &amp; Schlick, C. (2016). Development and validation of a technology acceptance model for safety-enhancing, wearable locating systems. </w:t>
      </w:r>
      <w:r w:rsidRPr="00233AAB">
        <w:rPr>
          <w:rFonts w:ascii="Times New Roman" w:hAnsi="Times New Roman" w:cs="Times New Roman"/>
          <w:i/>
          <w:iCs/>
        </w:rPr>
        <w:t>Behaviour &amp; Information Technology</w:t>
      </w:r>
      <w:r w:rsidRPr="00233AAB">
        <w:rPr>
          <w:rFonts w:ascii="Times New Roman" w:hAnsi="Times New Roman" w:cs="Times New Roman"/>
        </w:rPr>
        <w:t xml:space="preserve">, </w:t>
      </w:r>
      <w:r w:rsidRPr="00233AAB">
        <w:rPr>
          <w:rFonts w:ascii="Times New Roman" w:hAnsi="Times New Roman" w:cs="Times New Roman"/>
          <w:i/>
          <w:iCs/>
        </w:rPr>
        <w:t>35</w:t>
      </w:r>
      <w:r w:rsidRPr="00233AAB">
        <w:rPr>
          <w:rFonts w:ascii="Times New Roman" w:hAnsi="Times New Roman" w:cs="Times New Roman"/>
        </w:rPr>
        <w:t>(5), 394–409. https://doi.org/10.1080/0144929X.2016.1141986</w:t>
      </w:r>
    </w:p>
    <w:p w14:paraId="69DFE1FA"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Lee, E.-J. (2021). Impact of visual typicality on the adoption of wearables. </w:t>
      </w:r>
      <w:r w:rsidRPr="00233AAB">
        <w:rPr>
          <w:rFonts w:ascii="Times New Roman" w:hAnsi="Times New Roman" w:cs="Times New Roman"/>
          <w:i/>
          <w:iCs/>
        </w:rPr>
        <w:t>Journal of Consumer Behaviour</w:t>
      </w:r>
      <w:r w:rsidRPr="00233AAB">
        <w:rPr>
          <w:rFonts w:ascii="Times New Roman" w:hAnsi="Times New Roman" w:cs="Times New Roman"/>
        </w:rPr>
        <w:t xml:space="preserve">, </w:t>
      </w:r>
      <w:r w:rsidRPr="00233AAB">
        <w:rPr>
          <w:rFonts w:ascii="Times New Roman" w:hAnsi="Times New Roman" w:cs="Times New Roman"/>
          <w:i/>
          <w:iCs/>
        </w:rPr>
        <w:t>20</w:t>
      </w:r>
      <w:r w:rsidRPr="00233AAB">
        <w:rPr>
          <w:rFonts w:ascii="Times New Roman" w:hAnsi="Times New Roman" w:cs="Times New Roman"/>
        </w:rPr>
        <w:t>(3), 762–775. https://doi.org/10.1002/cb.1904</w:t>
      </w:r>
    </w:p>
    <w:p w14:paraId="4CED18E6"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Lee, V.-H., Hew, J.-J., Leong, L.-Y., Tan, G. W.-H., &amp; Ooi, K.-B. (2020). Wearable payment: A deep learning-based dual-stage SEM-ANN analysis. </w:t>
      </w:r>
      <w:r w:rsidRPr="00233AAB">
        <w:rPr>
          <w:rFonts w:ascii="Times New Roman" w:hAnsi="Times New Roman" w:cs="Times New Roman"/>
          <w:i/>
          <w:iCs/>
        </w:rPr>
        <w:t>Expert Systems with Applications</w:t>
      </w:r>
      <w:r w:rsidRPr="00233AAB">
        <w:rPr>
          <w:rFonts w:ascii="Times New Roman" w:hAnsi="Times New Roman" w:cs="Times New Roman"/>
        </w:rPr>
        <w:t xml:space="preserve">, </w:t>
      </w:r>
      <w:r w:rsidRPr="00233AAB">
        <w:rPr>
          <w:rFonts w:ascii="Times New Roman" w:hAnsi="Times New Roman" w:cs="Times New Roman"/>
          <w:i/>
          <w:iCs/>
        </w:rPr>
        <w:t>157</w:t>
      </w:r>
      <w:r w:rsidRPr="00233AAB">
        <w:rPr>
          <w:rFonts w:ascii="Times New Roman" w:hAnsi="Times New Roman" w:cs="Times New Roman"/>
        </w:rPr>
        <w:t>, 113477. https://doi.org/10.1016/j.eswa.2020.113477</w:t>
      </w:r>
    </w:p>
    <w:p w14:paraId="3EE10AAB"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Li, J., Ma, Q., Chan, A. HS., &amp; Man, S. S. (2019). Health monitoring through wearable technologies for older adults: Smart wearables acceptance model. </w:t>
      </w:r>
      <w:r w:rsidRPr="00233AAB">
        <w:rPr>
          <w:rFonts w:ascii="Times New Roman" w:hAnsi="Times New Roman" w:cs="Times New Roman"/>
          <w:i/>
          <w:iCs/>
        </w:rPr>
        <w:t>Applied Ergonomics</w:t>
      </w:r>
      <w:r w:rsidRPr="00233AAB">
        <w:rPr>
          <w:rFonts w:ascii="Times New Roman" w:hAnsi="Times New Roman" w:cs="Times New Roman"/>
        </w:rPr>
        <w:t xml:space="preserve">, </w:t>
      </w:r>
      <w:r w:rsidRPr="00233AAB">
        <w:rPr>
          <w:rFonts w:ascii="Times New Roman" w:hAnsi="Times New Roman" w:cs="Times New Roman"/>
          <w:i/>
          <w:iCs/>
        </w:rPr>
        <w:t>75</w:t>
      </w:r>
      <w:r w:rsidRPr="00233AAB">
        <w:rPr>
          <w:rFonts w:ascii="Times New Roman" w:hAnsi="Times New Roman" w:cs="Times New Roman"/>
        </w:rPr>
        <w:t>, 162–169. https://doi.org/10.1016/j.apergo.2018.10.006</w:t>
      </w:r>
    </w:p>
    <w:p w14:paraId="5A63172A"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Liu, C., Shyu, C.-S., Chou, T.-Y., Chen, C.-C., &amp; Wu, C.-H. (2020). What Is the Current Development Status of Wearable Device in Industrial 4.0? Using Technology Acceptance Model to Explore the Willingness and Pattern of Usage of the Consumers. </w:t>
      </w:r>
      <w:r w:rsidRPr="00233AAB">
        <w:rPr>
          <w:rFonts w:ascii="Times New Roman" w:hAnsi="Times New Roman" w:cs="Times New Roman"/>
          <w:i/>
          <w:iCs/>
        </w:rPr>
        <w:t>Mathematical Problems in Engineering</w:t>
      </w:r>
      <w:r w:rsidRPr="00233AAB">
        <w:rPr>
          <w:rFonts w:ascii="Times New Roman" w:hAnsi="Times New Roman" w:cs="Times New Roman"/>
        </w:rPr>
        <w:t xml:space="preserve">, </w:t>
      </w:r>
      <w:r w:rsidRPr="00233AAB">
        <w:rPr>
          <w:rFonts w:ascii="Times New Roman" w:hAnsi="Times New Roman" w:cs="Times New Roman"/>
          <w:i/>
          <w:iCs/>
        </w:rPr>
        <w:t>2020</w:t>
      </w:r>
      <w:r w:rsidRPr="00233AAB">
        <w:rPr>
          <w:rFonts w:ascii="Times New Roman" w:hAnsi="Times New Roman" w:cs="Times New Roman"/>
        </w:rPr>
        <w:t>, e9762015. https://doi.org/10.1155/2020/9762015</w:t>
      </w:r>
    </w:p>
    <w:p w14:paraId="267C8651"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Liu, K., &amp; Tao, D. (2022). The roles of trust, personalization, loss of privacy, and anthropomorphism in public acceptance of smart healthcare services. </w:t>
      </w:r>
      <w:r w:rsidRPr="00233AAB">
        <w:rPr>
          <w:rFonts w:ascii="Times New Roman" w:hAnsi="Times New Roman" w:cs="Times New Roman"/>
          <w:i/>
          <w:iCs/>
        </w:rPr>
        <w:t>Computers in Human Behavior</w:t>
      </w:r>
      <w:r w:rsidRPr="00233AAB">
        <w:rPr>
          <w:rFonts w:ascii="Times New Roman" w:hAnsi="Times New Roman" w:cs="Times New Roman"/>
        </w:rPr>
        <w:t xml:space="preserve">, </w:t>
      </w:r>
      <w:r w:rsidRPr="00233AAB">
        <w:rPr>
          <w:rFonts w:ascii="Times New Roman" w:hAnsi="Times New Roman" w:cs="Times New Roman"/>
          <w:i/>
          <w:iCs/>
        </w:rPr>
        <w:t>127</w:t>
      </w:r>
      <w:r w:rsidRPr="00233AAB">
        <w:rPr>
          <w:rFonts w:ascii="Times New Roman" w:hAnsi="Times New Roman" w:cs="Times New Roman"/>
        </w:rPr>
        <w:t>, 107026. https://doi.org/10.1016/j.chb.2021.107026</w:t>
      </w:r>
    </w:p>
    <w:p w14:paraId="1239A606" w14:textId="30242175"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Low, M. P., &amp; Ramayah, T. (2023). It Isnt enough to be easy and useful! Combined use of SEM and necessary condition analysis for a better understanding of consumers acceptance of medical wearable devices. </w:t>
      </w:r>
      <w:r w:rsidRPr="00233AAB">
        <w:rPr>
          <w:rFonts w:ascii="Times New Roman" w:hAnsi="Times New Roman" w:cs="Times New Roman"/>
          <w:i/>
          <w:iCs/>
        </w:rPr>
        <w:t>Smart Health</w:t>
      </w:r>
      <w:r w:rsidRPr="00233AAB">
        <w:rPr>
          <w:rFonts w:ascii="Times New Roman" w:hAnsi="Times New Roman" w:cs="Times New Roman"/>
        </w:rPr>
        <w:t xml:space="preserve">, </w:t>
      </w:r>
      <w:r w:rsidRPr="00233AAB">
        <w:rPr>
          <w:rFonts w:ascii="Times New Roman" w:hAnsi="Times New Roman" w:cs="Times New Roman"/>
          <w:i/>
          <w:iCs/>
        </w:rPr>
        <w:t>27</w:t>
      </w:r>
      <w:r w:rsidRPr="00233AAB">
        <w:rPr>
          <w:rFonts w:ascii="Times New Roman" w:hAnsi="Times New Roman" w:cs="Times New Roman"/>
        </w:rPr>
        <w:t>, 100370. https://doi.org/10.1016/j.smhl.2022.100370</w:t>
      </w:r>
    </w:p>
    <w:p w14:paraId="48A2EA6D" w14:textId="0E1D13A5"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lastRenderedPageBreak/>
        <w:t xml:space="preserve">Lowry, P. B., Gaskin, J., Twyman, N., Hammer, B., &amp; Roberts, T. (2012). </w:t>
      </w:r>
      <w:r w:rsidRPr="00233AAB">
        <w:rPr>
          <w:rFonts w:ascii="Times New Roman" w:hAnsi="Times New Roman" w:cs="Times New Roman"/>
          <w:i/>
          <w:iCs/>
        </w:rPr>
        <w:t>Taking Fun and Games Seriously: Proposing the Hedonic-Motivation System Adoption Model (HMSAM)</w:t>
      </w:r>
      <w:r w:rsidRPr="00233AAB">
        <w:rPr>
          <w:rFonts w:ascii="Times New Roman" w:hAnsi="Times New Roman" w:cs="Times New Roman"/>
        </w:rPr>
        <w:t xml:space="preserve"> (SSRN Scholarly Paper No. 2177442). https://papers.ssrn.com/abstract=2177442</w:t>
      </w:r>
    </w:p>
    <w:p w14:paraId="2D0844EB"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Napitupulu, D., Yacub, R., &amp; Halim Perdana Kusuma, A. (2021). Factor Influencing of Telehealth Acceptance During COVID-19 Outbreak: Extending UTAUT Model. </w:t>
      </w:r>
      <w:r w:rsidRPr="00233AAB">
        <w:rPr>
          <w:rFonts w:ascii="Times New Roman" w:hAnsi="Times New Roman" w:cs="Times New Roman"/>
          <w:i/>
          <w:iCs/>
        </w:rPr>
        <w:t>International Journal of Engineering Intelligent Systems for Electrical Engineering and Communications</w:t>
      </w:r>
      <w:r w:rsidRPr="00233AAB">
        <w:rPr>
          <w:rFonts w:ascii="Times New Roman" w:hAnsi="Times New Roman" w:cs="Times New Roman"/>
        </w:rPr>
        <w:t xml:space="preserve">, </w:t>
      </w:r>
      <w:r w:rsidRPr="00233AAB">
        <w:rPr>
          <w:rFonts w:ascii="Times New Roman" w:hAnsi="Times New Roman" w:cs="Times New Roman"/>
          <w:i/>
          <w:iCs/>
        </w:rPr>
        <w:t>14</w:t>
      </w:r>
      <w:r w:rsidRPr="00233AAB">
        <w:rPr>
          <w:rFonts w:ascii="Times New Roman" w:hAnsi="Times New Roman" w:cs="Times New Roman"/>
        </w:rPr>
        <w:t>, 2021. https://doi.org/10.22266/ijies2021.0630.23</w:t>
      </w:r>
    </w:p>
    <w:p w14:paraId="3148C5BC"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Neeraj Dhiman, Arora, N., Dogra, N., &amp; Gupta, A. (2019). Consumer adoption of smartphone fitness apps: An extended UTAUT2 perspective. </w:t>
      </w:r>
      <w:r w:rsidRPr="00233AAB">
        <w:rPr>
          <w:rFonts w:ascii="Times New Roman" w:hAnsi="Times New Roman" w:cs="Times New Roman"/>
          <w:i/>
          <w:iCs/>
        </w:rPr>
        <w:t>Journal of Indian Business Research</w:t>
      </w:r>
      <w:r w:rsidRPr="00233AAB">
        <w:rPr>
          <w:rFonts w:ascii="Times New Roman" w:hAnsi="Times New Roman" w:cs="Times New Roman"/>
        </w:rPr>
        <w:t xml:space="preserve">, </w:t>
      </w:r>
      <w:r w:rsidRPr="00233AAB">
        <w:rPr>
          <w:rFonts w:ascii="Times New Roman" w:hAnsi="Times New Roman" w:cs="Times New Roman"/>
          <w:i/>
          <w:iCs/>
        </w:rPr>
        <w:t>12</w:t>
      </w:r>
      <w:r w:rsidRPr="00233AAB">
        <w:rPr>
          <w:rFonts w:ascii="Times New Roman" w:hAnsi="Times New Roman" w:cs="Times New Roman"/>
        </w:rPr>
        <w:t>(3), 363–388. https://doi.org/10.1108/JIBR-05-2018-0158</w:t>
      </w:r>
    </w:p>
    <w:p w14:paraId="4FD69962"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Niknejad, N., Hussin, A. R. C., &amp; Ghani, I. (2018). Behavioral Intention to Use Wellness Wearables: A Conceptual Model Development. </w:t>
      </w:r>
      <w:r w:rsidRPr="00233AAB">
        <w:rPr>
          <w:rFonts w:ascii="Times New Roman" w:hAnsi="Times New Roman" w:cs="Times New Roman"/>
          <w:i/>
          <w:iCs/>
        </w:rPr>
        <w:t>International Journal of Internet, Broadcasting and Communication</w:t>
      </w:r>
      <w:r w:rsidRPr="00233AAB">
        <w:rPr>
          <w:rFonts w:ascii="Times New Roman" w:hAnsi="Times New Roman" w:cs="Times New Roman"/>
        </w:rPr>
        <w:t xml:space="preserve">, </w:t>
      </w:r>
      <w:r w:rsidRPr="00233AAB">
        <w:rPr>
          <w:rFonts w:ascii="Times New Roman" w:hAnsi="Times New Roman" w:cs="Times New Roman"/>
          <w:i/>
          <w:iCs/>
        </w:rPr>
        <w:t>10</w:t>
      </w:r>
      <w:r w:rsidRPr="00233AAB">
        <w:rPr>
          <w:rFonts w:ascii="Times New Roman" w:hAnsi="Times New Roman" w:cs="Times New Roman"/>
        </w:rPr>
        <w:t>(3), 1–10. https://doi.org/10.7236/IJIBC.2018.10.3.1</w:t>
      </w:r>
    </w:p>
    <w:p w14:paraId="76C72781"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Park, E. (2020). User acceptance of smart wearable devices: An expectation-confirmation model approach. </w:t>
      </w:r>
      <w:r w:rsidRPr="00233AAB">
        <w:rPr>
          <w:rFonts w:ascii="Times New Roman" w:hAnsi="Times New Roman" w:cs="Times New Roman"/>
          <w:i/>
          <w:iCs/>
        </w:rPr>
        <w:t>Telematics and Informatics</w:t>
      </w:r>
      <w:r w:rsidRPr="00233AAB">
        <w:rPr>
          <w:rFonts w:ascii="Times New Roman" w:hAnsi="Times New Roman" w:cs="Times New Roman"/>
        </w:rPr>
        <w:t xml:space="preserve">, </w:t>
      </w:r>
      <w:r w:rsidRPr="00233AAB">
        <w:rPr>
          <w:rFonts w:ascii="Times New Roman" w:hAnsi="Times New Roman" w:cs="Times New Roman"/>
          <w:i/>
          <w:iCs/>
        </w:rPr>
        <w:t>47</w:t>
      </w:r>
      <w:r w:rsidRPr="00233AAB">
        <w:rPr>
          <w:rFonts w:ascii="Times New Roman" w:hAnsi="Times New Roman" w:cs="Times New Roman"/>
        </w:rPr>
        <w:t>, 101318. https://doi.org/10.1016/j.tele.2019.101318</w:t>
      </w:r>
    </w:p>
    <w:p w14:paraId="51437713"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Rajanen, D., &amp; Weng, M. (2017). Digitization for fun or reward? A study of acceptance of wearable devices for personal healthcare. </w:t>
      </w:r>
      <w:r w:rsidRPr="00233AAB">
        <w:rPr>
          <w:rFonts w:ascii="Times New Roman" w:hAnsi="Times New Roman" w:cs="Times New Roman"/>
          <w:i/>
          <w:iCs/>
        </w:rPr>
        <w:t>Proceedings of the 21st International Academic Mindtrek Conference</w:t>
      </w:r>
      <w:r w:rsidRPr="00233AAB">
        <w:rPr>
          <w:rFonts w:ascii="Times New Roman" w:hAnsi="Times New Roman" w:cs="Times New Roman"/>
        </w:rPr>
        <w:t>, 154–163. https://doi.org/10.1145/3131085.3131118</w:t>
      </w:r>
    </w:p>
    <w:p w14:paraId="243BED72"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Rezvani, A., Khosravi, P., &amp; Dong, L. (2017). Motivating users toward continued usage of information systems: Self-determination theory perspective. </w:t>
      </w:r>
      <w:r w:rsidRPr="00233AAB">
        <w:rPr>
          <w:rFonts w:ascii="Times New Roman" w:hAnsi="Times New Roman" w:cs="Times New Roman"/>
          <w:i/>
          <w:iCs/>
        </w:rPr>
        <w:t>Computers in Human Behavior</w:t>
      </w:r>
      <w:r w:rsidRPr="00233AAB">
        <w:rPr>
          <w:rFonts w:ascii="Times New Roman" w:hAnsi="Times New Roman" w:cs="Times New Roman"/>
        </w:rPr>
        <w:t xml:space="preserve">, </w:t>
      </w:r>
      <w:r w:rsidRPr="00233AAB">
        <w:rPr>
          <w:rFonts w:ascii="Times New Roman" w:hAnsi="Times New Roman" w:cs="Times New Roman"/>
          <w:i/>
          <w:iCs/>
        </w:rPr>
        <w:t>76</w:t>
      </w:r>
      <w:r w:rsidRPr="00233AAB">
        <w:rPr>
          <w:rFonts w:ascii="Times New Roman" w:hAnsi="Times New Roman" w:cs="Times New Roman"/>
        </w:rPr>
        <w:t>, 263–275. https://doi.org/10.1016/j.chb.2017.07.032</w:t>
      </w:r>
    </w:p>
    <w:p w14:paraId="2A10E437"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Rubin, A., &amp; Ophoff, J. (2018). Investigating Adoption Factors of Wearable Technology in Health and Fitness. </w:t>
      </w:r>
      <w:r w:rsidRPr="00233AAB">
        <w:rPr>
          <w:rFonts w:ascii="Times New Roman" w:hAnsi="Times New Roman" w:cs="Times New Roman"/>
          <w:i/>
          <w:iCs/>
        </w:rPr>
        <w:t>2018 Open Innovations Conference (OI)</w:t>
      </w:r>
      <w:r w:rsidRPr="00233AAB">
        <w:rPr>
          <w:rFonts w:ascii="Times New Roman" w:hAnsi="Times New Roman" w:cs="Times New Roman"/>
        </w:rPr>
        <w:t>, 176–186. https://doi.org/10.1109/OI.2018.8535831</w:t>
      </w:r>
    </w:p>
    <w:p w14:paraId="650FD57D"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Siepmann, C., &amp; Kowalczuk, P. (2021). Understanding continued smartwatch usage: The role of emotional as well as health and fitness factors. </w:t>
      </w:r>
      <w:r w:rsidRPr="00233AAB">
        <w:rPr>
          <w:rFonts w:ascii="Times New Roman" w:hAnsi="Times New Roman" w:cs="Times New Roman"/>
          <w:i/>
          <w:iCs/>
        </w:rPr>
        <w:t>Electronic Markets</w:t>
      </w:r>
      <w:r w:rsidRPr="00233AAB">
        <w:rPr>
          <w:rFonts w:ascii="Times New Roman" w:hAnsi="Times New Roman" w:cs="Times New Roman"/>
        </w:rPr>
        <w:t xml:space="preserve">, </w:t>
      </w:r>
      <w:r w:rsidRPr="00233AAB">
        <w:rPr>
          <w:rFonts w:ascii="Times New Roman" w:hAnsi="Times New Roman" w:cs="Times New Roman"/>
          <w:i/>
          <w:iCs/>
        </w:rPr>
        <w:t>31</w:t>
      </w:r>
      <w:r w:rsidRPr="00233AAB">
        <w:rPr>
          <w:rFonts w:ascii="Times New Roman" w:hAnsi="Times New Roman" w:cs="Times New Roman"/>
        </w:rPr>
        <w:t>(4), 795–809. https://doi.org/10.1007/s12525-021-00458-3</w:t>
      </w:r>
    </w:p>
    <w:p w14:paraId="2B7E0F80"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Sitar-Tăut, D.-A. (2021). Mobile learning acceptance in social distancing during the COVID-19 outbreak: The mediation effect of hedonic motivation. </w:t>
      </w:r>
      <w:r w:rsidRPr="00233AAB">
        <w:rPr>
          <w:rFonts w:ascii="Times New Roman" w:hAnsi="Times New Roman" w:cs="Times New Roman"/>
          <w:i/>
          <w:iCs/>
        </w:rPr>
        <w:t>Human Behavior and Emerging Technologies</w:t>
      </w:r>
      <w:r w:rsidRPr="00233AAB">
        <w:rPr>
          <w:rFonts w:ascii="Times New Roman" w:hAnsi="Times New Roman" w:cs="Times New Roman"/>
        </w:rPr>
        <w:t xml:space="preserve">, </w:t>
      </w:r>
      <w:r w:rsidRPr="00233AAB">
        <w:rPr>
          <w:rFonts w:ascii="Times New Roman" w:hAnsi="Times New Roman" w:cs="Times New Roman"/>
          <w:i/>
          <w:iCs/>
        </w:rPr>
        <w:t>3</w:t>
      </w:r>
      <w:r w:rsidRPr="00233AAB">
        <w:rPr>
          <w:rFonts w:ascii="Times New Roman" w:hAnsi="Times New Roman" w:cs="Times New Roman"/>
        </w:rPr>
        <w:t>(3), 366–378. https://doi.org/10.1002/hbe2.261</w:t>
      </w:r>
    </w:p>
    <w:p w14:paraId="1E257B57"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Talukder, Md. S., Sorwar, G., Bao, Y., Ahmed, J. U., &amp; Palash, Md. A. S. (2020). Predicting antecedents of wearable healthcare technology acceptance by elderly: A combined SEM-Neural Network approach. </w:t>
      </w:r>
      <w:r w:rsidRPr="00233AAB">
        <w:rPr>
          <w:rFonts w:ascii="Times New Roman" w:hAnsi="Times New Roman" w:cs="Times New Roman"/>
          <w:i/>
          <w:iCs/>
        </w:rPr>
        <w:t>Technological Forecasting and Social Change</w:t>
      </w:r>
      <w:r w:rsidRPr="00233AAB">
        <w:rPr>
          <w:rFonts w:ascii="Times New Roman" w:hAnsi="Times New Roman" w:cs="Times New Roman"/>
        </w:rPr>
        <w:t xml:space="preserve">, </w:t>
      </w:r>
      <w:r w:rsidRPr="00233AAB">
        <w:rPr>
          <w:rFonts w:ascii="Times New Roman" w:hAnsi="Times New Roman" w:cs="Times New Roman"/>
          <w:i/>
          <w:iCs/>
        </w:rPr>
        <w:t>150</w:t>
      </w:r>
      <w:r w:rsidRPr="00233AAB">
        <w:rPr>
          <w:rFonts w:ascii="Times New Roman" w:hAnsi="Times New Roman" w:cs="Times New Roman"/>
        </w:rPr>
        <w:t>, 119793. https://doi.org/10.1016/j.techfore.2019.119793</w:t>
      </w:r>
    </w:p>
    <w:p w14:paraId="1EF98A48"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Venkatesh, V., &amp; Davis, F. D. (1996). A Model of the Antecedents of Perceived Ease of Use: Development and Test*. </w:t>
      </w:r>
      <w:r w:rsidRPr="00233AAB">
        <w:rPr>
          <w:rFonts w:ascii="Times New Roman" w:hAnsi="Times New Roman" w:cs="Times New Roman"/>
          <w:i/>
          <w:iCs/>
        </w:rPr>
        <w:t>Decision Sciences</w:t>
      </w:r>
      <w:r w:rsidRPr="00233AAB">
        <w:rPr>
          <w:rFonts w:ascii="Times New Roman" w:hAnsi="Times New Roman" w:cs="Times New Roman"/>
        </w:rPr>
        <w:t xml:space="preserve">, </w:t>
      </w:r>
      <w:r w:rsidRPr="00233AAB">
        <w:rPr>
          <w:rFonts w:ascii="Times New Roman" w:hAnsi="Times New Roman" w:cs="Times New Roman"/>
          <w:i/>
          <w:iCs/>
        </w:rPr>
        <w:t>27</w:t>
      </w:r>
      <w:r w:rsidRPr="00233AAB">
        <w:rPr>
          <w:rFonts w:ascii="Times New Roman" w:hAnsi="Times New Roman" w:cs="Times New Roman"/>
        </w:rPr>
        <w:t>(3), 451–481. https://doi.org/10.1111/j.1540-5915.1996.tb00860.x</w:t>
      </w:r>
    </w:p>
    <w:p w14:paraId="663A9F2E"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Venkatesh, V., Thong, J. Y. L., &amp; Xu, X. (2012). Consumer Acceptance and Use of Information Technology: Extending the Unified Theory of Acceptance and Use of Technology. </w:t>
      </w:r>
      <w:r w:rsidRPr="00233AAB">
        <w:rPr>
          <w:rFonts w:ascii="Times New Roman" w:hAnsi="Times New Roman" w:cs="Times New Roman"/>
          <w:i/>
          <w:iCs/>
        </w:rPr>
        <w:t>MIS Quarterly</w:t>
      </w:r>
      <w:r w:rsidRPr="00233AAB">
        <w:rPr>
          <w:rFonts w:ascii="Times New Roman" w:hAnsi="Times New Roman" w:cs="Times New Roman"/>
        </w:rPr>
        <w:t xml:space="preserve">, </w:t>
      </w:r>
      <w:r w:rsidRPr="00233AAB">
        <w:rPr>
          <w:rFonts w:ascii="Times New Roman" w:hAnsi="Times New Roman" w:cs="Times New Roman"/>
          <w:i/>
          <w:iCs/>
        </w:rPr>
        <w:t>36</w:t>
      </w:r>
      <w:r w:rsidRPr="00233AAB">
        <w:rPr>
          <w:rFonts w:ascii="Times New Roman" w:hAnsi="Times New Roman" w:cs="Times New Roman"/>
        </w:rPr>
        <w:t>(1), 157–178. https://doi.org/10.2307/41410412</w:t>
      </w:r>
    </w:p>
    <w:p w14:paraId="71F99C4C"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Wang, Z., &amp; Scheepers, H. (2012). Understanding the Intrinsic Motivations of User Acceptance of Hedonic Information Systems: Towards a Unified Research Model. </w:t>
      </w:r>
      <w:r w:rsidRPr="00233AAB">
        <w:rPr>
          <w:rFonts w:ascii="Times New Roman" w:hAnsi="Times New Roman" w:cs="Times New Roman"/>
          <w:i/>
          <w:iCs/>
        </w:rPr>
        <w:t>Communications of the Association for Information Systems</w:t>
      </w:r>
      <w:r w:rsidRPr="00233AAB">
        <w:rPr>
          <w:rFonts w:ascii="Times New Roman" w:hAnsi="Times New Roman" w:cs="Times New Roman"/>
        </w:rPr>
        <w:t xml:space="preserve">, </w:t>
      </w:r>
      <w:r w:rsidRPr="00233AAB">
        <w:rPr>
          <w:rFonts w:ascii="Times New Roman" w:hAnsi="Times New Roman" w:cs="Times New Roman"/>
          <w:i/>
          <w:iCs/>
        </w:rPr>
        <w:t>30</w:t>
      </w:r>
      <w:r w:rsidRPr="00233AAB">
        <w:rPr>
          <w:rFonts w:ascii="Times New Roman" w:hAnsi="Times New Roman" w:cs="Times New Roman"/>
        </w:rPr>
        <w:t>. https://doi.org/10.17705/1CAIS.03017</w:t>
      </w:r>
    </w:p>
    <w:p w14:paraId="0FEE01BA"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Waterman, A. S., Schwartz, S. J., &amp; Conti, R. (2008). The Implications of Two Conceptions of Happiness (Hedonic Enjoyment and Eudaimonia) for the Understanding of Intrinsic Motivation. </w:t>
      </w:r>
      <w:r w:rsidRPr="00233AAB">
        <w:rPr>
          <w:rFonts w:ascii="Times New Roman" w:hAnsi="Times New Roman" w:cs="Times New Roman"/>
          <w:i/>
          <w:iCs/>
        </w:rPr>
        <w:t>Journal of Happiness Studies</w:t>
      </w:r>
      <w:r w:rsidRPr="00233AAB">
        <w:rPr>
          <w:rFonts w:ascii="Times New Roman" w:hAnsi="Times New Roman" w:cs="Times New Roman"/>
        </w:rPr>
        <w:t xml:space="preserve">, </w:t>
      </w:r>
      <w:r w:rsidRPr="00233AAB">
        <w:rPr>
          <w:rFonts w:ascii="Times New Roman" w:hAnsi="Times New Roman" w:cs="Times New Roman"/>
          <w:i/>
          <w:iCs/>
        </w:rPr>
        <w:t>9</w:t>
      </w:r>
      <w:r w:rsidRPr="00233AAB">
        <w:rPr>
          <w:rFonts w:ascii="Times New Roman" w:hAnsi="Times New Roman" w:cs="Times New Roman"/>
        </w:rPr>
        <w:t>(1), 41–79. https://doi.org/10.1007/s10902-006-9020-7</w:t>
      </w:r>
    </w:p>
    <w:p w14:paraId="38C508A0"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Yang, H., Yu, J., Zo, H., &amp; Choi, M. (2016). User acceptance of wearable devices: An extended perspective of perceived value. </w:t>
      </w:r>
      <w:r w:rsidRPr="00233AAB">
        <w:rPr>
          <w:rFonts w:ascii="Times New Roman" w:hAnsi="Times New Roman" w:cs="Times New Roman"/>
          <w:i/>
          <w:iCs/>
        </w:rPr>
        <w:t>Telematics and Informatics</w:t>
      </w:r>
      <w:r w:rsidRPr="00233AAB">
        <w:rPr>
          <w:rFonts w:ascii="Times New Roman" w:hAnsi="Times New Roman" w:cs="Times New Roman"/>
        </w:rPr>
        <w:t xml:space="preserve">, </w:t>
      </w:r>
      <w:r w:rsidRPr="00233AAB">
        <w:rPr>
          <w:rFonts w:ascii="Times New Roman" w:hAnsi="Times New Roman" w:cs="Times New Roman"/>
          <w:i/>
          <w:iCs/>
        </w:rPr>
        <w:t>33</w:t>
      </w:r>
      <w:r w:rsidRPr="00233AAB">
        <w:rPr>
          <w:rFonts w:ascii="Times New Roman" w:hAnsi="Times New Roman" w:cs="Times New Roman"/>
        </w:rPr>
        <w:t>(2), 256–269. https://doi.org/10.1016/j.tele.2015.08.007</w:t>
      </w:r>
    </w:p>
    <w:p w14:paraId="79E8A39C" w14:textId="77777777" w:rsidR="00233AAB" w:rsidRPr="00233AAB" w:rsidRDefault="00233AAB" w:rsidP="00031094">
      <w:pPr>
        <w:pStyle w:val="Bibliography"/>
        <w:spacing w:line="240" w:lineRule="auto"/>
        <w:rPr>
          <w:rFonts w:ascii="Times New Roman" w:hAnsi="Times New Roman" w:cs="Times New Roman"/>
        </w:rPr>
      </w:pPr>
      <w:r w:rsidRPr="00233AAB">
        <w:rPr>
          <w:rFonts w:ascii="Times New Roman" w:hAnsi="Times New Roman" w:cs="Times New Roman"/>
        </w:rPr>
        <w:t xml:space="preserve">Yang, Q., Mamun, A. A., Hayat, N., Salleh, M. F. M., Jingzu, G., &amp; Zainol, N. R. (2022). Modelling the mass adoption potential of wearable medical devices. </w:t>
      </w:r>
      <w:r w:rsidRPr="00233AAB">
        <w:rPr>
          <w:rFonts w:ascii="Times New Roman" w:hAnsi="Times New Roman" w:cs="Times New Roman"/>
          <w:i/>
          <w:iCs/>
        </w:rPr>
        <w:t>PLOS ONE</w:t>
      </w:r>
      <w:r w:rsidRPr="00233AAB">
        <w:rPr>
          <w:rFonts w:ascii="Times New Roman" w:hAnsi="Times New Roman" w:cs="Times New Roman"/>
        </w:rPr>
        <w:t xml:space="preserve">, </w:t>
      </w:r>
      <w:r w:rsidRPr="00233AAB">
        <w:rPr>
          <w:rFonts w:ascii="Times New Roman" w:hAnsi="Times New Roman" w:cs="Times New Roman"/>
          <w:i/>
          <w:iCs/>
        </w:rPr>
        <w:t>17</w:t>
      </w:r>
      <w:r w:rsidRPr="00233AAB">
        <w:rPr>
          <w:rFonts w:ascii="Times New Roman" w:hAnsi="Times New Roman" w:cs="Times New Roman"/>
        </w:rPr>
        <w:t>(6), e0269256. https://doi.org/10.1371/journal.pone.0269256</w:t>
      </w:r>
    </w:p>
    <w:p w14:paraId="43356A28" w14:textId="7F262CAA" w:rsidR="00C664CB" w:rsidRPr="0011147E" w:rsidRDefault="00233AAB" w:rsidP="00031094">
      <w:pPr>
        <w:spacing w:line="240" w:lineRule="auto"/>
        <w:rPr>
          <w:rFonts w:asciiTheme="majorBidi" w:hAnsiTheme="majorBidi" w:cstheme="majorBidi"/>
          <w:lang w:val="fr-FR"/>
        </w:rPr>
      </w:pPr>
      <w:r>
        <w:rPr>
          <w:rFonts w:asciiTheme="majorBidi" w:hAnsiTheme="majorBidi" w:cstheme="majorBidi"/>
          <w:lang w:val="fr-FR"/>
        </w:rPr>
        <w:lastRenderedPageBreak/>
        <w:fldChar w:fldCharType="end"/>
      </w:r>
    </w:p>
    <w:sectPr w:rsidR="00C664CB" w:rsidRPr="0011147E" w:rsidSect="009E3ED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508"/>
    <w:rsid w:val="00002AB3"/>
    <w:rsid w:val="00005547"/>
    <w:rsid w:val="00024253"/>
    <w:rsid w:val="00031094"/>
    <w:rsid w:val="00036610"/>
    <w:rsid w:val="0007138D"/>
    <w:rsid w:val="000775E5"/>
    <w:rsid w:val="00082698"/>
    <w:rsid w:val="00082E05"/>
    <w:rsid w:val="000C3A88"/>
    <w:rsid w:val="000D35F9"/>
    <w:rsid w:val="000E7416"/>
    <w:rsid w:val="00110415"/>
    <w:rsid w:val="0011147E"/>
    <w:rsid w:val="00140542"/>
    <w:rsid w:val="001818DC"/>
    <w:rsid w:val="0018416C"/>
    <w:rsid w:val="00190E8B"/>
    <w:rsid w:val="0019454D"/>
    <w:rsid w:val="00194A3F"/>
    <w:rsid w:val="00196507"/>
    <w:rsid w:val="00197A0A"/>
    <w:rsid w:val="001A734E"/>
    <w:rsid w:val="001B27DD"/>
    <w:rsid w:val="001C2773"/>
    <w:rsid w:val="001D15F5"/>
    <w:rsid w:val="001E7364"/>
    <w:rsid w:val="001F3D4A"/>
    <w:rsid w:val="00202D5B"/>
    <w:rsid w:val="00225ED7"/>
    <w:rsid w:val="00233AAB"/>
    <w:rsid w:val="00247CF6"/>
    <w:rsid w:val="00252691"/>
    <w:rsid w:val="00260FF5"/>
    <w:rsid w:val="00262912"/>
    <w:rsid w:val="002923AB"/>
    <w:rsid w:val="00297C4D"/>
    <w:rsid w:val="002B1CF4"/>
    <w:rsid w:val="002B32B9"/>
    <w:rsid w:val="002B5B5E"/>
    <w:rsid w:val="002C1395"/>
    <w:rsid w:val="002C2E5A"/>
    <w:rsid w:val="002D344F"/>
    <w:rsid w:val="002D68D0"/>
    <w:rsid w:val="003026A8"/>
    <w:rsid w:val="00321BF7"/>
    <w:rsid w:val="0034585C"/>
    <w:rsid w:val="00345C63"/>
    <w:rsid w:val="00355939"/>
    <w:rsid w:val="00357306"/>
    <w:rsid w:val="00372F54"/>
    <w:rsid w:val="003741CE"/>
    <w:rsid w:val="00377054"/>
    <w:rsid w:val="00383CF1"/>
    <w:rsid w:val="00394926"/>
    <w:rsid w:val="00396E3F"/>
    <w:rsid w:val="003970F8"/>
    <w:rsid w:val="00397871"/>
    <w:rsid w:val="003A6CDD"/>
    <w:rsid w:val="003B5A52"/>
    <w:rsid w:val="003B6FD1"/>
    <w:rsid w:val="003C3743"/>
    <w:rsid w:val="003E1B1B"/>
    <w:rsid w:val="003F5F09"/>
    <w:rsid w:val="00453670"/>
    <w:rsid w:val="004572AE"/>
    <w:rsid w:val="00461DAF"/>
    <w:rsid w:val="0048074E"/>
    <w:rsid w:val="00484D6F"/>
    <w:rsid w:val="004852CE"/>
    <w:rsid w:val="0049432E"/>
    <w:rsid w:val="004A372E"/>
    <w:rsid w:val="004C2502"/>
    <w:rsid w:val="004E3201"/>
    <w:rsid w:val="00506EC7"/>
    <w:rsid w:val="00517930"/>
    <w:rsid w:val="00520AD0"/>
    <w:rsid w:val="00527045"/>
    <w:rsid w:val="00532197"/>
    <w:rsid w:val="00533B0F"/>
    <w:rsid w:val="005379D3"/>
    <w:rsid w:val="005444D0"/>
    <w:rsid w:val="005643F7"/>
    <w:rsid w:val="00571DEA"/>
    <w:rsid w:val="00572C63"/>
    <w:rsid w:val="00581E6A"/>
    <w:rsid w:val="0058613A"/>
    <w:rsid w:val="00586FBF"/>
    <w:rsid w:val="005874AD"/>
    <w:rsid w:val="005C601D"/>
    <w:rsid w:val="005F374F"/>
    <w:rsid w:val="005F5856"/>
    <w:rsid w:val="00605265"/>
    <w:rsid w:val="0061046A"/>
    <w:rsid w:val="00622468"/>
    <w:rsid w:val="00624712"/>
    <w:rsid w:val="0062613E"/>
    <w:rsid w:val="006261BF"/>
    <w:rsid w:val="006551FC"/>
    <w:rsid w:val="00665E36"/>
    <w:rsid w:val="006809B6"/>
    <w:rsid w:val="00681F7D"/>
    <w:rsid w:val="006877F0"/>
    <w:rsid w:val="00693E7A"/>
    <w:rsid w:val="00695B45"/>
    <w:rsid w:val="006972ED"/>
    <w:rsid w:val="006A2603"/>
    <w:rsid w:val="006A7B77"/>
    <w:rsid w:val="006C50E6"/>
    <w:rsid w:val="006C687F"/>
    <w:rsid w:val="006D2481"/>
    <w:rsid w:val="006D56EE"/>
    <w:rsid w:val="006D7DC0"/>
    <w:rsid w:val="006D7E75"/>
    <w:rsid w:val="006F492D"/>
    <w:rsid w:val="0070074C"/>
    <w:rsid w:val="00705A49"/>
    <w:rsid w:val="00720852"/>
    <w:rsid w:val="007226C3"/>
    <w:rsid w:val="00740100"/>
    <w:rsid w:val="007453E5"/>
    <w:rsid w:val="00775824"/>
    <w:rsid w:val="007764AD"/>
    <w:rsid w:val="00781B65"/>
    <w:rsid w:val="007A2BBC"/>
    <w:rsid w:val="007A3E72"/>
    <w:rsid w:val="007D0F18"/>
    <w:rsid w:val="007D160E"/>
    <w:rsid w:val="007E4C95"/>
    <w:rsid w:val="007E6B1E"/>
    <w:rsid w:val="007F53D6"/>
    <w:rsid w:val="00806C85"/>
    <w:rsid w:val="00833086"/>
    <w:rsid w:val="00834E8E"/>
    <w:rsid w:val="00852AA9"/>
    <w:rsid w:val="0086481A"/>
    <w:rsid w:val="00867F15"/>
    <w:rsid w:val="00881F76"/>
    <w:rsid w:val="008870FD"/>
    <w:rsid w:val="008966BD"/>
    <w:rsid w:val="008969F0"/>
    <w:rsid w:val="008A44EE"/>
    <w:rsid w:val="008A4DB7"/>
    <w:rsid w:val="008B4DE4"/>
    <w:rsid w:val="008D2C6D"/>
    <w:rsid w:val="008D5CD4"/>
    <w:rsid w:val="008D702A"/>
    <w:rsid w:val="008E5C49"/>
    <w:rsid w:val="008E6925"/>
    <w:rsid w:val="008E6CF6"/>
    <w:rsid w:val="008F4FC4"/>
    <w:rsid w:val="00901065"/>
    <w:rsid w:val="00912782"/>
    <w:rsid w:val="009228E7"/>
    <w:rsid w:val="00925D29"/>
    <w:rsid w:val="009312D4"/>
    <w:rsid w:val="0093713C"/>
    <w:rsid w:val="009621A3"/>
    <w:rsid w:val="009674D2"/>
    <w:rsid w:val="00975CAE"/>
    <w:rsid w:val="00980F4A"/>
    <w:rsid w:val="00981E86"/>
    <w:rsid w:val="00991C0A"/>
    <w:rsid w:val="009A6D70"/>
    <w:rsid w:val="009B4DA6"/>
    <w:rsid w:val="009B7C18"/>
    <w:rsid w:val="009C0918"/>
    <w:rsid w:val="009C0E87"/>
    <w:rsid w:val="009C5EB2"/>
    <w:rsid w:val="009E3ED0"/>
    <w:rsid w:val="00A4180A"/>
    <w:rsid w:val="00A42CA2"/>
    <w:rsid w:val="00A528E2"/>
    <w:rsid w:val="00A87E6E"/>
    <w:rsid w:val="00AA4AAC"/>
    <w:rsid w:val="00AA53AC"/>
    <w:rsid w:val="00AA5E06"/>
    <w:rsid w:val="00AB004F"/>
    <w:rsid w:val="00AD3169"/>
    <w:rsid w:val="00AD4120"/>
    <w:rsid w:val="00AD6BF2"/>
    <w:rsid w:val="00AE5273"/>
    <w:rsid w:val="00AE7749"/>
    <w:rsid w:val="00AF6EAF"/>
    <w:rsid w:val="00B03A18"/>
    <w:rsid w:val="00B1696F"/>
    <w:rsid w:val="00B35916"/>
    <w:rsid w:val="00B64A30"/>
    <w:rsid w:val="00B7061F"/>
    <w:rsid w:val="00B73A9E"/>
    <w:rsid w:val="00BA24BA"/>
    <w:rsid w:val="00BD6896"/>
    <w:rsid w:val="00BE15E7"/>
    <w:rsid w:val="00BF0AEC"/>
    <w:rsid w:val="00BF47A6"/>
    <w:rsid w:val="00C04798"/>
    <w:rsid w:val="00C076B6"/>
    <w:rsid w:val="00C14766"/>
    <w:rsid w:val="00C26190"/>
    <w:rsid w:val="00C31E07"/>
    <w:rsid w:val="00C33EEE"/>
    <w:rsid w:val="00C34851"/>
    <w:rsid w:val="00C41CDA"/>
    <w:rsid w:val="00C4701A"/>
    <w:rsid w:val="00C52F45"/>
    <w:rsid w:val="00C5378C"/>
    <w:rsid w:val="00C62E07"/>
    <w:rsid w:val="00C633A8"/>
    <w:rsid w:val="00C6467D"/>
    <w:rsid w:val="00C664CB"/>
    <w:rsid w:val="00C75F12"/>
    <w:rsid w:val="00C931E4"/>
    <w:rsid w:val="00CA307D"/>
    <w:rsid w:val="00CA3F8D"/>
    <w:rsid w:val="00CB3761"/>
    <w:rsid w:val="00CD2F9B"/>
    <w:rsid w:val="00CE13AE"/>
    <w:rsid w:val="00CF06FC"/>
    <w:rsid w:val="00CF45C3"/>
    <w:rsid w:val="00CF7D1F"/>
    <w:rsid w:val="00D07298"/>
    <w:rsid w:val="00D075EA"/>
    <w:rsid w:val="00D15762"/>
    <w:rsid w:val="00D221EB"/>
    <w:rsid w:val="00D2489A"/>
    <w:rsid w:val="00D369F3"/>
    <w:rsid w:val="00D46EC3"/>
    <w:rsid w:val="00D4781C"/>
    <w:rsid w:val="00D563D9"/>
    <w:rsid w:val="00D62C29"/>
    <w:rsid w:val="00D67E58"/>
    <w:rsid w:val="00D9220F"/>
    <w:rsid w:val="00DB1CB8"/>
    <w:rsid w:val="00DD31C1"/>
    <w:rsid w:val="00DF6D0F"/>
    <w:rsid w:val="00E04508"/>
    <w:rsid w:val="00E051E7"/>
    <w:rsid w:val="00E40E09"/>
    <w:rsid w:val="00E43ADF"/>
    <w:rsid w:val="00E46928"/>
    <w:rsid w:val="00E64DB1"/>
    <w:rsid w:val="00E93D28"/>
    <w:rsid w:val="00E969FC"/>
    <w:rsid w:val="00EE1C99"/>
    <w:rsid w:val="00EF58ED"/>
    <w:rsid w:val="00F04376"/>
    <w:rsid w:val="00F077E3"/>
    <w:rsid w:val="00F14E35"/>
    <w:rsid w:val="00F2748F"/>
    <w:rsid w:val="00F365F7"/>
    <w:rsid w:val="00F43B06"/>
    <w:rsid w:val="00F43D35"/>
    <w:rsid w:val="00F560D6"/>
    <w:rsid w:val="00F65593"/>
    <w:rsid w:val="00F71572"/>
    <w:rsid w:val="00F951E0"/>
    <w:rsid w:val="00FA3EC9"/>
    <w:rsid w:val="00FA4EB7"/>
    <w:rsid w:val="00FA5FA6"/>
    <w:rsid w:val="00FC4369"/>
    <w:rsid w:val="00FD1B00"/>
    <w:rsid w:val="00FE2BD7"/>
    <w:rsid w:val="00FF1BC7"/>
    <w:rsid w:val="00FF70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C3295"/>
  <w15:chartTrackingRefBased/>
  <w15:docId w15:val="{C142ABF4-8464-4DF0-90C4-E63FC592D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1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1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D702A"/>
    <w:pPr>
      <w:spacing w:after="0" w:line="240" w:lineRule="auto"/>
    </w:pPr>
  </w:style>
  <w:style w:type="character" w:styleId="CommentReference">
    <w:name w:val="annotation reference"/>
    <w:basedOn w:val="DefaultParagraphFont"/>
    <w:uiPriority w:val="99"/>
    <w:semiHidden/>
    <w:unhideWhenUsed/>
    <w:rsid w:val="00925D29"/>
    <w:rPr>
      <w:sz w:val="16"/>
      <w:szCs w:val="16"/>
    </w:rPr>
  </w:style>
  <w:style w:type="paragraph" w:styleId="CommentText">
    <w:name w:val="annotation text"/>
    <w:basedOn w:val="Normal"/>
    <w:link w:val="CommentTextChar"/>
    <w:uiPriority w:val="99"/>
    <w:unhideWhenUsed/>
    <w:rsid w:val="00925D29"/>
    <w:pPr>
      <w:spacing w:line="240" w:lineRule="auto"/>
    </w:pPr>
    <w:rPr>
      <w:sz w:val="20"/>
      <w:szCs w:val="20"/>
    </w:rPr>
  </w:style>
  <w:style w:type="character" w:customStyle="1" w:styleId="CommentTextChar">
    <w:name w:val="Comment Text Char"/>
    <w:basedOn w:val="DefaultParagraphFont"/>
    <w:link w:val="CommentText"/>
    <w:uiPriority w:val="99"/>
    <w:rsid w:val="00925D29"/>
    <w:rPr>
      <w:sz w:val="20"/>
      <w:szCs w:val="20"/>
    </w:rPr>
  </w:style>
  <w:style w:type="paragraph" w:styleId="CommentSubject">
    <w:name w:val="annotation subject"/>
    <w:basedOn w:val="CommentText"/>
    <w:next w:val="CommentText"/>
    <w:link w:val="CommentSubjectChar"/>
    <w:uiPriority w:val="99"/>
    <w:semiHidden/>
    <w:unhideWhenUsed/>
    <w:rsid w:val="00925D29"/>
    <w:rPr>
      <w:b/>
      <w:bCs/>
    </w:rPr>
  </w:style>
  <w:style w:type="character" w:customStyle="1" w:styleId="CommentSubjectChar">
    <w:name w:val="Comment Subject Char"/>
    <w:basedOn w:val="CommentTextChar"/>
    <w:link w:val="CommentSubject"/>
    <w:uiPriority w:val="99"/>
    <w:semiHidden/>
    <w:rsid w:val="00925D29"/>
    <w:rPr>
      <w:b/>
      <w:bCs/>
      <w:sz w:val="20"/>
      <w:szCs w:val="20"/>
    </w:rPr>
  </w:style>
  <w:style w:type="paragraph" w:styleId="ListParagraph">
    <w:name w:val="List Paragraph"/>
    <w:basedOn w:val="Normal"/>
    <w:uiPriority w:val="34"/>
    <w:qFormat/>
    <w:rsid w:val="000E7416"/>
    <w:pPr>
      <w:ind w:left="720"/>
      <w:contextualSpacing/>
    </w:pPr>
  </w:style>
  <w:style w:type="paragraph" w:styleId="Bibliography">
    <w:name w:val="Bibliography"/>
    <w:basedOn w:val="Normal"/>
    <w:next w:val="Normal"/>
    <w:uiPriority w:val="37"/>
    <w:unhideWhenUsed/>
    <w:rsid w:val="00233AA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7</TotalTime>
  <Pages>23</Pages>
  <Words>57933</Words>
  <Characters>330222</Characters>
  <Application>Microsoft Office Word</Application>
  <DocSecurity>0</DocSecurity>
  <Lines>2751</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beh, Abdullah H</dc:creator>
  <cp:keywords/>
  <dc:description/>
  <cp:lastModifiedBy>Abdullah</cp:lastModifiedBy>
  <cp:revision>382</cp:revision>
  <dcterms:created xsi:type="dcterms:W3CDTF">2022-12-12T05:21:00Z</dcterms:created>
  <dcterms:modified xsi:type="dcterms:W3CDTF">2023-01-23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914c80f-f1ea-4d98-8793-96e1abe086b5_Enabled">
    <vt:lpwstr>true</vt:lpwstr>
  </property>
  <property fmtid="{D5CDD505-2E9C-101B-9397-08002B2CF9AE}" pid="3" name="MSIP_Label_6914c80f-f1ea-4d98-8793-96e1abe086b5_SetDate">
    <vt:lpwstr>2022-12-12T05:22:13Z</vt:lpwstr>
  </property>
  <property fmtid="{D5CDD505-2E9C-101B-9397-08002B2CF9AE}" pid="4" name="MSIP_Label_6914c80f-f1ea-4d98-8793-96e1abe086b5_Method">
    <vt:lpwstr>Standard</vt:lpwstr>
  </property>
  <property fmtid="{D5CDD505-2E9C-101B-9397-08002B2CF9AE}" pid="5" name="MSIP_Label_6914c80f-f1ea-4d98-8793-96e1abe086b5_Name">
    <vt:lpwstr>defa4170-0d19-0005-0004-bc88714345d2</vt:lpwstr>
  </property>
  <property fmtid="{D5CDD505-2E9C-101B-9397-08002B2CF9AE}" pid="6" name="MSIP_Label_6914c80f-f1ea-4d98-8793-96e1abe086b5_SiteId">
    <vt:lpwstr>86555dba-073b-4ff7-b7d1-b73a77c5bd92</vt:lpwstr>
  </property>
  <property fmtid="{D5CDD505-2E9C-101B-9397-08002B2CF9AE}" pid="7" name="MSIP_Label_6914c80f-f1ea-4d98-8793-96e1abe086b5_ActionId">
    <vt:lpwstr>e8108b80-8712-4c18-8f2d-3176690b5f7c</vt:lpwstr>
  </property>
  <property fmtid="{D5CDD505-2E9C-101B-9397-08002B2CF9AE}" pid="8" name="MSIP_Label_6914c80f-f1ea-4d98-8793-96e1abe086b5_ContentBits">
    <vt:lpwstr>0</vt:lpwstr>
  </property>
  <property fmtid="{D5CDD505-2E9C-101B-9397-08002B2CF9AE}" pid="9" name="ZOTERO_PREF_1">
    <vt:lpwstr>&lt;data data-version="3" zotero-version="6.0.20"&gt;&lt;session id="wNzG5gaC"/&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